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89B6B" w14:textId="67704DBE" w:rsidR="000C0AFA" w:rsidRDefault="000C0AFA" w:rsidP="004E62CD">
      <w:pPr>
        <w:rPr>
          <w:sz w:val="24"/>
          <w:szCs w:val="24"/>
          <w:lang w:val="en-US"/>
        </w:rPr>
      </w:pPr>
    </w:p>
    <w:p w14:paraId="50ACC1C5" w14:textId="77777777" w:rsidR="004E62CD" w:rsidRDefault="004E62CD" w:rsidP="004E62CD">
      <w:pPr>
        <w:rPr>
          <w:sz w:val="24"/>
          <w:szCs w:val="24"/>
          <w:lang w:val="en-US"/>
        </w:rPr>
      </w:pPr>
    </w:p>
    <w:p w14:paraId="24FD9BF2" w14:textId="77777777" w:rsidR="004E62CD" w:rsidRDefault="004E62CD" w:rsidP="004E62CD">
      <w:pPr>
        <w:rPr>
          <w:sz w:val="24"/>
          <w:szCs w:val="24"/>
          <w:lang w:val="en-US"/>
        </w:rPr>
      </w:pPr>
    </w:p>
    <w:p w14:paraId="26E9E2D7" w14:textId="77777777" w:rsidR="0034107F" w:rsidRDefault="0034107F" w:rsidP="004E62CD">
      <w:pPr>
        <w:rPr>
          <w:sz w:val="24"/>
          <w:szCs w:val="24"/>
          <w:lang w:val="en-US"/>
        </w:rPr>
      </w:pPr>
    </w:p>
    <w:p w14:paraId="2DE36791" w14:textId="77777777" w:rsidR="004E62CD" w:rsidRDefault="004E62CD" w:rsidP="004E62CD">
      <w:pPr>
        <w:rPr>
          <w:sz w:val="24"/>
          <w:szCs w:val="24"/>
          <w:lang w:val="en-US"/>
        </w:rPr>
      </w:pPr>
    </w:p>
    <w:p w14:paraId="6A27DACC" w14:textId="0DECC997" w:rsidR="004E62CD" w:rsidRPr="00EF6DBC" w:rsidRDefault="00C66363" w:rsidP="004E62CD">
      <w:pPr>
        <w:contextualSpacing/>
        <w:rPr>
          <w:rFonts w:ascii="Times New Roman" w:hAnsi="Times New Roman" w:cs="Times New Roman"/>
          <w:sz w:val="24"/>
          <w:szCs w:val="24"/>
          <w:lang w:val="en-US"/>
        </w:rPr>
      </w:pPr>
      <w:r>
        <w:rPr>
          <w:b/>
          <w:bCs/>
          <w:sz w:val="24"/>
          <w:szCs w:val="24"/>
          <w:lang w:val="en-US"/>
        </w:rPr>
        <w:t>Running t</w:t>
      </w:r>
      <w:r w:rsidR="004E62CD" w:rsidRPr="0034107F">
        <w:rPr>
          <w:b/>
          <w:bCs/>
          <w:sz w:val="24"/>
          <w:szCs w:val="24"/>
          <w:lang w:val="en-US"/>
        </w:rPr>
        <w:t>itle</w:t>
      </w:r>
      <w:r w:rsidR="00FB0144">
        <w:rPr>
          <w:b/>
          <w:bCs/>
          <w:sz w:val="24"/>
          <w:szCs w:val="24"/>
          <w:lang w:val="en-US"/>
        </w:rPr>
        <w:t>1</w:t>
      </w:r>
      <w:r w:rsidR="004E62CD" w:rsidRPr="0034107F">
        <w:rPr>
          <w:b/>
          <w:bCs/>
          <w:sz w:val="24"/>
          <w:szCs w:val="24"/>
          <w:lang w:val="en-US"/>
        </w:rPr>
        <w:t>:</w:t>
      </w:r>
      <w:r w:rsidR="004E62CD">
        <w:rPr>
          <w:sz w:val="24"/>
          <w:szCs w:val="24"/>
          <w:lang w:val="en-US"/>
        </w:rPr>
        <w:t xml:space="preserve"> </w:t>
      </w:r>
      <w:r w:rsidR="00FB0144" w:rsidRPr="00EF6DBC">
        <w:rPr>
          <w:rFonts w:ascii="Times New Roman" w:hAnsi="Times New Roman" w:cs="Times New Roman"/>
          <w:sz w:val="24"/>
          <w:szCs w:val="24"/>
          <w:lang w:val="en-US"/>
        </w:rPr>
        <w:t xml:space="preserve">Intraspecific </w:t>
      </w:r>
      <w:r w:rsidR="008B5D76" w:rsidRPr="00EF6DBC">
        <w:rPr>
          <w:rFonts w:ascii="Times New Roman" w:hAnsi="Times New Roman" w:cs="Times New Roman"/>
          <w:sz w:val="24"/>
          <w:szCs w:val="24"/>
          <w:lang w:val="en-US"/>
        </w:rPr>
        <w:t>thermal variation in a coral reef fish (</w:t>
      </w:r>
      <w:proofErr w:type="spellStart"/>
      <w:r w:rsidR="008B5D76" w:rsidRPr="00EF6DBC">
        <w:rPr>
          <w:rFonts w:ascii="Times New Roman" w:hAnsi="Times New Roman" w:cs="Times New Roman"/>
          <w:i/>
          <w:iCs/>
          <w:sz w:val="24"/>
          <w:szCs w:val="24"/>
          <w:lang w:val="en-US"/>
        </w:rPr>
        <w:t>Acanthochromis</w:t>
      </w:r>
      <w:proofErr w:type="spellEnd"/>
      <w:r w:rsidR="008B5D76" w:rsidRPr="00EF6DBC">
        <w:rPr>
          <w:rFonts w:ascii="Times New Roman" w:hAnsi="Times New Roman" w:cs="Times New Roman"/>
          <w:i/>
          <w:iCs/>
          <w:sz w:val="24"/>
          <w:szCs w:val="24"/>
          <w:lang w:val="en-US"/>
        </w:rPr>
        <w:t xml:space="preserve"> polyacanthus</w:t>
      </w:r>
      <w:r w:rsidR="008B5D76" w:rsidRPr="00EF6DBC">
        <w:rPr>
          <w:rFonts w:ascii="Times New Roman" w:hAnsi="Times New Roman" w:cs="Times New Roman"/>
          <w:sz w:val="24"/>
          <w:szCs w:val="24"/>
          <w:lang w:val="en-US"/>
        </w:rPr>
        <w:t>)</w:t>
      </w:r>
    </w:p>
    <w:p w14:paraId="20E8C057" w14:textId="77777777" w:rsidR="00F25B4C" w:rsidRDefault="00F25B4C" w:rsidP="004E62CD">
      <w:pPr>
        <w:contextualSpacing/>
        <w:rPr>
          <w:sz w:val="24"/>
          <w:szCs w:val="24"/>
          <w:lang w:val="en-US"/>
        </w:rPr>
      </w:pPr>
    </w:p>
    <w:p w14:paraId="335230A7" w14:textId="77777777" w:rsidR="00F25B4C" w:rsidRDefault="00F25B4C" w:rsidP="004E62CD">
      <w:pPr>
        <w:contextualSpacing/>
        <w:rPr>
          <w:sz w:val="24"/>
          <w:szCs w:val="24"/>
          <w:lang w:val="en-US"/>
        </w:rPr>
      </w:pPr>
    </w:p>
    <w:p w14:paraId="600BFD8B" w14:textId="77777777" w:rsidR="00F25B4C" w:rsidRDefault="00F25B4C" w:rsidP="004E62CD">
      <w:pPr>
        <w:contextualSpacing/>
        <w:rPr>
          <w:sz w:val="24"/>
          <w:szCs w:val="24"/>
          <w:lang w:val="en-US"/>
        </w:rPr>
      </w:pPr>
    </w:p>
    <w:p w14:paraId="7F64ACFE" w14:textId="77777777" w:rsidR="00F25B4C" w:rsidRDefault="00F25B4C" w:rsidP="004E62CD">
      <w:pPr>
        <w:contextualSpacing/>
        <w:rPr>
          <w:sz w:val="24"/>
          <w:szCs w:val="24"/>
          <w:lang w:val="en-US"/>
        </w:rPr>
      </w:pPr>
    </w:p>
    <w:p w14:paraId="3DFBF71A" w14:textId="77777777" w:rsidR="00F25B4C" w:rsidRDefault="00F25B4C" w:rsidP="004E62CD">
      <w:pPr>
        <w:contextualSpacing/>
        <w:rPr>
          <w:sz w:val="24"/>
          <w:szCs w:val="24"/>
          <w:lang w:val="en-US"/>
        </w:rPr>
      </w:pPr>
    </w:p>
    <w:p w14:paraId="3D7BEE49" w14:textId="77777777" w:rsidR="00BA7794" w:rsidRDefault="00D4017F" w:rsidP="004E62CD">
      <w:pPr>
        <w:contextualSpacing/>
        <w:rPr>
          <w:sz w:val="24"/>
          <w:szCs w:val="24"/>
          <w:lang w:val="en-US"/>
        </w:rPr>
      </w:pPr>
      <w:r>
        <w:rPr>
          <w:sz w:val="24"/>
          <w:szCs w:val="24"/>
          <w:lang w:val="en-US"/>
        </w:rPr>
        <w:t xml:space="preserve">Potential journals: </w:t>
      </w:r>
    </w:p>
    <w:p w14:paraId="38D3CC8A" w14:textId="137608B6" w:rsidR="00BA7794" w:rsidRPr="00921CCD" w:rsidRDefault="00D4017F" w:rsidP="00BA7794">
      <w:pPr>
        <w:pStyle w:val="ListParagraph"/>
        <w:numPr>
          <w:ilvl w:val="0"/>
          <w:numId w:val="5"/>
        </w:numPr>
        <w:rPr>
          <w:color w:val="FF0000"/>
          <w:sz w:val="24"/>
          <w:szCs w:val="24"/>
          <w:lang w:val="en-US"/>
        </w:rPr>
      </w:pPr>
      <w:r w:rsidRPr="00921CCD">
        <w:rPr>
          <w:color w:val="FF0000"/>
          <w:sz w:val="24"/>
          <w:szCs w:val="24"/>
          <w:lang w:val="en-US"/>
        </w:rPr>
        <w:t xml:space="preserve">Coral Reefs </w:t>
      </w:r>
      <w:r w:rsidR="007C1E96" w:rsidRPr="00921CCD">
        <w:rPr>
          <w:color w:val="FF0000"/>
          <w:sz w:val="24"/>
          <w:szCs w:val="24"/>
          <w:lang w:val="en-US"/>
        </w:rPr>
        <w:t xml:space="preserve"> </w:t>
      </w:r>
    </w:p>
    <w:p w14:paraId="3238F91F" w14:textId="6094062A" w:rsidR="007C1E96" w:rsidRDefault="007C1E96" w:rsidP="00BA7794">
      <w:pPr>
        <w:pStyle w:val="ListParagraph"/>
        <w:numPr>
          <w:ilvl w:val="0"/>
          <w:numId w:val="5"/>
        </w:numPr>
        <w:rPr>
          <w:sz w:val="24"/>
          <w:szCs w:val="24"/>
          <w:lang w:val="en-US"/>
        </w:rPr>
      </w:pPr>
      <w:r>
        <w:rPr>
          <w:sz w:val="24"/>
          <w:szCs w:val="24"/>
          <w:lang w:val="en-US"/>
        </w:rPr>
        <w:t>Journal of Experimental Biology</w:t>
      </w:r>
    </w:p>
    <w:p w14:paraId="664BEB0D" w14:textId="77777777" w:rsidR="00921CCD" w:rsidRPr="007C1E96" w:rsidRDefault="00921CCD" w:rsidP="00921CCD">
      <w:pPr>
        <w:pStyle w:val="ListParagraph"/>
        <w:numPr>
          <w:ilvl w:val="0"/>
          <w:numId w:val="5"/>
        </w:numPr>
        <w:rPr>
          <w:sz w:val="24"/>
          <w:szCs w:val="24"/>
          <w:lang w:val="en-US"/>
        </w:rPr>
      </w:pPr>
      <w:r>
        <w:rPr>
          <w:sz w:val="24"/>
          <w:szCs w:val="24"/>
          <w:lang w:val="en-US"/>
        </w:rPr>
        <w:t>Journal of Thermal Biology</w:t>
      </w:r>
    </w:p>
    <w:p w14:paraId="390332C2" w14:textId="77777777" w:rsidR="00921CCD" w:rsidRDefault="00921CCD" w:rsidP="00921CCD">
      <w:pPr>
        <w:pStyle w:val="ListParagraph"/>
        <w:numPr>
          <w:ilvl w:val="0"/>
          <w:numId w:val="5"/>
        </w:numPr>
        <w:rPr>
          <w:sz w:val="24"/>
          <w:szCs w:val="24"/>
          <w:lang w:val="en-US"/>
        </w:rPr>
      </w:pPr>
      <w:r w:rsidRPr="1D6E7E80">
        <w:rPr>
          <w:sz w:val="24"/>
          <w:szCs w:val="24"/>
          <w:lang w:val="en-US"/>
        </w:rPr>
        <w:t>Conservation physiology</w:t>
      </w:r>
    </w:p>
    <w:p w14:paraId="06A406CA" w14:textId="77777777" w:rsidR="00921CCD" w:rsidRDefault="00921CCD" w:rsidP="00921CCD">
      <w:pPr>
        <w:pStyle w:val="ListParagraph"/>
        <w:numPr>
          <w:ilvl w:val="0"/>
          <w:numId w:val="5"/>
        </w:numPr>
        <w:rPr>
          <w:sz w:val="24"/>
          <w:szCs w:val="24"/>
          <w:lang w:val="en-US"/>
        </w:rPr>
      </w:pPr>
      <w:r w:rsidRPr="00BA7794">
        <w:rPr>
          <w:sz w:val="24"/>
          <w:szCs w:val="24"/>
          <w:lang w:val="en-US"/>
        </w:rPr>
        <w:t xml:space="preserve">Marine Biology </w:t>
      </w:r>
    </w:p>
    <w:p w14:paraId="37B96C10" w14:textId="760772F5" w:rsidR="00921CCD" w:rsidRPr="00921CCD" w:rsidRDefault="00921CCD" w:rsidP="00921CCD">
      <w:pPr>
        <w:pStyle w:val="ListParagraph"/>
        <w:numPr>
          <w:ilvl w:val="0"/>
          <w:numId w:val="5"/>
        </w:numPr>
        <w:rPr>
          <w:sz w:val="24"/>
          <w:szCs w:val="24"/>
          <w:lang w:val="en-US"/>
        </w:rPr>
      </w:pPr>
      <w:r w:rsidRPr="1D6E7E80">
        <w:rPr>
          <w:sz w:val="24"/>
          <w:szCs w:val="24"/>
          <w:lang w:val="en-US"/>
        </w:rPr>
        <w:t>Marine Ecology Progress Series</w:t>
      </w:r>
    </w:p>
    <w:p w14:paraId="60363118" w14:textId="7CED53EB" w:rsidR="007C1E96" w:rsidRDefault="007C1E96" w:rsidP="007C1E96">
      <w:pPr>
        <w:pStyle w:val="ListParagraph"/>
        <w:numPr>
          <w:ilvl w:val="0"/>
          <w:numId w:val="5"/>
        </w:numPr>
        <w:rPr>
          <w:sz w:val="24"/>
          <w:szCs w:val="24"/>
          <w:lang w:val="en-US"/>
        </w:rPr>
      </w:pPr>
      <w:r w:rsidRPr="1D6E7E80">
        <w:rPr>
          <w:sz w:val="24"/>
          <w:szCs w:val="24"/>
          <w:lang w:val="en-US"/>
        </w:rPr>
        <w:t>Journal of Fish Biology</w:t>
      </w:r>
      <w:r>
        <w:rPr>
          <w:sz w:val="24"/>
          <w:szCs w:val="24"/>
          <w:lang w:val="en-US"/>
        </w:rPr>
        <w:t xml:space="preserve"> </w:t>
      </w:r>
    </w:p>
    <w:p w14:paraId="1C3DB230" w14:textId="77777777" w:rsidR="00F25B4C" w:rsidRDefault="00F25B4C" w:rsidP="004E62CD">
      <w:pPr>
        <w:contextualSpacing/>
        <w:rPr>
          <w:sz w:val="24"/>
          <w:szCs w:val="24"/>
          <w:lang w:val="en-US"/>
        </w:rPr>
      </w:pPr>
    </w:p>
    <w:p w14:paraId="6BA0DE3D" w14:textId="77777777" w:rsidR="00F25B4C" w:rsidRDefault="00F25B4C" w:rsidP="004E62CD">
      <w:pPr>
        <w:contextualSpacing/>
        <w:rPr>
          <w:sz w:val="24"/>
          <w:szCs w:val="24"/>
          <w:lang w:val="en-US"/>
        </w:rPr>
      </w:pPr>
    </w:p>
    <w:p w14:paraId="5CCAF649" w14:textId="77777777" w:rsidR="0034107F" w:rsidRDefault="0034107F" w:rsidP="004E62CD">
      <w:pPr>
        <w:contextualSpacing/>
        <w:rPr>
          <w:sz w:val="24"/>
          <w:szCs w:val="24"/>
          <w:lang w:val="en-US"/>
        </w:rPr>
      </w:pPr>
    </w:p>
    <w:p w14:paraId="20705D9B" w14:textId="77777777" w:rsidR="00F25B4C" w:rsidRDefault="00F25B4C" w:rsidP="004E62CD">
      <w:pPr>
        <w:contextualSpacing/>
        <w:rPr>
          <w:sz w:val="24"/>
          <w:szCs w:val="24"/>
          <w:lang w:val="en-US"/>
        </w:rPr>
      </w:pPr>
    </w:p>
    <w:p w14:paraId="1BF4B272" w14:textId="77777777" w:rsidR="00F25B4C" w:rsidRDefault="00F25B4C" w:rsidP="004E62CD">
      <w:pPr>
        <w:contextualSpacing/>
        <w:rPr>
          <w:sz w:val="24"/>
          <w:szCs w:val="24"/>
          <w:lang w:val="en-US"/>
        </w:rPr>
      </w:pPr>
    </w:p>
    <w:p w14:paraId="45244831" w14:textId="77777777" w:rsidR="00BA7794" w:rsidRDefault="00BA7794" w:rsidP="004E62CD">
      <w:pPr>
        <w:contextualSpacing/>
        <w:rPr>
          <w:sz w:val="24"/>
          <w:szCs w:val="24"/>
          <w:lang w:val="en-US"/>
        </w:rPr>
      </w:pPr>
    </w:p>
    <w:p w14:paraId="7DBAF1D3" w14:textId="77777777" w:rsidR="00BA7794" w:rsidRDefault="00BA7794" w:rsidP="004E62CD">
      <w:pPr>
        <w:contextualSpacing/>
        <w:rPr>
          <w:sz w:val="24"/>
          <w:szCs w:val="24"/>
          <w:lang w:val="en-US"/>
        </w:rPr>
      </w:pPr>
    </w:p>
    <w:p w14:paraId="768820EC" w14:textId="3F4AFDDA" w:rsidR="004E62CD" w:rsidRDefault="00C968DB" w:rsidP="004E62CD">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EF6DBC">
        <w:rPr>
          <w:sz w:val="24"/>
          <w:szCs w:val="24"/>
          <w:vertAlign w:val="superscript"/>
          <w:lang w:val="en-US"/>
        </w:rPr>
        <w:t>*</w:t>
      </w:r>
      <w:r w:rsidR="00F25B4C">
        <w:rPr>
          <w:sz w:val="24"/>
          <w:szCs w:val="24"/>
          <w:lang w:val="en-US"/>
        </w:rPr>
        <w:t xml:space="preserve"> </w:t>
      </w:r>
      <w:r w:rsidR="00EF6DBC">
        <w:rPr>
          <w:sz w:val="24"/>
          <w:szCs w:val="24"/>
          <w:lang w:val="en-US"/>
        </w:rPr>
        <w:t xml:space="preserve">(0000-0001-7785-6067) </w:t>
      </w:r>
      <w:r w:rsidR="00F25B4C">
        <w:rPr>
          <w:sz w:val="24"/>
          <w:szCs w:val="24"/>
          <w:lang w:val="en-US"/>
        </w:rPr>
        <w:t>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r w:rsidR="00EF6DBC">
        <w:rPr>
          <w:sz w:val="24"/>
          <w:szCs w:val="24"/>
          <w:lang w:val="en-US"/>
        </w:rPr>
        <w:t>(0000-0002-0039-5300)</w:t>
      </w:r>
    </w:p>
    <w:p w14:paraId="326E8F26" w14:textId="161EE9AB" w:rsidR="00C968DB" w:rsidRDefault="00F25B4C" w:rsidP="004E62C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w:t>
      </w:r>
      <w:r w:rsidR="2FE9A9DD" w:rsidRPr="2FE9A9DD">
        <w:rPr>
          <w:sz w:val="24"/>
          <w:szCs w:val="24"/>
          <w:lang w:val="en-US"/>
        </w:rPr>
        <w:t xml:space="preserve"> and ARC Centre of Excellence for Coral </w:t>
      </w:r>
      <w:r w:rsidR="6017E50C" w:rsidRPr="6017E50C">
        <w:rPr>
          <w:sz w:val="24"/>
          <w:szCs w:val="24"/>
          <w:lang w:val="en-US"/>
        </w:rPr>
        <w:t>Reef Studies</w:t>
      </w:r>
      <w:r w:rsidR="2FE9A9DD" w:rsidRPr="2FE9A9DD">
        <w:rPr>
          <w:sz w:val="24"/>
          <w:szCs w:val="24"/>
          <w:lang w:val="en-US"/>
        </w:rPr>
        <w:t>,</w:t>
      </w:r>
      <w:r w:rsidR="000F1CB0">
        <w:rPr>
          <w:sz w:val="24"/>
          <w:szCs w:val="24"/>
          <w:lang w:val="en-US"/>
        </w:rPr>
        <w:t xml:space="preserve"> </w:t>
      </w:r>
      <w:r w:rsidR="000F1CB0" w:rsidRPr="000F1CB0">
        <w:rPr>
          <w:sz w:val="24"/>
          <w:szCs w:val="24"/>
          <w:lang w:val="en-US"/>
        </w:rPr>
        <w:t>James Cook University</w:t>
      </w:r>
      <w:r w:rsidR="000F1CB0">
        <w:rPr>
          <w:sz w:val="24"/>
          <w:szCs w:val="24"/>
          <w:lang w:val="en-US"/>
        </w:rPr>
        <w:t>, Australia</w:t>
      </w:r>
      <w:r w:rsidR="00E36453">
        <w:rPr>
          <w:sz w:val="24"/>
          <w:szCs w:val="24"/>
          <w:lang w:val="en-US"/>
        </w:rPr>
        <w:t xml:space="preserve"> </w:t>
      </w:r>
      <w:r w:rsidR="00EF6DBC">
        <w:rPr>
          <w:sz w:val="24"/>
          <w:szCs w:val="24"/>
          <w:lang w:val="en-US"/>
        </w:rPr>
        <w:t xml:space="preserve"> </w:t>
      </w:r>
    </w:p>
    <w:p w14:paraId="3AF6F4C7" w14:textId="4219A8FB" w:rsidR="00EF6DBC" w:rsidRDefault="00EF6DBC" w:rsidP="004E62CD">
      <w:pPr>
        <w:contextualSpacing/>
        <w:rPr>
          <w:sz w:val="24"/>
          <w:szCs w:val="24"/>
          <w:lang w:val="en-US"/>
        </w:rPr>
      </w:pPr>
      <w:r>
        <w:rPr>
          <w:sz w:val="24"/>
          <w:szCs w:val="24"/>
          <w:lang w:val="en-US"/>
        </w:rPr>
        <w:t>* Corresponding author – elliott.schmidt@my.jcu.edu.au</w:t>
      </w:r>
    </w:p>
    <w:p w14:paraId="0ED615E4" w14:textId="64218F0C" w:rsidR="00E36453" w:rsidRDefault="00E36453" w:rsidP="004E62CD">
      <w:pPr>
        <w:contextualSpacing/>
        <w:rPr>
          <w:sz w:val="24"/>
          <w:szCs w:val="24"/>
          <w:lang w:val="en-US"/>
        </w:rPr>
      </w:pPr>
      <w:r w:rsidRPr="0034107F">
        <w:rPr>
          <w:b/>
          <w:bCs/>
          <w:sz w:val="24"/>
          <w:szCs w:val="24"/>
          <w:lang w:val="en-US"/>
        </w:rPr>
        <w:t>Conflict of Interest:</w:t>
      </w:r>
      <w:r>
        <w:rPr>
          <w:sz w:val="24"/>
          <w:szCs w:val="24"/>
          <w:lang w:val="en-US"/>
        </w:rPr>
        <w:t xml:space="preserve"> Authors declare no conflict of </w:t>
      </w:r>
      <w:r w:rsidR="00600551">
        <w:rPr>
          <w:sz w:val="24"/>
          <w:szCs w:val="24"/>
          <w:lang w:val="en-US"/>
        </w:rPr>
        <w:t>interest.</w:t>
      </w:r>
      <w:r>
        <w:rPr>
          <w:sz w:val="24"/>
          <w:szCs w:val="24"/>
          <w:lang w:val="en-US"/>
        </w:rPr>
        <w:t xml:space="preserve"> </w:t>
      </w:r>
    </w:p>
    <w:p w14:paraId="3D86F5AA" w14:textId="6D8ECD5D" w:rsidR="00E36453" w:rsidRPr="00E36453" w:rsidRDefault="00E36453" w:rsidP="004E62CD">
      <w:pPr>
        <w:contextualSpacing/>
        <w:rPr>
          <w:sz w:val="24"/>
          <w:szCs w:val="24"/>
          <w:lang w:val="en-US"/>
        </w:rPr>
      </w:pPr>
      <w:r w:rsidRPr="0034107F">
        <w:rPr>
          <w:b/>
          <w:bCs/>
          <w:sz w:val="24"/>
          <w:szCs w:val="24"/>
          <w:lang w:val="en-US"/>
        </w:rPr>
        <w:t>Keywords:</w:t>
      </w:r>
      <w:r>
        <w:rPr>
          <w:sz w:val="24"/>
          <w:szCs w:val="24"/>
          <w:lang w:val="en-US"/>
        </w:rPr>
        <w:t xml:space="preserve"> </w:t>
      </w:r>
      <w:proofErr w:type="spellStart"/>
      <w:r>
        <w:rPr>
          <w:i/>
          <w:iCs/>
          <w:sz w:val="24"/>
          <w:szCs w:val="24"/>
          <w:lang w:val="en-US"/>
        </w:rPr>
        <w:t>Acanthochromis</w:t>
      </w:r>
      <w:proofErr w:type="spellEnd"/>
      <w:r>
        <w:rPr>
          <w:i/>
          <w:iCs/>
          <w:sz w:val="24"/>
          <w:szCs w:val="24"/>
          <w:lang w:val="en-US"/>
        </w:rPr>
        <w:t xml:space="preserve"> polyacanthus</w:t>
      </w:r>
      <w:r>
        <w:rPr>
          <w:sz w:val="24"/>
          <w:szCs w:val="24"/>
          <w:lang w:val="en-US"/>
        </w:rPr>
        <w:t xml:space="preserve">, intraspecific variation, </w:t>
      </w:r>
      <w:r w:rsidR="00600551">
        <w:rPr>
          <w:sz w:val="24"/>
          <w:szCs w:val="24"/>
          <w:lang w:val="en-US"/>
        </w:rPr>
        <w:t>latitudinal gradient</w:t>
      </w:r>
      <w:r w:rsidR="0034107F">
        <w:rPr>
          <w:sz w:val="24"/>
          <w:szCs w:val="24"/>
          <w:lang w:val="en-US"/>
        </w:rPr>
        <w:t>, temperature, physiology</w:t>
      </w:r>
    </w:p>
    <w:p w14:paraId="05878290" w14:textId="69BA4089" w:rsidR="000C0AFA" w:rsidRDefault="000C0AFA" w:rsidP="000C0AFA">
      <w:pPr>
        <w:rPr>
          <w:lang w:val="en-US"/>
        </w:rPr>
      </w:pPr>
    </w:p>
    <w:p w14:paraId="294AB7CA" w14:textId="24488395" w:rsidR="007C1E96" w:rsidRDefault="007C1E96" w:rsidP="000C0AFA">
      <w:pPr>
        <w:rPr>
          <w:lang w:val="en-US"/>
        </w:rPr>
      </w:pPr>
    </w:p>
    <w:p w14:paraId="0CECB097" w14:textId="77777777" w:rsidR="007C1E96" w:rsidRDefault="007C1E96" w:rsidP="000C0AFA">
      <w:pPr>
        <w:rPr>
          <w:lang w:val="en-US"/>
        </w:rPr>
      </w:pPr>
    </w:p>
    <w:p w14:paraId="4DD4C558" w14:textId="26AE2193" w:rsidR="000C0AFA" w:rsidRDefault="0034107F" w:rsidP="0034107F">
      <w:pPr>
        <w:pStyle w:val="Heading1"/>
        <w:rPr>
          <w:lang w:val="en-US"/>
        </w:rPr>
      </w:pPr>
      <w:r>
        <w:rPr>
          <w:lang w:val="en-US"/>
        </w:rPr>
        <w:lastRenderedPageBreak/>
        <w:t>Abstract</w:t>
      </w:r>
    </w:p>
    <w:p w14:paraId="40B457D3" w14:textId="2F0434BF" w:rsidR="00A73202" w:rsidRDefault="008512DA" w:rsidP="008512DA">
      <w:pPr>
        <w:spacing w:line="240" w:lineRule="auto"/>
        <w:jc w:val="both"/>
        <w:rPr>
          <w:rFonts w:cstheme="minorHAnsi"/>
          <w:lang w:val="en-US"/>
        </w:rPr>
      </w:pPr>
      <w:r>
        <w:rPr>
          <w:lang w:val="en-US"/>
        </w:rPr>
        <w:t xml:space="preserve">How species respond to climate change will depend on the collective response of populations. Intraspecific variation in traits, evolved through genetic adaptation and phenotypic plasticity, can cause thermal </w:t>
      </w:r>
      <w:r w:rsidR="00A7557E">
        <w:rPr>
          <w:lang w:val="en-US"/>
        </w:rPr>
        <w:t>performance curves</w:t>
      </w:r>
      <w:r>
        <w:rPr>
          <w:lang w:val="en-US"/>
        </w:rPr>
        <w:t xml:space="preserve"> to vary over species’ distributions. However, intraspecific variation within marine environments has received relatively little attention due to the </w:t>
      </w:r>
      <w:r w:rsidR="00A7557E">
        <w:rPr>
          <w:lang w:val="en-US"/>
        </w:rPr>
        <w:t>belief</w:t>
      </w:r>
      <w:r>
        <w:rPr>
          <w:lang w:val="en-US"/>
        </w:rPr>
        <w:t xml:space="preserve"> that marine systems lack dispersal barriers strong enough to promote locally adapted traits. Here we show that intraspecific variation is present among low- and high-latitude populations of a coral reef damselfish (</w:t>
      </w:r>
      <w:proofErr w:type="spellStart"/>
      <w:r>
        <w:rPr>
          <w:i/>
          <w:iCs/>
          <w:lang w:val="en-US"/>
        </w:rPr>
        <w:t>Acanthochromis</w:t>
      </w:r>
      <w:proofErr w:type="spellEnd"/>
      <w:r>
        <w:rPr>
          <w:i/>
          <w:iCs/>
          <w:lang w:val="en-US"/>
        </w:rPr>
        <w:t xml:space="preserve"> polyacanthus</w:t>
      </w:r>
      <w:r>
        <w:rPr>
          <w:lang w:val="en-US"/>
        </w:rPr>
        <w:t>)</w:t>
      </w:r>
      <w:r w:rsidR="00A7557E">
        <w:rPr>
          <w:lang w:val="en-US"/>
        </w:rPr>
        <w:t>. Co-gradient variation was observed when examining aerobic physiology across thermal gradient (</w:t>
      </w:r>
      <w:r w:rsidR="00F31A97">
        <w:rPr>
          <w:lang w:val="en-US"/>
        </w:rPr>
        <w:t xml:space="preserve">i.e., </w:t>
      </w:r>
      <w:r w:rsidR="00A7557E">
        <w:rPr>
          <w:lang w:val="en-US"/>
        </w:rPr>
        <w:t>27</w:t>
      </w:r>
      <w:r w:rsidR="00A7557E">
        <w:rPr>
          <w:rFonts w:cstheme="minorHAnsi"/>
          <w:lang w:val="en-US"/>
        </w:rPr>
        <w:t xml:space="preserve">°C, 28.5°C, 30°C, 31.5°C) that reflected mean summer temperatures of high- and low-latitude regions, as well as projected future ocean temperatures. However, not all traits displayed </w:t>
      </w:r>
      <w:r w:rsidR="0042463B">
        <w:rPr>
          <w:rFonts w:cstheme="minorHAnsi"/>
          <w:lang w:val="en-US"/>
        </w:rPr>
        <w:t>intraspecific variation;</w:t>
      </w:r>
      <w:r w:rsidR="00A7557E">
        <w:rPr>
          <w:rFonts w:cstheme="minorHAnsi"/>
          <w:lang w:val="en-US"/>
        </w:rPr>
        <w:t xml:space="preserve"> no significant differences were observed between high- and low-latitude regions when measuring immunocompetence, hematocrit, and enzyme activity. </w:t>
      </w:r>
      <w:r w:rsidR="0042463B">
        <w:rPr>
          <w:rFonts w:cstheme="minorHAnsi"/>
          <w:lang w:val="en-US"/>
        </w:rPr>
        <w:t>The p</w:t>
      </w:r>
      <w:r w:rsidR="00A7557E">
        <w:rPr>
          <w:rFonts w:cstheme="minorHAnsi"/>
          <w:lang w:val="en-US"/>
        </w:rPr>
        <w:t>resence of co-gradient variation suggest</w:t>
      </w:r>
      <w:r w:rsidR="00F31A97">
        <w:rPr>
          <w:rFonts w:cstheme="minorHAnsi"/>
          <w:lang w:val="en-US"/>
        </w:rPr>
        <w:t>s</w:t>
      </w:r>
      <w:r w:rsidR="00A7557E">
        <w:rPr>
          <w:rFonts w:cstheme="minorHAnsi"/>
          <w:lang w:val="en-US"/>
        </w:rPr>
        <w:t xml:space="preserve"> that dispersal limitations in marine systems can promote local adaptive responses</w:t>
      </w:r>
      <w:r w:rsidR="0042463B">
        <w:rPr>
          <w:rFonts w:cstheme="minorHAnsi"/>
          <w:lang w:val="en-US"/>
        </w:rPr>
        <w:t>, however, intraspecific variation may not be ubiquitous among traits</w:t>
      </w:r>
      <w:r w:rsidR="00A7557E">
        <w:rPr>
          <w:rFonts w:cstheme="minorHAnsi"/>
          <w:lang w:val="en-US"/>
        </w:rPr>
        <w:t>.</w:t>
      </w:r>
    </w:p>
    <w:p w14:paraId="4F683FB4" w14:textId="56EEAB28" w:rsidR="00E352A8" w:rsidRDefault="00E352A8" w:rsidP="008512DA">
      <w:pPr>
        <w:spacing w:line="240" w:lineRule="auto"/>
        <w:jc w:val="both"/>
        <w:rPr>
          <w:rFonts w:cstheme="minorHAnsi"/>
          <w:lang w:val="en-US"/>
        </w:rPr>
      </w:pPr>
    </w:p>
    <w:p w14:paraId="1D28FD71" w14:textId="2EB2AFC3" w:rsidR="00E352A8" w:rsidRDefault="00E352A8" w:rsidP="008512DA">
      <w:pPr>
        <w:spacing w:line="240" w:lineRule="auto"/>
        <w:jc w:val="both"/>
        <w:rPr>
          <w:rFonts w:cstheme="minorHAnsi"/>
          <w:lang w:val="en-US"/>
        </w:rPr>
      </w:pPr>
    </w:p>
    <w:p w14:paraId="180D9CC4" w14:textId="7B79FD7E" w:rsidR="00E352A8" w:rsidRDefault="00E352A8" w:rsidP="008512DA">
      <w:pPr>
        <w:spacing w:line="240" w:lineRule="auto"/>
        <w:jc w:val="both"/>
        <w:rPr>
          <w:rFonts w:cstheme="minorHAnsi"/>
          <w:lang w:val="en-US"/>
        </w:rPr>
      </w:pPr>
    </w:p>
    <w:p w14:paraId="11FECDC0" w14:textId="1D5024D1" w:rsidR="00E352A8" w:rsidRDefault="00E352A8" w:rsidP="008512DA">
      <w:pPr>
        <w:spacing w:line="240" w:lineRule="auto"/>
        <w:jc w:val="both"/>
        <w:rPr>
          <w:rFonts w:cstheme="minorHAnsi"/>
          <w:lang w:val="en-US"/>
        </w:rPr>
      </w:pPr>
    </w:p>
    <w:p w14:paraId="26A11E80" w14:textId="48C0EB04" w:rsidR="00E352A8" w:rsidRDefault="00E352A8" w:rsidP="008512DA">
      <w:pPr>
        <w:spacing w:line="240" w:lineRule="auto"/>
        <w:jc w:val="both"/>
        <w:rPr>
          <w:rFonts w:cstheme="minorHAnsi"/>
          <w:lang w:val="en-US"/>
        </w:rPr>
      </w:pPr>
    </w:p>
    <w:p w14:paraId="2C04C328" w14:textId="1B2613FA" w:rsidR="00E352A8" w:rsidRDefault="00E352A8" w:rsidP="008512DA">
      <w:pPr>
        <w:spacing w:line="240" w:lineRule="auto"/>
        <w:jc w:val="both"/>
        <w:rPr>
          <w:rFonts w:cstheme="minorHAnsi"/>
          <w:lang w:val="en-US"/>
        </w:rPr>
      </w:pPr>
    </w:p>
    <w:p w14:paraId="1ED92621" w14:textId="7FFBF951" w:rsidR="00E352A8" w:rsidRDefault="00E352A8" w:rsidP="008512DA">
      <w:pPr>
        <w:spacing w:line="240" w:lineRule="auto"/>
        <w:jc w:val="both"/>
        <w:rPr>
          <w:rFonts w:cstheme="minorHAnsi"/>
          <w:lang w:val="en-US"/>
        </w:rPr>
      </w:pPr>
    </w:p>
    <w:p w14:paraId="00989D21" w14:textId="6BEDE778" w:rsidR="00E352A8" w:rsidRDefault="00E352A8" w:rsidP="008512DA">
      <w:pPr>
        <w:spacing w:line="240" w:lineRule="auto"/>
        <w:jc w:val="both"/>
        <w:rPr>
          <w:rFonts w:cstheme="minorHAnsi"/>
          <w:lang w:val="en-US"/>
        </w:rPr>
      </w:pPr>
    </w:p>
    <w:p w14:paraId="20D5CA7A" w14:textId="4B051674" w:rsidR="00E352A8" w:rsidRDefault="00E352A8" w:rsidP="008512DA">
      <w:pPr>
        <w:spacing w:line="240" w:lineRule="auto"/>
        <w:jc w:val="both"/>
        <w:rPr>
          <w:rFonts w:cstheme="minorHAnsi"/>
          <w:lang w:val="en-US"/>
        </w:rPr>
      </w:pPr>
    </w:p>
    <w:p w14:paraId="1D3B2DEB" w14:textId="4AA543A9" w:rsidR="00E352A8" w:rsidRDefault="00E352A8" w:rsidP="008512DA">
      <w:pPr>
        <w:spacing w:line="240" w:lineRule="auto"/>
        <w:jc w:val="both"/>
        <w:rPr>
          <w:rFonts w:cstheme="minorHAnsi"/>
          <w:lang w:val="en-US"/>
        </w:rPr>
      </w:pPr>
    </w:p>
    <w:p w14:paraId="412177CC" w14:textId="2DACF689" w:rsidR="00E352A8" w:rsidRDefault="00E352A8" w:rsidP="008512DA">
      <w:pPr>
        <w:spacing w:line="240" w:lineRule="auto"/>
        <w:jc w:val="both"/>
        <w:rPr>
          <w:rFonts w:cstheme="minorHAnsi"/>
          <w:lang w:val="en-US"/>
        </w:rPr>
      </w:pPr>
    </w:p>
    <w:p w14:paraId="5F7AAE39" w14:textId="748DAA65" w:rsidR="00E352A8" w:rsidRDefault="00E352A8" w:rsidP="008512DA">
      <w:pPr>
        <w:spacing w:line="240" w:lineRule="auto"/>
        <w:jc w:val="both"/>
        <w:rPr>
          <w:rFonts w:cstheme="minorHAnsi"/>
          <w:lang w:val="en-US"/>
        </w:rPr>
      </w:pPr>
    </w:p>
    <w:p w14:paraId="79CEE664" w14:textId="4C400976" w:rsidR="00E352A8" w:rsidRDefault="00E352A8" w:rsidP="008512DA">
      <w:pPr>
        <w:spacing w:line="240" w:lineRule="auto"/>
        <w:jc w:val="both"/>
        <w:rPr>
          <w:rFonts w:cstheme="minorHAnsi"/>
          <w:lang w:val="en-US"/>
        </w:rPr>
      </w:pPr>
    </w:p>
    <w:p w14:paraId="4FB7E48F" w14:textId="347971EC" w:rsidR="00E352A8" w:rsidRDefault="00E352A8" w:rsidP="008512DA">
      <w:pPr>
        <w:spacing w:line="240" w:lineRule="auto"/>
        <w:jc w:val="both"/>
        <w:rPr>
          <w:rFonts w:cstheme="minorHAnsi"/>
          <w:lang w:val="en-US"/>
        </w:rPr>
      </w:pPr>
    </w:p>
    <w:p w14:paraId="32142D46" w14:textId="32A42B19" w:rsidR="00E352A8" w:rsidRDefault="00E352A8" w:rsidP="008512DA">
      <w:pPr>
        <w:spacing w:line="240" w:lineRule="auto"/>
        <w:jc w:val="both"/>
        <w:rPr>
          <w:rFonts w:cstheme="minorHAnsi"/>
          <w:lang w:val="en-US"/>
        </w:rPr>
      </w:pPr>
    </w:p>
    <w:p w14:paraId="5F1627BC" w14:textId="4751849F" w:rsidR="00E352A8" w:rsidRDefault="00E352A8" w:rsidP="008512DA">
      <w:pPr>
        <w:spacing w:line="240" w:lineRule="auto"/>
        <w:jc w:val="both"/>
        <w:rPr>
          <w:rFonts w:cstheme="minorHAnsi"/>
          <w:lang w:val="en-US"/>
        </w:rPr>
      </w:pPr>
    </w:p>
    <w:p w14:paraId="1D59A773" w14:textId="0C26D39A" w:rsidR="00E352A8" w:rsidRDefault="00E352A8" w:rsidP="008512DA">
      <w:pPr>
        <w:spacing w:line="240" w:lineRule="auto"/>
        <w:jc w:val="both"/>
        <w:rPr>
          <w:rFonts w:cstheme="minorHAnsi"/>
          <w:lang w:val="en-US"/>
        </w:rPr>
      </w:pPr>
    </w:p>
    <w:p w14:paraId="489070BE" w14:textId="723F5297" w:rsidR="00E352A8" w:rsidRDefault="00E352A8" w:rsidP="008512DA">
      <w:pPr>
        <w:spacing w:line="240" w:lineRule="auto"/>
        <w:jc w:val="both"/>
        <w:rPr>
          <w:rFonts w:cstheme="minorHAnsi"/>
          <w:lang w:val="en-US"/>
        </w:rPr>
      </w:pPr>
    </w:p>
    <w:p w14:paraId="02505E8D" w14:textId="2437F1A2" w:rsidR="00E352A8" w:rsidRDefault="00E352A8" w:rsidP="008512DA">
      <w:pPr>
        <w:spacing w:line="240" w:lineRule="auto"/>
        <w:jc w:val="both"/>
        <w:rPr>
          <w:rFonts w:cstheme="minorHAnsi"/>
          <w:lang w:val="en-US"/>
        </w:rPr>
      </w:pPr>
    </w:p>
    <w:p w14:paraId="113D8F7F" w14:textId="06F3DD62" w:rsidR="00E352A8" w:rsidRDefault="00E352A8" w:rsidP="008512DA">
      <w:pPr>
        <w:spacing w:line="240" w:lineRule="auto"/>
        <w:jc w:val="both"/>
        <w:rPr>
          <w:rFonts w:cstheme="minorHAnsi"/>
          <w:lang w:val="en-US"/>
        </w:rPr>
      </w:pPr>
    </w:p>
    <w:p w14:paraId="54809D77" w14:textId="7A8FDCA2" w:rsidR="00E352A8" w:rsidRDefault="00E352A8" w:rsidP="008512DA">
      <w:pPr>
        <w:spacing w:line="240" w:lineRule="auto"/>
        <w:jc w:val="both"/>
        <w:rPr>
          <w:rFonts w:cstheme="minorHAnsi"/>
          <w:lang w:val="en-US"/>
        </w:rPr>
      </w:pPr>
    </w:p>
    <w:p w14:paraId="36D8390E" w14:textId="77777777" w:rsidR="00E352A8" w:rsidRPr="008512DA" w:rsidRDefault="00E352A8" w:rsidP="008512DA">
      <w:pPr>
        <w:spacing w:line="240" w:lineRule="auto"/>
        <w:jc w:val="both"/>
        <w:rPr>
          <w:lang w:val="en-US"/>
        </w:rPr>
      </w:pPr>
    </w:p>
    <w:p w14:paraId="0938EF02" w14:textId="03702741" w:rsidR="00645873" w:rsidRPr="000C143E" w:rsidRDefault="195DF729" w:rsidP="00B36451">
      <w:pPr>
        <w:pStyle w:val="Heading1"/>
        <w:spacing w:line="240" w:lineRule="auto"/>
        <w:rPr>
          <w:lang w:val="en-US"/>
        </w:rPr>
      </w:pPr>
      <w:r w:rsidRPr="195DF729">
        <w:rPr>
          <w:lang w:val="en-US"/>
        </w:rPr>
        <w:lastRenderedPageBreak/>
        <w:t>Introduction</w:t>
      </w:r>
    </w:p>
    <w:p w14:paraId="5EEBEFBE" w14:textId="36A753BF" w:rsidR="006C4EF4" w:rsidRDefault="5E74CD3E" w:rsidP="00B36451">
      <w:pPr>
        <w:spacing w:line="240" w:lineRule="auto"/>
        <w:jc w:val="both"/>
        <w:rPr>
          <w:color w:val="000000" w:themeColor="text1"/>
          <w:lang w:val="en-US"/>
        </w:rPr>
      </w:pPr>
      <w:r w:rsidRPr="5E74CD3E">
        <w:rPr>
          <w:color w:val="000000" w:themeColor="text1"/>
          <w:lang w:val="en-US"/>
        </w:rPr>
        <w:t xml:space="preserve">The response of species to climate change is determined by the collective response of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Bennett et al. 2019; McKenzie et al. 2020)</w:t>
      </w:r>
      <w:r w:rsidR="195DF729" w:rsidRPr="5E74CD3E">
        <w:rPr>
          <w:color w:val="000000" w:themeColor="text1"/>
          <w:lang w:val="en-US"/>
        </w:rPr>
        <w:fldChar w:fldCharType="end"/>
      </w:r>
      <w:r w:rsidRPr="5E74CD3E">
        <w:rPr>
          <w:color w:val="000000" w:themeColor="text1"/>
          <w:lang w:val="en-US"/>
        </w:rPr>
        <w:t xml:space="preserve">. How populations respond to environmental change </w:t>
      </w:r>
      <w:r w:rsidR="00A10E44">
        <w:rPr>
          <w:color w:val="000000" w:themeColor="text1"/>
          <w:lang w:val="en-US"/>
        </w:rPr>
        <w:t xml:space="preserve">can </w:t>
      </w:r>
      <w:r w:rsidRPr="5E74CD3E">
        <w:rPr>
          <w:color w:val="000000" w:themeColor="text1"/>
          <w:lang w:val="en-US"/>
        </w:rPr>
        <w:t xml:space="preserve">vary along geographic and environmental gradients due to variation in traits that has evolved via genetic adaptation and phenotypic plasticity </w:t>
      </w:r>
      <w:r w:rsidR="195DF729" w:rsidRPr="5E74CD3E">
        <w:rPr>
          <w:lang w:val="en-US"/>
        </w:rPr>
        <w:fldChar w:fldCharType="begin" w:fldLock="1"/>
      </w:r>
      <w:r w:rsidR="195DF729" w:rsidRPr="5E74CD3E">
        <w:rPr>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195DF729" w:rsidRPr="5E74CD3E">
        <w:rPr>
          <w:lang w:val="en-US"/>
        </w:rPr>
        <w:fldChar w:fldCharType="separate"/>
      </w:r>
      <w:r w:rsidRPr="5E74CD3E">
        <w:rPr>
          <w:noProof/>
          <w:lang w:val="en-US"/>
        </w:rPr>
        <w:t>(Sorte et al. 2011; Des Roches et al. 2018; Bennett et al. 2019; Plumb et al. 2020)</w:t>
      </w:r>
      <w:r w:rsidR="195DF729" w:rsidRPr="5E74CD3E">
        <w:rPr>
          <w:lang w:val="en-US"/>
        </w:rPr>
        <w:fldChar w:fldCharType="end"/>
      </w:r>
      <w:r w:rsidRPr="5E74CD3E">
        <w:rPr>
          <w:lang w:val="en-US"/>
        </w:rPr>
        <w:t xml:space="preserve">. Temperature conditions, particularly among ectotherms, are hypothesized to produce macro-ecological patterns that reflect thermal constraints on organism’s biochemistry and physiology </w:t>
      </w:r>
      <w:r w:rsidR="195DF729" w:rsidRPr="5E74CD3E">
        <w:rPr>
          <w:lang w:val="en-US"/>
        </w:rPr>
        <w:fldChar w:fldCharType="begin" w:fldLock="1"/>
      </w:r>
      <w:r w:rsidR="195DF729" w:rsidRPr="5E74CD3E">
        <w:rPr>
          <w:lang w:val="en-US"/>
        </w:rP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et al. 2017)","plainTextFormattedCitation":"(Somero 2010; Pereira et al. 2017)","previouslyFormattedCitation":"(Somero 2010; Pereira et al. 2017)"},"properties":{"noteIndex":0},"schema":"https://github.com/citation-style-language/schema/raw/master/csl-citation.json"}</w:instrText>
      </w:r>
      <w:r w:rsidR="195DF729" w:rsidRPr="5E74CD3E">
        <w:rPr>
          <w:lang w:val="en-US"/>
        </w:rPr>
        <w:fldChar w:fldCharType="separate"/>
      </w:r>
      <w:r w:rsidRPr="5E74CD3E">
        <w:rPr>
          <w:noProof/>
          <w:lang w:val="en-US"/>
        </w:rPr>
        <w:t>(Somero 2010; Pereira et al. 2017)</w:t>
      </w:r>
      <w:r w:rsidR="195DF729" w:rsidRPr="5E74CD3E">
        <w:rPr>
          <w:lang w:val="en-US"/>
        </w:rPr>
        <w:fldChar w:fldCharType="end"/>
      </w:r>
      <w:r w:rsidRPr="5E74CD3E">
        <w:rPr>
          <w:lang w:val="en-US"/>
        </w:rPr>
        <w:t xml:space="preserve">. Co-gradient variation across thermal clines, whereby genetic and environmental influences on phenotype are aligned (e.g., populations exposed to higher temperatures have high optimal performance temperatures), has been demonstrated in a variety of taxa (plants </w:t>
      </w:r>
      <w:r w:rsidR="195DF729" w:rsidRPr="5E74CD3E">
        <w:rPr>
          <w:lang w:val="en-US"/>
        </w:rPr>
        <w:fldChar w:fldCharType="begin" w:fldLock="1"/>
      </w:r>
      <w:r w:rsidR="00681AA2">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Assisted gene flow of forest trees","type":"article-journal","volume":"9"},"uris":["http://www.mendeley.com/documents/?uuid=a30c1790-46de-4f9e-b051-03f7e5453b1f"]}],"mendeley":{"formattedCitation":"(Aitken and Bemmels 2016; Mahony et al.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195DF729" w:rsidRPr="5E74CD3E">
        <w:rPr>
          <w:lang w:val="en-US"/>
        </w:rPr>
        <w:fldChar w:fldCharType="separate"/>
      </w:r>
      <w:r w:rsidR="00A10E44">
        <w:rPr>
          <w:noProof/>
          <w:lang w:val="en-US"/>
        </w:rPr>
        <w:t>(</w:t>
      </w:r>
      <w:r w:rsidRPr="5E74CD3E">
        <w:rPr>
          <w:noProof/>
          <w:lang w:val="en-US"/>
        </w:rPr>
        <w:t>Aitken and Bemmels 2016; Mahony et al. 2020</w:t>
      </w:r>
      <w:r w:rsidR="00A10E44">
        <w:rPr>
          <w:noProof/>
          <w:lang w:val="en-US"/>
        </w:rPr>
        <w:t>)</w:t>
      </w:r>
      <w:r w:rsidR="195DF729" w:rsidRPr="5E74CD3E">
        <w:rPr>
          <w:lang w:val="en-US"/>
        </w:rPr>
        <w:fldChar w:fldCharType="end"/>
      </w:r>
      <w:r w:rsidRPr="5E74CD3E">
        <w:rPr>
          <w:lang w:val="en-US"/>
        </w:rPr>
        <w:t xml:space="preserve">, insects </w:t>
      </w:r>
      <w:r w:rsidR="195DF729" w:rsidRPr="5E74CD3E">
        <w:rPr>
          <w:lang w:val="en-US"/>
        </w:rPr>
        <w:fldChar w:fldCharType="begin" w:fldLock="1"/>
      </w:r>
      <w:r w:rsidR="00A10E44">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195DF729" w:rsidRPr="5E74CD3E">
        <w:rPr>
          <w:lang w:val="en-US"/>
        </w:rPr>
        <w:fldChar w:fldCharType="separate"/>
      </w:r>
      <w:r w:rsidR="00A10E44">
        <w:rPr>
          <w:noProof/>
          <w:lang w:val="en-US"/>
        </w:rPr>
        <w:t>(</w:t>
      </w:r>
      <w:r w:rsidRPr="5E74CD3E">
        <w:rPr>
          <w:noProof/>
          <w:lang w:val="en-US"/>
        </w:rPr>
        <w:t>Hoffmann et al. 2003; Barton et al. 2014</w:t>
      </w:r>
      <w:r w:rsidR="00A10E44">
        <w:rPr>
          <w:noProof/>
          <w:lang w:val="en-US"/>
        </w:rPr>
        <w:t>)</w:t>
      </w:r>
      <w:r w:rsidR="195DF729" w:rsidRPr="5E74CD3E">
        <w:rPr>
          <w:lang w:val="en-US"/>
        </w:rPr>
        <w:fldChar w:fldCharType="end"/>
      </w:r>
      <w:r w:rsidRPr="5E74CD3E">
        <w:rPr>
          <w:lang w:val="en-US"/>
        </w:rPr>
        <w:t xml:space="preserve">, crustaceans </w:t>
      </w:r>
      <w:r w:rsidR="195DF729" w:rsidRPr="5E74CD3E">
        <w:rPr>
          <w:i/>
          <w:iCs/>
          <w:lang w:val="en-US"/>
        </w:rPr>
        <w:fldChar w:fldCharType="begin" w:fldLock="1"/>
      </w:r>
      <w:r w:rsidR="00A10E44">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195DF729" w:rsidRPr="5E74CD3E">
        <w:rPr>
          <w:i/>
          <w:iCs/>
          <w:lang w:val="en-US"/>
        </w:rPr>
        <w:fldChar w:fldCharType="separate"/>
      </w:r>
      <w:r w:rsidR="00A10E44">
        <w:rPr>
          <w:noProof/>
          <w:lang w:val="en-US"/>
        </w:rPr>
        <w:t>(</w:t>
      </w:r>
      <w:r w:rsidRPr="5E74CD3E">
        <w:rPr>
          <w:noProof/>
          <w:lang w:val="en-US"/>
        </w:rPr>
        <w:t>Kuo and Sanford 2009; Sorte et al. 2011; Yampolsky et al. 2014</w:t>
      </w:r>
      <w:r w:rsidR="00A10E44">
        <w:rPr>
          <w:noProof/>
          <w:lang w:val="en-US"/>
        </w:rPr>
        <w:t>)</w:t>
      </w:r>
      <w:r w:rsidR="195DF729" w:rsidRPr="5E74CD3E">
        <w:rPr>
          <w:i/>
          <w:iCs/>
          <w:lang w:val="en-US"/>
        </w:rPr>
        <w:fldChar w:fldCharType="end"/>
      </w:r>
      <w:r w:rsidRPr="5E74CD3E">
        <w:rPr>
          <w:lang w:val="en-US"/>
        </w:rPr>
        <w:t xml:space="preserve">, and fish </w:t>
      </w:r>
      <w:r w:rsidR="00A10E44">
        <w:rPr>
          <w:lang w:val="en-US"/>
        </w:rPr>
        <w:t>(</w:t>
      </w:r>
      <w:r w:rsidRPr="5E74CD3E">
        <w:rPr>
          <w:lang w:val="en-US"/>
        </w:rPr>
        <w:t xml:space="preserve">see review by </w:t>
      </w:r>
      <w:r w:rsidR="195DF729" w:rsidRPr="5E74CD3E">
        <w:rPr>
          <w:lang w:val="en-US"/>
        </w:rPr>
        <w:fldChar w:fldCharType="begin" w:fldLock="1"/>
      </w:r>
      <w:r w:rsidR="00A10E44">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manualFormatting":"Conover et al. 2009)","plainTextFormattedCitation":"(Conover et al. 2009)","previouslyFormattedCitation":"(Conover et al. 2009)"},"properties":{"noteIndex":0},"schema":"https://github.com/citation-style-language/schema/raw/master/csl-citation.json"}</w:instrText>
      </w:r>
      <w:r w:rsidR="195DF729" w:rsidRPr="5E74CD3E">
        <w:rPr>
          <w:lang w:val="en-US"/>
        </w:rPr>
        <w:fldChar w:fldCharType="separate"/>
      </w:r>
      <w:r w:rsidRPr="5E74CD3E">
        <w:rPr>
          <w:noProof/>
          <w:lang w:val="en-US"/>
        </w:rPr>
        <w:t>Conover et al. 2009</w:t>
      </w:r>
      <w:r w:rsidR="00A10E44">
        <w:rPr>
          <w:noProof/>
          <w:lang w:val="en-US"/>
        </w:rPr>
        <w:t>)</w:t>
      </w:r>
      <w:r w:rsidR="195DF729" w:rsidRPr="5E74CD3E">
        <w:rPr>
          <w:lang w:val="en-US"/>
        </w:rPr>
        <w:fldChar w:fldCharType="end"/>
      </w:r>
      <w:r w:rsidRPr="5E74CD3E">
        <w:rPr>
          <w:lang w:val="en-US"/>
        </w:rPr>
        <w:t xml:space="preserve">). </w:t>
      </w:r>
      <w:r w:rsidRPr="5E74CD3E">
        <w:rPr>
          <w:color w:val="000000" w:themeColor="text1"/>
          <w:lang w:val="en-US"/>
        </w:rPr>
        <w:t xml:space="preserve">However, optimal performance temperatures often do not follow the trajectory of environmental gradient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onover et al. 2009)</w:t>
      </w:r>
      <w:r w:rsidR="195DF729" w:rsidRPr="5E74CD3E">
        <w:rPr>
          <w:color w:val="000000" w:themeColor="text1"/>
          <w:lang w:val="en-US"/>
        </w:rPr>
        <w:fldChar w:fldCharType="end"/>
      </w:r>
      <w:r w:rsidRPr="5E74CD3E">
        <w:rPr>
          <w:color w:val="000000" w:themeColor="text1"/>
          <w:lang w:val="en-US"/>
        </w:rPr>
        <w:t xml:space="preserve">. Counter-gradient variation, whereby genetic and environmental influences on phenotypes are opposed, occurs when phenotypic and genetic divergence are decoupled to maximize fitnes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chmid and Guillaume 2017; Stamp and Hadfield 2020)</w:t>
      </w:r>
      <w:r w:rsidR="195DF729" w:rsidRPr="5E74CD3E">
        <w:rPr>
          <w:color w:val="000000" w:themeColor="text1"/>
          <w:lang w:val="en-US"/>
        </w:rPr>
        <w:fldChar w:fldCharType="end"/>
      </w:r>
      <w:r w:rsidRPr="5E74CD3E">
        <w:rPr>
          <w:color w:val="000000" w:themeColor="text1"/>
          <w:lang w:val="en-US"/>
        </w:rPr>
        <w:t xml:space="preserve">. Counter-gradient variation has been recorded in several taxa (lizard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Angilletta et al. 2004; Hodgson and Schwanz 2019]</w:t>
      </w:r>
      <w:r w:rsidR="195DF729" w:rsidRPr="5E74CD3E">
        <w:rPr>
          <w:color w:val="000000" w:themeColor="text1"/>
          <w:lang w:val="en-US"/>
        </w:rPr>
        <w:fldChar w:fldCharType="end"/>
      </w:r>
      <w:r w:rsidRPr="5E74CD3E">
        <w:rPr>
          <w:color w:val="000000" w:themeColor="text1"/>
          <w:lang w:val="en-US"/>
        </w:rPr>
        <w:t xml:space="preserve">, turtl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manualFormatting":"[Snover et al. 2015]","plainTextFormattedCitation":"(Snover et al. 2015)","previouslyFormattedCitation":"(Snover et al. 2015)"},"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nover et al. 2015]</w:t>
      </w:r>
      <w:r w:rsidR="195DF729" w:rsidRPr="5E74CD3E">
        <w:rPr>
          <w:color w:val="000000" w:themeColor="text1"/>
          <w:lang w:val="en-US"/>
        </w:rPr>
        <w:fldChar w:fldCharType="end"/>
      </w:r>
      <w:r w:rsidRPr="5E74CD3E">
        <w:rPr>
          <w:color w:val="000000" w:themeColor="text1"/>
          <w:lang w:val="en-US"/>
        </w:rPr>
        <w:t xml:space="preserve">, and fish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w:t>
      </w:r>
      <w:r w:rsidR="195DF729" w:rsidRPr="5E74CD3E">
        <w:rPr>
          <w:color w:val="000000" w:themeColor="text1"/>
          <w:lang w:val="en-US"/>
        </w:rPr>
        <w:fldChar w:fldCharType="end"/>
      </w:r>
      <w:r w:rsidRPr="5E74CD3E">
        <w:rPr>
          <w:color w:val="000000" w:themeColor="text1"/>
          <w:lang w:val="en-US"/>
        </w:rPr>
        <w:t xml:space="preserve">); however, the extent to which phenotypic plasticity and genetic differentiation contribute to counter-gradient variation vari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tamp and Hadfield 2020)</w:t>
      </w:r>
      <w:r w:rsidR="195DF729" w:rsidRPr="5E74CD3E">
        <w:rPr>
          <w:color w:val="000000" w:themeColor="text1"/>
          <w:lang w:val="en-US"/>
        </w:rPr>
        <w:fldChar w:fldCharType="end"/>
      </w:r>
      <w:r w:rsidRPr="5E74CD3E">
        <w:rPr>
          <w:color w:val="000000" w:themeColor="text1"/>
          <w:lang w:val="en-US"/>
        </w:rPr>
        <w:t xml:space="preserve">.  </w:t>
      </w:r>
    </w:p>
    <w:p w14:paraId="32D46696" w14:textId="479BA4F0" w:rsidR="00BB4104" w:rsidRDefault="5E74CD3E" w:rsidP="00B36451">
      <w:pPr>
        <w:spacing w:line="240" w:lineRule="auto"/>
        <w:jc w:val="both"/>
        <w:rPr>
          <w:color w:val="000000" w:themeColor="text1"/>
          <w:lang w:val="en-US"/>
        </w:rPr>
      </w:pPr>
      <w:r w:rsidRPr="5E74CD3E">
        <w:rPr>
          <w:color w:val="000000" w:themeColor="text1"/>
          <w:lang w:val="en-US"/>
        </w:rPr>
        <w:t>Population responses to warming temperatures will depend on</w:t>
      </w:r>
      <w:r w:rsidR="00A10E44">
        <w:rPr>
          <w:color w:val="000000" w:themeColor="text1"/>
          <w:lang w:val="en-US"/>
        </w:rPr>
        <w:t xml:space="preserve"> their</w:t>
      </w:r>
      <w:r w:rsidRPr="5E74CD3E">
        <w:rPr>
          <w:color w:val="000000" w:themeColor="text1"/>
          <w:lang w:val="en-US"/>
        </w:rPr>
        <w:t xml:space="preserve"> occupied thermal niche. Low-latitude environments characterized by stable temperatures near physiological maximums favor specialized (narrow) thermal niche breadths that primarily evolve</w:t>
      </w:r>
      <w:r w:rsidR="00A10E44">
        <w:rPr>
          <w:color w:val="000000" w:themeColor="text1"/>
          <w:lang w:val="en-US"/>
        </w:rPr>
        <w:t>d</w:t>
      </w:r>
      <w:r w:rsidRPr="5E74CD3E">
        <w:rPr>
          <w:color w:val="000000" w:themeColor="text1"/>
          <w:lang w:val="en-US"/>
        </w:rPr>
        <w:t xml:space="preserve"> through genetic adaptation (i.e., selection for particular phenotypes) rather than plasticity – Climate Variability Hypothesis</w:t>
      </w:r>
      <w:r w:rsidR="00002D21">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00002D21">
        <w:rPr>
          <w:color w:val="000000" w:themeColor="text1"/>
          <w:lang w:val="en-US"/>
        </w:rPr>
        <w:t xml:space="preserve">; </w:t>
      </w:r>
      <w:r w:rsidRPr="5E74CD3E">
        <w:rPr>
          <w:i/>
          <w:iCs/>
          <w:color w:val="000000" w:themeColor="text1"/>
          <w:lang w:val="en-US"/>
        </w:rPr>
        <w:t>but see</w:t>
      </w:r>
      <w:r w:rsidRPr="5E74CD3E">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manualFormatting":"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Overgaard et al. 2011; Chiono and Paul 2023)</w:t>
      </w:r>
      <w:r w:rsidR="004123CF" w:rsidRPr="5E74CD3E">
        <w:rPr>
          <w:color w:val="000000" w:themeColor="text1"/>
          <w:lang w:val="en-US"/>
        </w:rPr>
        <w:fldChar w:fldCharType="end"/>
      </w:r>
      <w:r w:rsidRPr="5E74CD3E">
        <w:rPr>
          <w:color w:val="000000" w:themeColor="text1"/>
          <w:lang w:val="en-US"/>
        </w:rPr>
        <w:t xml:space="preserve">.  Narrow thermal niche breadths, limited plasticity, and evidence of hard ceilings for upper thermal toleran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Gunderson and Stillman 2015; Sandblom et al. 2016; Morgan et al. 2020)</w:t>
      </w:r>
      <w:r w:rsidR="004123CF" w:rsidRPr="5E74CD3E">
        <w:rPr>
          <w:color w:val="000000" w:themeColor="text1"/>
          <w:lang w:val="en-US"/>
        </w:rPr>
        <w:fldChar w:fldCharType="end"/>
      </w:r>
      <w:r w:rsidRPr="5E74CD3E">
        <w:rPr>
          <w:color w:val="000000" w:themeColor="text1"/>
          <w:lang w:val="en-US"/>
        </w:rPr>
        <w:t xml:space="preserve">, suggest that low-latitude populations are more vulnerable to shifting temperatures than high-latitude conspecifics </w:t>
      </w:r>
      <w:r w:rsidR="004123CF" w:rsidRPr="5E74CD3E">
        <w:rPr>
          <w:color w:val="000000" w:themeColor="text1"/>
          <w:lang w:val="en-US"/>
        </w:rPr>
        <w:fldChar w:fldCharType="begin" w:fldLock="1"/>
      </w:r>
      <w:r w:rsidR="00681AA2">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NAS","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tillman 2003; Deutsch et al. 2008; Tewksbury et al. 2008; Somero 2010; Sunday et al. 2011)</w:t>
      </w:r>
      <w:r w:rsidR="004123CF" w:rsidRPr="5E74CD3E">
        <w:rPr>
          <w:color w:val="000000" w:themeColor="text1"/>
          <w:lang w:val="en-US"/>
        </w:rPr>
        <w:fldChar w:fldCharType="end"/>
      </w:r>
      <w:r w:rsidRPr="5E74CD3E">
        <w:rPr>
          <w:color w:val="000000" w:themeColor="text1"/>
          <w:lang w:val="en-US"/>
        </w:rPr>
        <w:t>. High-latitude populations, that experience variable environmental conditions</w:t>
      </w:r>
      <w:r w:rsidR="0089429C">
        <w:rPr>
          <w:color w:val="000000" w:themeColor="text1"/>
          <w:lang w:val="en-US"/>
        </w:rPr>
        <w:t>,</w:t>
      </w:r>
      <w:r w:rsidRPr="5E74CD3E">
        <w:rPr>
          <w:color w:val="000000" w:themeColor="text1"/>
          <w:lang w:val="en-US"/>
        </w:rPr>
        <w:t xml:space="preserve"> are predicted to retain greater benefits from phenotypic plasticity than low-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Pr="5E74CD3E">
        <w:rPr>
          <w:color w:val="000000" w:themeColor="text1"/>
          <w:lang w:val="en-US"/>
        </w:rPr>
        <w:t xml:space="preserve">; </w:t>
      </w:r>
      <w:r w:rsidR="007A2D5F">
        <w:rPr>
          <w:color w:val="000000" w:themeColor="text1"/>
          <w:lang w:val="en-US"/>
        </w:rPr>
        <w:t>nonetheless,</w:t>
      </w:r>
      <w:r w:rsidRPr="5E74CD3E">
        <w:rPr>
          <w:color w:val="000000" w:themeColor="text1"/>
          <w:lang w:val="en-US"/>
        </w:rPr>
        <w:t xml:space="preserve"> empirical evidence remains scar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et al. 2012; Donelson et al.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but see, Molina-Montenegro and Naya 2012; Naya et al. 2012; Donelson et al. 2019)</w:t>
      </w:r>
      <w:r w:rsidR="004123CF" w:rsidRPr="5E74CD3E">
        <w:rPr>
          <w:color w:val="000000" w:themeColor="text1"/>
          <w:lang w:val="en-US"/>
        </w:rPr>
        <w:fldChar w:fldCharType="end"/>
      </w:r>
      <w:r w:rsidRPr="5E74CD3E">
        <w:rPr>
          <w:color w:val="000000" w:themeColor="text1"/>
          <w:lang w:val="en-US"/>
        </w:rPr>
        <w:t xml:space="preserve">. Wider thermal niche breadths have been reported 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et al. 2011; Shah et al. 2017; Stuart-Smith et al. 2017; McKenzie et al.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unday et al. 2011; Shah et al. 2017; Stuart-Smith et al. 2017; McKenzie et al. 2020)</w:t>
      </w:r>
      <w:r w:rsidR="004123CF" w:rsidRPr="5E74CD3E">
        <w:rPr>
          <w:color w:val="000000" w:themeColor="text1"/>
          <w:lang w:val="en-US"/>
        </w:rPr>
        <w:fldChar w:fldCharType="end"/>
      </w:r>
      <w:r w:rsidR="0070375E">
        <w:rPr>
          <w:color w:val="000000" w:themeColor="text1"/>
          <w:lang w:val="en-US"/>
        </w:rPr>
        <w:t>,</w:t>
      </w:r>
      <w:r w:rsidRPr="5E74CD3E">
        <w:rPr>
          <w:color w:val="000000" w:themeColor="text1"/>
          <w:lang w:val="en-US"/>
        </w:rPr>
        <w:t xml:space="preserve"> however, heat-tolerant phenotypes present in low-latitude populations may be unattainable with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et al. 2012)</w:t>
      </w:r>
      <w:r w:rsidR="004123CF" w:rsidRPr="5E74CD3E">
        <w:rPr>
          <w:color w:val="000000" w:themeColor="text1"/>
          <w:lang w:val="en-US"/>
        </w:rPr>
        <w:fldChar w:fldCharType="end"/>
      </w:r>
      <w:r w:rsidRPr="5E74CD3E">
        <w:rPr>
          <w:color w:val="000000" w:themeColor="text1"/>
          <w:lang w:val="en-US"/>
        </w:rPr>
        <w:t xml:space="preserve">. </w:t>
      </w:r>
      <w:r w:rsidR="00B43C5A">
        <w:rPr>
          <w:color w:val="000000" w:themeColor="text1"/>
          <w:lang w:val="en-US"/>
        </w:rPr>
        <w:t>Individual</w:t>
      </w:r>
      <w:r w:rsidRPr="5E74CD3E">
        <w:rPr>
          <w:color w:val="000000" w:themeColor="text1"/>
          <w:lang w:val="en-US"/>
        </w:rPr>
        <w:t xml:space="preserve"> populations may </w:t>
      </w:r>
      <w:r w:rsidR="00B43C5A">
        <w:rPr>
          <w:color w:val="000000" w:themeColor="text1"/>
          <w:lang w:val="en-US"/>
        </w:rPr>
        <w:t xml:space="preserve">therefore </w:t>
      </w:r>
      <w:r w:rsidRPr="5E74CD3E">
        <w:rPr>
          <w:color w:val="000000" w:themeColor="text1"/>
          <w:lang w:val="en-US"/>
        </w:rPr>
        <w:t xml:space="preserve">possess thermal niches that are narrower than the species as a whol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and Griffiths 2021)</w:t>
      </w:r>
      <w:r w:rsidR="004123CF" w:rsidRPr="5E74CD3E">
        <w:rPr>
          <w:color w:val="000000" w:themeColor="text1"/>
          <w:lang w:val="en-US"/>
        </w:rPr>
        <w:fldChar w:fldCharType="end"/>
      </w:r>
      <w:r w:rsidRPr="5E74CD3E">
        <w:rPr>
          <w:color w:val="000000" w:themeColor="text1"/>
          <w:lang w:val="en-US"/>
        </w:rPr>
        <w:t xml:space="preserve">. </w:t>
      </w:r>
    </w:p>
    <w:p w14:paraId="755414FE" w14:textId="3A781608" w:rsidR="004F674C" w:rsidRDefault="5E74CD3E" w:rsidP="195DF729">
      <w:pPr>
        <w:spacing w:line="240" w:lineRule="auto"/>
        <w:jc w:val="both"/>
        <w:rPr>
          <w:color w:val="000000" w:themeColor="text1"/>
          <w:lang w:val="en-US"/>
        </w:rPr>
      </w:pPr>
      <w:r w:rsidRPr="5E74CD3E">
        <w:rPr>
          <w:color w:val="000000" w:themeColor="text1"/>
          <w:lang w:val="en-US"/>
        </w:rPr>
        <w:t xml:space="preserve">Intraspecific-variation in thermal performance between populations within marine systems has not received the same attention as terrestrial systems; despite marine organisms having greater confinement to thermal tolerance limits </w:t>
      </w:r>
      <w:r w:rsidR="0091633B" w:rsidRPr="5E74CD3E">
        <w:rPr>
          <w:color w:val="000000" w:themeColor="text1"/>
          <w:lang w:val="en-US"/>
        </w:rPr>
        <w:fldChar w:fldCharType="begin" w:fldLock="1"/>
      </w:r>
      <w:r w:rsidR="0091633B" w:rsidRPr="5E74CD3E">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Sanford and Kelly 2011; Sunday et al. 2011; Pinsky et al. 2019; Lenoir et al. 2020)</w:t>
      </w:r>
      <w:r w:rsidR="0091633B" w:rsidRPr="5E74CD3E">
        <w:rPr>
          <w:color w:val="000000" w:themeColor="text1"/>
          <w:lang w:val="en-US"/>
        </w:rPr>
        <w:fldChar w:fldCharType="end"/>
      </w:r>
      <w:r w:rsidRPr="5E74CD3E">
        <w:rPr>
          <w:color w:val="000000" w:themeColor="text1"/>
          <w:lang w:val="en-US"/>
        </w:rPr>
        <w:t xml:space="preserve">. Within terrestrial systems local adaptation is already being incorporated into conservation considerations to prepare organisms for projected climate change scenarios </w:t>
      </w:r>
      <w:r w:rsidR="0091633B" w:rsidRPr="5E74CD3E">
        <w:rPr>
          <w:color w:val="000000" w:themeColor="text1"/>
          <w:lang w:val="en-US"/>
        </w:rPr>
        <w:fldChar w:fldCharType="begin" w:fldLock="1"/>
      </w:r>
      <w:r w:rsidR="00681AA2">
        <w:rPr>
          <w:color w:val="000000" w:themeColor="text1"/>
          <w:lang w:val="en-US"/>
        </w:rPr>
        <w:instrText>ADDIN CSL_CITATION {"citationItems":[{"id":"ITEM-1","itemData":{"DOI":"10.1111/eva.12293","ISBN":"1604822910","author":[{"dropping-particle":"","family":"Aitken","given":"Sally N","non-dropping-particle":"","parse-names":false,"suffix":""},{"dropping-particle":"","family":"Bemmels","given":"Jordan B","non-dropping-particle":"","parse-names":false,"suffix":""}],"container-title":"Evolutionary Applications","id":"ITEM-1","issued":{"date-parts":[["2016"]]},"page":"271-290","title":"Time to get moving: Assisted gene flow of forest trees","type":"article-journal","volume":"9"},"uris":["http://www.mendeley.com/documents/?uuid=a30c1790-46de-4f9e-b051-03f7e5453b1f"]},{"id":"ITEM-2","itemData":{"DOI":"DOI 10.1146/annurev-ecolsys-110512-135747","ISBN":"1543-592x","ISSN":"1543-592X","abstract":"Assisted gene flow (AGF) between populations has the potential to mitigate maladaptation due to climate change. However, AGF may cause outbreeding depression (especially if source and recipient populations have been long isolated) and may disrupt local adaptation to nonclimatic factors. Selection should eliminate extrinsic outbreeding depression due to adaptive differences in large populations, and simulations suggest that, within a few generations, evolution should resolve mild intrinsic outbreeding depression due to epistasis. To weigh the risks of AGF against those of maladaptation due to climate change, we need to know the species' extent of local adaptation to climate and other environmental factors, as well as its pattern of gene flow. AGF should be a powerful tool for managing foundation and resource-producing species with large populations and broad ranges that show signs of historical adaptation to local climatic conditions.","author":[{"dropping-particle":"","family":"Aitken","given":"S N","non-dropping-particle":"","parse-names":false,"suffix":""},{"dropping-particle":"","family":"Whitlock","given":"M C","non-dropping-particle":"","parse-names":false,"suffix":""}],"container-title":"Annual Review of Ecology, Evolution, and Systematics,","id":"ITEM-2","issued":{"date-parts":[["2013"]]},"page":"367-388","title":"Assisted gene flow to facilitate local adaptation to climate change","type":"article-journal","volume":"44"},"uris":["http://www.mendeley.com/documents/?uuid=9b2041d6-db4e-401b-83d2-1860aca6b48b"]},{"id":"ITEM-3","itemData":{"DOI":"10.1111/eva.13570","author":[{"dropping-particle":"","family":"Bazzicalupo","given":"Enrico","non-dropping-particle":"","parse-names":false,"suffix":""},{"dropping-particle":"","family":"Ratkiewicz","given":"Mirosław","non-dropping-particle":"","parse-names":false,"suffix":""},{"dropping-particle":"V","family":"Seryodkin","given":"Ivan","non-dropping-particle":"","parse-names":false,"suffix":""},{"dropping-particle":"","family":"Okhlopkov","given":"Innokentiy","non-dropping-particle":"","parse-names":false,"suffix":""},{"dropping-particle":"","family":"Galsandorj","given":"Naranbaatar","non-dropping-particle":"","parse-names":false,"suffix":""},{"dropping-particle":"","family":"Yarovenko","given":"Yuriy A","non-dropping-particle":"","parse-names":false,"suffix":""},{"dropping-particle":"","family":"Ozolins","given":"Janis","non-dropping-particle":"","parse-names":false,"suffix":""},{"dropping-particle":"","family":"Saveljev","given":"Alexander P","non-dropping-particle":"","parse-names":false,"suffix":""},{"dropping-particle":"","family":"Melovski","given":"Dime","non-dropping-particle":"","parse-names":false,"suffix":""},{"dropping-particle":"","family":"Gavashelishvili","given":"Alexander","non-dropping-particle":"","parse-names":false,"suffix":""},{"dropping-particle":"","family":"Schmidt","given":"Krzysztof","non-dropping-particle":"","parse-names":false,"suffix":""},{"dropping-particle":"","family":"Godoy","given":"José A","non-dropping-particle":"","parse-names":false,"suffix":""}],"id":"ITEM-3","issue":"May","issued":{"date-parts":[["2023"]]},"page":"1-16","title":"environment association analyses reveal geographically restricted adaptive divergence across the range of the widespread Eurasian carnivore Lynx lynx (Linnaeus , 1758)","type":"article-journal"},"uris":["http://www.mendeley.com/documents/?uuid=4cde3dcc-1cba-4fef-8bc2-df38ac9e1565"]},{"id":"ITEM-4","itemData":{"DOI":"10.1111/eva.12345","ISSN":"17524571","abstract":"We investigated adaptation to climate in populations of two widespread tree species across a range of contrasting environments in western Canada. In a series of common garden experiments, bud phenology, cold hardiness, and seedling growth traits were assessed for 254 populations in the interior spruce complex (Picea glauca, P. engelmannii, and their hybrids) and for 281 populations of lodgepole pine (Pinus contorta). Complex multitrait adaptations to different ecological regions such as boreal, montane, coastal, and arid environments accounted for 15-20% of the total variance. This population differentiation could be directly linked to climate variables through multivariate regression tree analysis. Our results suggest that adaptation to climate does not always correspond linearly to temperature gradients. For example, opposite trait values (e.g., early versus late budbreak) may be found in response to apparently similar cold environments (e.g., boreal and montane). Climate change adaptation strategies may therefore not always be possible through a simple shift of seed sources along environmental gradients. For the two species in this study, we identified a relatively small number of uniquely adapted populations (11 for interior spruce and nine for lodgepole pine) that may be used to manage adaptive variation under current and expected future climates.","author":[{"dropping-particle":"","family":"Liepe","given":"Katharina J.","non-dropping-particle":"","parse-names":false,"suffix":""},{"dropping-particle":"","family":"Hamann","given":"Andreas","non-dropping-particle":"","parse-names":false,"suffix":""},{"dropping-particle":"","family":"Smets","given":"Pia","non-dropping-particle":"","parse-names":false,"suffix":""},{"dropping-particle":"","family":"Fitzpatrick","given":"Connor R.","non-dropping-particle":"","parse-names":false,"suffix":""},{"dropping-particle":"","family":"Aitken","given":"Sally N.","non-dropping-particle":"","parse-names":false,"suffix":""}],"container-title":"Evolutionary Applications","id":"ITEM-4","issue":"2","issued":{"date-parts":[["2016"]]},"page":"409-419","title":"Adaptation of lodgepole pine and interior spruce to climate: Implications for reforestation in a warming world","type":"article-journal","volume":"9"},"uris":["http://www.mendeley.com/documents/?uuid=9dd2acef-017d-4e25-b038-ff68f954703e"]}],"mendeley":{"formattedCitation":"(Aitken and Whitlock 2013; Aitken and Bemmels 2016; Liepe et al. 2016; Bazzicalupo et al. 2023)","plainTextFormattedCitation":"(Aitken and Whitlock 2013; Aitken and Bemmels 2016; Liepe et al. 2016; Bazzicalupo et al. 2023)","previouslyFormattedCitation":"(Aitken and Whitlock 2013; Aitken and Bemmels 2016; Liepe et al. 2016; Bazzicalupo et al. 2023)"},"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Aitken and Whitlock 2013; Aitken and Bemmels 2016; Liepe et al. 2016; Bazzicalupo et al. 2023)</w:t>
      </w:r>
      <w:r w:rsidR="0091633B" w:rsidRPr="5E74CD3E">
        <w:rPr>
          <w:color w:val="000000" w:themeColor="text1"/>
          <w:lang w:val="en-US"/>
        </w:rPr>
        <w:fldChar w:fldCharType="end"/>
      </w:r>
      <w:r w:rsidR="00464418">
        <w:rPr>
          <w:color w:val="000000" w:themeColor="text1"/>
          <w:lang w:val="en-US"/>
        </w:rPr>
        <w:t xml:space="preserve">. </w:t>
      </w:r>
      <w:r w:rsidR="00A10E44">
        <w:rPr>
          <w:color w:val="000000" w:themeColor="text1"/>
          <w:lang w:val="en-US"/>
        </w:rPr>
        <w:t>Although, m</w:t>
      </w:r>
      <w:r w:rsidRPr="5E74CD3E">
        <w:rPr>
          <w:color w:val="000000" w:themeColor="text1"/>
          <w:lang w:val="en-US"/>
        </w:rPr>
        <w:t xml:space="preserve">arine systems </w:t>
      </w:r>
      <w:r w:rsidR="00A10E44">
        <w:rPr>
          <w:color w:val="000000" w:themeColor="text1"/>
          <w:lang w:val="en-US"/>
        </w:rPr>
        <w:t xml:space="preserve">hereinto </w:t>
      </w:r>
      <w:r w:rsidRPr="5E74CD3E">
        <w:rPr>
          <w:color w:val="000000" w:themeColor="text1"/>
          <w:lang w:val="en-US"/>
        </w:rPr>
        <w:t xml:space="preserve">have been viewed as demographically </w:t>
      </w:r>
      <w:r w:rsidR="00A10E44">
        <w:rPr>
          <w:color w:val="000000" w:themeColor="text1"/>
          <w:lang w:val="en-US"/>
        </w:rPr>
        <w:t>well-connected</w:t>
      </w:r>
      <w:r w:rsidRPr="5E74CD3E">
        <w:rPr>
          <w:color w:val="000000" w:themeColor="text1"/>
          <w:lang w:val="en-US"/>
        </w:rPr>
        <w:t xml:space="preserve"> networks </w:t>
      </w:r>
      <w:r w:rsidR="00A10E44">
        <w:rPr>
          <w:color w:val="000000" w:themeColor="text1"/>
          <w:lang w:val="en-US"/>
        </w:rPr>
        <w:t>where local adaptation would be overwhelmed by gene flow</w:t>
      </w:r>
      <w:r w:rsidR="006A0322">
        <w:rPr>
          <w:color w:val="000000" w:themeColor="text1"/>
          <w:lang w:val="en-US"/>
        </w:rPr>
        <w:t>.</w:t>
      </w:r>
      <w:r w:rsidRPr="5E74CD3E">
        <w:rPr>
          <w:color w:val="000000" w:themeColor="text1"/>
          <w:lang w:val="en-US"/>
        </w:rPr>
        <w:t xml:space="preserve"> </w:t>
      </w:r>
      <w:r w:rsidR="006A0322">
        <w:rPr>
          <w:color w:val="000000" w:themeColor="text1"/>
          <w:lang w:val="en-US"/>
        </w:rPr>
        <w:t>H</w:t>
      </w:r>
      <w:r w:rsidRPr="5E74CD3E">
        <w:rPr>
          <w:color w:val="000000" w:themeColor="text1"/>
          <w:lang w:val="en-US"/>
        </w:rPr>
        <w:t xml:space="preserve">owever, a growing body of evidence suggests that oceanographic features, life history traits, and larval dispersal/establishment ability can act as challenges to gene flow and promote local adaptation </w:t>
      </w:r>
      <w:r w:rsidR="0091633B" w:rsidRPr="5E74CD3E">
        <w:rPr>
          <w:color w:val="000000" w:themeColor="text1"/>
          <w:lang w:val="en-US"/>
        </w:rPr>
        <w:fldChar w:fldCharType="begin" w:fldLock="1"/>
      </w:r>
      <w:r w:rsidR="00EE6DC2">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abstract":"The question of how far the larvae of marine organisms disperse is fundamental to an understanding of their population dynamics'-3, the management of exploited species4,' and the conservation of marine biodiversity6,'. It is generally assumed that larvae disperse away from their natal popuIation so that local populations operate as 'open' systems, driven by recruitment of larvae from other sub-populationss. However, this assumption has never been critically tested. Here we show for the first time that juveniles from a coral reef fish population can return to their natal reef. We marked otoliths (ear bones) of over 10 million developing embryos of the damselfish, Pomacentrus nmboinensis, at Lizard Island (Great Barrier Reef). Subsequently, from an examination of 5,000 juveniles settling at the same location, we found 15 marked individuals. On the basis of an estimate of the proportion of embryos marked (0.5-2%), as many as 1540% of juveniles may be returning to their nataf population (self-recruitment). We challenge the assumption that long-distance dispersal is the norm for reef fish populations.","author":[{"dropping-particle":"","family":"Jones","given":"G P","non-dropping-particle":"","parse-names":false,"suffix":""},{"dropping-particle":"","family":"Milicich","given":"M J","non-dropping-particle":"","parse-names":false,"suffix":""},{"dropping-particle":"","family":"Emslie","given":"M J","non-dropping-particle":"","parse-names":false,"suffix":""},{"dropping-particle":"","family":"Lunow","given":"C","non-dropping-particle":"","parse-names":false,"suffix":""}],"container-title":"Environmental Protection","id":"ITEM-2","issue":"December","issued":{"date-parts":[["1999"]]},"page":"802-804","title":"Self-recruitment in a coral reef fish population","type":"article-journal","volume":"402"},"uris":["http://www.mendeley.com/documents/?uuid=491cc4e2-4ef1-4bf8-89c4-2607899b7e46","http://www.mendeley.com/documents/?uuid=d39daf3b-5cb5-499d-bb5e-af97d9921119"]},{"id":"ITEM-3","itemData":{"ISSN":"00074977","abstract":"The majority of shallow-water marine species have a two-phase life cycle in which relatively sedentary, demersal adults produce pelagic larvae. Because these larval stages are potentially subject to dispersal by ocean currents, it has been widely accepted that local populations are open, with recruitment resulting from the arrival of larvae from non-local sources. However, a growing number of studies indicate that larvae are capable of recruiting back to their source population. Here, we review the evidence for self-recruitment in demersal marine populations, drawing from studies of endemism, introduced species, population genetics, stock-recruitment relationships, larval distributions, populations at the limit of a species' range, and applications of environmental and chemical markers. These studies indicate that self-recruitment can and does occur across species representative of most life history traits and geographical localities. Thus, the ability of larvae to recruit back to their natal population may be a pervasive phenomenon among marine species. The mounting evidence in support of self-recruitment dynamics indicates a pressing need for a reevaluation of the appropriateness of demographically-open population models and their applicability to the management and conservation of marine ecosystems.","author":[{"dropping-particle":"","family":"Swearer","given":"Stephen E.","non-dropping-particle":"","parse-names":false,"suffix":""},{"dropping-particle":"","family":"Shima","given":"Jeffrey S.","non-dropping-particle":"","parse-names":false,"suffix":""},{"dropping-particle":"","family":"Hellberg","given":"Michael E.","non-dropping-particle":"","parse-names":false,"suffix":""},{"dropping-particle":"","family":"Thorrold","given":"Simon R.","non-dropping-particle":"","parse-names":false,"suffix":""},{"dropping-particle":"","family":"Jones","given":"Geoffrey P.","non-dropping-particle":"","parse-names":false,"suffix":""},{"dropping-particle":"","family":"Robertson","given":"D. Ross","non-dropping-particle":"","parse-names":false,"suffix":""},{"dropping-particle":"","family":"Morgan","given":"Steven G.","non-dropping-particle":"","parse-names":false,"suffix":""},{"dropping-particle":"","family":"Selkoe","given":"Kimberly A.","non-dropping-particle":"","parse-names":false,"suffix":""},{"dropping-particle":"","family":"Ruiz","given":"Gregory M.","non-dropping-particle":"","parse-names":false,"suffix":""},{"dropping-particle":"","family":"Warner","given":"Robert R.","non-dropping-particle":"","parse-names":false,"suffix":""}],"container-title":"Bulletin of Marine Science","id":"ITEM-3","issue":"1 SUPPL.","issued":{"date-parts":[["2002"]]},"page":"251-271","title":"Evidence of self-recruitment in demersal marine populations","type":"article-journal","volume":"70"},"uris":["http://www.mendeley.com/documents/?uuid=a6ebd9cc-f73e-436f-8a18-4eb3f90ef298","http://www.mendeley.com/documents/?uuid=aeec2dba-1c88-4fd2-8e2f-d9b548d06caa"]}],"mendeley":{"formattedCitation":"(Jones et al. 1999; Swearer et al. 2002; Sanford and Kelly 2011)","plainTextFormattedCitation":"(Jones et al. 1999; Swearer et al. 2002; Sanford and Kelly 2011)","previouslyFormattedCitation":"(Jones et al. 1999; Swearer et al. 2002; Sanford and Kelly 2011)"},"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Jones et al. 1999; Swearer et al. 2002; Sanford and Kelly 2011)</w:t>
      </w:r>
      <w:r w:rsidR="0091633B" w:rsidRPr="5E74CD3E">
        <w:rPr>
          <w:color w:val="000000" w:themeColor="text1"/>
          <w:lang w:val="en-US"/>
        </w:rPr>
        <w:fldChar w:fldCharType="end"/>
      </w:r>
      <w:r w:rsidRPr="5E74CD3E">
        <w:rPr>
          <w:color w:val="000000" w:themeColor="text1"/>
          <w:lang w:val="en-US"/>
        </w:rPr>
        <w:t xml:space="preserve">. Evidence of local adaptation between distinct populations has been demonstrated among marine crustaceans </w:t>
      </w:r>
      <w:r w:rsidR="0091633B" w:rsidRPr="5E74CD3E">
        <w:rPr>
          <w:i/>
          <w:iCs/>
          <w:lang w:val="en-US"/>
        </w:rPr>
        <w:fldChar w:fldCharType="begin" w:fldLock="1"/>
      </w:r>
      <w:r w:rsidR="0091633B" w:rsidRPr="5E74CD3E">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4","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4","issue":"4","issued":{"date-parts":[["2002"]]},"page":"790-796","title":"Causes and consequences of thermal tolerance limits in rocky intertidal porcelain crabs, genus Petrolisthes","type":"article-journal","volume":"42"},"uris":["http://www.mendeley.com/documents/?uuid=65d87f11-42f4-4c47-8b20-3ca6b7329df5"]},{"id":"ITEM-5","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5","issue":"January","issued":{"date-parts":[["2009"]]},"page":"137-146","title":"Geographic variation in the upper thermal limits of an intertidal snail: Implications for climate envelope models","type":"article-journal","volume":"388"},"uris":["http://www.mendeley.com/documents/?uuid=7eedd8c1-79b9-454c-8ab1-d90106f7b8d4"]},{"id":"ITEM-6","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6","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tillman 2002; Kuo and Sanford 2009; Sorte et al. 2011; Kelly et al. 2012; Pereira et al. 2017; Sasaki and Dam 2019)","manualFormatting":"(Stillman 2002; Kuo and Sanford 2009; Sorte et al. 2011; Kelly et al. 2012; Pereira et al. 2017; Sasaki and Dam 2019, see review Sanford and Kelly., 2011)","plainTextFormattedCitation":"(Stillman 2002; Kuo and Sanford 2009; Sorte et al. 2011; Kelly et al. 2012; Pereira et al. 2017; Sasaki and Dam 2019)","previouslyFormattedCitation":"(Stillman 2002; Kuo and Sanford 2009; Sorte et al. 2011; Kelly et al. 2012; Pereira et al. 2017; Sasaki and Dam 2019)"},"properties":{"noteIndex":0},"schema":"https://github.com/citation-style-language/schema/raw/master/csl-citation.json"}</w:instrText>
      </w:r>
      <w:r w:rsidR="0091633B" w:rsidRPr="5E74CD3E">
        <w:rPr>
          <w:i/>
          <w:iCs/>
          <w:lang w:val="en-US"/>
        </w:rPr>
        <w:fldChar w:fldCharType="separate"/>
      </w:r>
      <w:r w:rsidRPr="5E74CD3E">
        <w:rPr>
          <w:noProof/>
          <w:lang w:val="en-US"/>
        </w:rPr>
        <w:t xml:space="preserve">(Stillman 2002; Kuo and Sanford 2009; Sorte et al. 2011; Kelly et al. 2012; Pereira et al. 2017; Sasaki and Dam 2019, </w:t>
      </w:r>
      <w:r w:rsidRPr="5E74CD3E">
        <w:rPr>
          <w:noProof/>
          <w:color w:val="000000" w:themeColor="text1"/>
          <w:lang w:val="en-US"/>
        </w:rPr>
        <w:t>see review Sanford and Kelly., 2011</w:t>
      </w:r>
      <w:r w:rsidRPr="5E74CD3E">
        <w:rPr>
          <w:noProof/>
          <w:lang w:val="en-US"/>
        </w:rPr>
        <w:t>)</w:t>
      </w:r>
      <w:r w:rsidR="0091633B" w:rsidRPr="5E74CD3E">
        <w:rPr>
          <w:i/>
          <w:iCs/>
          <w:lang w:val="en-US"/>
        </w:rPr>
        <w:fldChar w:fldCharType="end"/>
      </w:r>
      <w:r w:rsidRPr="5E74CD3E">
        <w:rPr>
          <w:lang w:val="en-US"/>
        </w:rPr>
        <w:t xml:space="preserve">, and coral </w:t>
      </w:r>
      <w:r w:rsidR="0091633B" w:rsidRPr="5E74CD3E">
        <w:rPr>
          <w:lang w:val="en-US"/>
        </w:rPr>
        <w:fldChar w:fldCharType="begin" w:fldLock="1"/>
      </w:r>
      <w:r w:rsidR="0091633B" w:rsidRPr="5E74CD3E">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0091633B" w:rsidRPr="5E74CD3E">
        <w:rPr>
          <w:lang w:val="en-US"/>
        </w:rPr>
        <w:fldChar w:fldCharType="separate"/>
      </w:r>
      <w:r w:rsidRPr="5E74CD3E">
        <w:rPr>
          <w:noProof/>
          <w:lang w:val="en-US"/>
        </w:rPr>
        <w:t xml:space="preserve">(van Oppen </w:t>
      </w:r>
      <w:r w:rsidRPr="5E74CD3E">
        <w:rPr>
          <w:noProof/>
          <w:lang w:val="en-US"/>
        </w:rPr>
        <w:lastRenderedPageBreak/>
        <w:t>et al. 2014)</w:t>
      </w:r>
      <w:r w:rsidR="0091633B" w:rsidRPr="5E74CD3E">
        <w:rPr>
          <w:lang w:val="en-US"/>
        </w:rPr>
        <w:fldChar w:fldCharType="end"/>
      </w:r>
      <w:r w:rsidRPr="5E74CD3E">
        <w:rPr>
          <w:lang w:val="en-US"/>
        </w:rPr>
        <w:t xml:space="preserve">, further suggesting that marine systems are not connect ubiquitously; </w:t>
      </w:r>
      <w:r w:rsidR="00110353">
        <w:rPr>
          <w:lang w:val="en-US"/>
        </w:rPr>
        <w:t>yet</w:t>
      </w:r>
      <w:r w:rsidRPr="5E74CD3E">
        <w:rPr>
          <w:lang w:val="en-US"/>
        </w:rPr>
        <w:t xml:space="preserve">, </w:t>
      </w:r>
      <w:r w:rsidRPr="5E74CD3E">
        <w:rPr>
          <w:color w:val="000000" w:themeColor="text1"/>
          <w:lang w:val="en-US"/>
        </w:rPr>
        <w:t xml:space="preserve">few studies broach the topic among marine fish. </w:t>
      </w:r>
    </w:p>
    <w:p w14:paraId="00DD9B26" w14:textId="4A8CE181" w:rsidR="00243EAC" w:rsidRDefault="5E74CD3E" w:rsidP="00814A50">
      <w:pPr>
        <w:spacing w:line="240" w:lineRule="auto"/>
        <w:jc w:val="both"/>
        <w:rPr>
          <w:color w:val="000000" w:themeColor="text1"/>
          <w:lang w:val="en-US"/>
        </w:rPr>
      </w:pPr>
      <w:r w:rsidRPr="5E74CD3E">
        <w:rPr>
          <w:color w:val="000000" w:themeColor="text1"/>
          <w:lang w:val="en-US"/>
        </w:rPr>
        <w:t>Thermal intraspecific variation in marine fishes var</w:t>
      </w:r>
      <w:r w:rsidR="00A10E44">
        <w:rPr>
          <w:color w:val="000000" w:themeColor="text1"/>
          <w:lang w:val="en-US"/>
        </w:rPr>
        <w:t>ies</w:t>
      </w:r>
      <w:r w:rsidRPr="5E74CD3E">
        <w:rPr>
          <w:color w:val="000000" w:themeColor="text1"/>
          <w:lang w:val="en-US"/>
        </w:rPr>
        <w:t xml:space="preserve"> depending on life-history traits and population connectivity, therefore, broadscale geographical patterns, such as the climate variability hypothesis and co-/counter-gradient variation, are unlikely to be universally applicabl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98/rsbl.2007.0408","ISSN":"1744957X","PMID":"17986429","abstract":"Despite evidence that organismal distributions are shifting in response to recent climatic warming, we have little information on direct links between species' physiology and vulnerability to climate change. We demonstrate a positive relationship between upper thermal tolerance and its acclimatory ability in a well-defined clade of closely related European diving beetles. We predict that species with the lowest tolerance to high temperatures will be most at risk from the adverse effects of future warming, since they have both low absolute thermal tolerance and poor acclimatory ability. Upper thermal tolerance is also positively related to species' geographical range size, meaning that species most at risk are already the most geographically restricted ones, being endemic to Mediterranean mountain systems. Our findings on the relationship between tolerance and acclimatory ability contrast with results from marine animals, suggesting that generalizations regarding thermal tolerance and responses to future rapid climate change may be premature. © 2007 The Royal Society.","author":[{"dropping-particle":"","family":"Calosi","given":"Piero","non-dropping-particle":"","parse-names":false,"suffix":""},{"dropping-particle":"","family":"Bilton","given":"David T.","non-dropping-particle":"","parse-names":false,"suffix":""},{"dropping-particle":"","family":"Spicer","given":"John I.","non-dropping-particle":"","parse-names":false,"suffix":""}],"container-title":"Biology Letters","id":"ITEM-1","issue":"1","issued":{"date-parts":[["2008"]]},"page":"99-102","title":"Thermal tolerance, acclimatory capacity and vulnerability to global climate change","type":"article-journal","volume":"4"},"uris":["http://www.mendeley.com/documents/?uuid=85e27bdb-bd6e-4792-913e-7e67f7e96914"]},{"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Calosi et al. 2008; Sasaki and Dam 2019)","plainTextFormattedCitation":"(Calosi et al. 2008; Sasaki and Dam 2019)","previouslyFormattedCitation":"(Calosi et al. 2008; Sasaki and Dam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alosi et al. 2008; Sasaki and Dam 2019)</w:t>
      </w:r>
      <w:r w:rsidR="195DF729" w:rsidRPr="5E74CD3E">
        <w:rPr>
          <w:color w:val="000000" w:themeColor="text1"/>
          <w:lang w:val="en-US"/>
        </w:rPr>
        <w:fldChar w:fldCharType="end"/>
      </w:r>
      <w:r>
        <w:t>. A</w:t>
      </w:r>
      <w:r w:rsidRPr="5E74CD3E">
        <w:rPr>
          <w:color w:val="000000" w:themeColor="text1"/>
          <w:lang w:val="en-US"/>
        </w:rPr>
        <w:t xml:space="preserve"> case study comparing low- and high-latitude populations of coral trout (</w:t>
      </w:r>
      <w:proofErr w:type="spellStart"/>
      <w:r w:rsidRPr="5E74CD3E">
        <w:rPr>
          <w:i/>
          <w:iCs/>
          <w:color w:val="000000" w:themeColor="text1"/>
          <w:lang w:val="en-US"/>
        </w:rPr>
        <w:t>Plectropomus</w:t>
      </w:r>
      <w:proofErr w:type="spellEnd"/>
      <w:r w:rsidRPr="5E74CD3E">
        <w:rPr>
          <w:i/>
          <w:iCs/>
          <w:color w:val="000000" w:themeColor="text1"/>
          <w:lang w:val="en-US"/>
        </w:rPr>
        <w:t xml:space="preserve"> </w:t>
      </w:r>
      <w:proofErr w:type="spellStart"/>
      <w:r w:rsidRPr="5E74CD3E">
        <w:rPr>
          <w:i/>
          <w:iCs/>
          <w:color w:val="000000" w:themeColor="text1"/>
          <w:lang w:val="en-US"/>
        </w:rPr>
        <w:t>leopardus</w:t>
      </w:r>
      <w:proofErr w:type="spellEnd"/>
      <w:r w:rsidRPr="5E74CD3E">
        <w:rPr>
          <w:color w:val="000000" w:themeColor="text1"/>
          <w:lang w:val="en-US"/>
        </w:rPr>
        <w:t xml:space="preserve">), a species with a pelagic larval stage and high level of population connectivity (via spatial and temporal variation in larval recruitment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Van Herwerden et al. 2009; Taboun et al. 2021)</w:t>
      </w:r>
      <w:r w:rsidR="195DF729" w:rsidRPr="5E74CD3E">
        <w:rPr>
          <w:color w:val="000000" w:themeColor="text1"/>
          <w:lang w:val="en-US"/>
        </w:rPr>
        <w:fldChar w:fldCharType="end"/>
      </w:r>
      <w:r w:rsidRPr="5E74CD3E">
        <w:rPr>
          <w:color w:val="000000" w:themeColor="text1"/>
          <w:lang w:val="en-US"/>
        </w:rPr>
        <w:t xml:space="preserve">), found no significant differences in physiological metrics between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Pratchett et al. 2013)</w:t>
      </w:r>
      <w:r w:rsidR="195DF729" w:rsidRPr="5E74CD3E">
        <w:rPr>
          <w:color w:val="000000" w:themeColor="text1"/>
          <w:lang w:val="en-US"/>
        </w:rPr>
        <w:fldChar w:fldCharType="end"/>
      </w:r>
      <w:r w:rsidRPr="5E74CD3E">
        <w:rPr>
          <w:color w:val="000000" w:themeColor="text1"/>
          <w:lang w:val="en-US"/>
        </w:rPr>
        <w:t>. However, patterns of counter-gradient variation, climate variability, and genetic distinctness have been identified among marine fish species with high- (</w:t>
      </w:r>
      <w:r w:rsidRPr="5E74CD3E">
        <w:rPr>
          <w:i/>
          <w:iCs/>
          <w:color w:val="000000" w:themeColor="text1"/>
          <w:lang w:val="en-US"/>
        </w:rPr>
        <w:t xml:space="preserve">Gadus </w:t>
      </w:r>
      <w:proofErr w:type="spellStart"/>
      <w:r w:rsidRPr="5E74CD3E">
        <w:rPr>
          <w:i/>
          <w:iCs/>
          <w:color w:val="000000" w:themeColor="text1"/>
          <w:lang w:val="en-US"/>
        </w:rPr>
        <w:t>morhua</w:t>
      </w:r>
      <w:proofErr w:type="spellEnd"/>
      <w:r w:rsidRPr="5E74CD3E">
        <w:rPr>
          <w:color w:val="000000" w:themeColor="text1"/>
          <w:lang w:val="en-US"/>
        </w:rPr>
        <w:t xml:space="preserve">; </w:t>
      </w:r>
      <w:r w:rsidRPr="5E74CD3E">
        <w:rPr>
          <w:noProof/>
          <w:color w:val="000000" w:themeColor="text1"/>
          <w:lang w:val="en-US"/>
        </w:rPr>
        <w:t>Marcil et al. 2006</w:t>
      </w:r>
      <w:r w:rsidRPr="5E74CD3E">
        <w:rPr>
          <w:color w:val="000000" w:themeColor="text1"/>
          <w:lang w:val="en-US"/>
        </w:rPr>
        <w:t>) and low-dispersal (</w:t>
      </w:r>
      <w:proofErr w:type="spellStart"/>
      <w:r w:rsidRPr="5E74CD3E">
        <w:rPr>
          <w:i/>
          <w:iCs/>
          <w:color w:val="000000" w:themeColor="text1"/>
          <w:lang w:val="en-US"/>
        </w:rPr>
        <w:t>Acanthochromis</w:t>
      </w:r>
      <w:proofErr w:type="spellEnd"/>
      <w:r w:rsidRPr="5E74CD3E">
        <w:rPr>
          <w:i/>
          <w:iCs/>
          <w:color w:val="000000" w:themeColor="text1"/>
          <w:lang w:val="en-US"/>
        </w:rPr>
        <w:t xml:space="preserve"> </w:t>
      </w:r>
      <w:r w:rsidRPr="5E74CD3E">
        <w:rPr>
          <w:color w:val="000000" w:themeColor="text1"/>
          <w:lang w:val="en-US"/>
        </w:rPr>
        <w:t xml:space="preserve">polyacanthu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ability between populations. The lack of uniformity in broadscale geographic patterns among marine fish </w:t>
      </w:r>
      <w:r w:rsidR="00F715F1">
        <w:rPr>
          <w:color w:val="000000" w:themeColor="text1"/>
          <w:lang w:val="en-US"/>
        </w:rPr>
        <w:t>necessitates</w:t>
      </w:r>
      <w:r w:rsidRPr="5E74CD3E">
        <w:rPr>
          <w:color w:val="000000" w:themeColor="text1"/>
          <w:lang w:val="en-US"/>
        </w:rPr>
        <w:t xml:space="preserve"> th</w:t>
      </w:r>
      <w:r w:rsidR="005A2BE6">
        <w:rPr>
          <w:color w:val="000000" w:themeColor="text1"/>
          <w:lang w:val="en-US"/>
        </w:rPr>
        <w:t xml:space="preserve">e examination of </w:t>
      </w:r>
      <w:r w:rsidR="008A5765" w:rsidRPr="5E74CD3E">
        <w:rPr>
          <w:color w:val="000000" w:themeColor="text1"/>
          <w:lang w:val="en-US"/>
        </w:rPr>
        <w:t xml:space="preserve">population-based responses </w:t>
      </w:r>
      <w:r w:rsidR="008A5765">
        <w:rPr>
          <w:color w:val="000000" w:themeColor="text1"/>
          <w:lang w:val="en-US"/>
        </w:rPr>
        <w:t>(i.e., intraspecific variation)</w:t>
      </w:r>
      <w:r w:rsidRPr="5E74CD3E">
        <w:rPr>
          <w:color w:val="000000" w:themeColor="text1"/>
          <w:lang w:val="en-US"/>
        </w:rPr>
        <w:t xml:space="preserve">. </w:t>
      </w:r>
    </w:p>
    <w:p w14:paraId="5397D5DE" w14:textId="0FBB48E6" w:rsidR="00556867" w:rsidRDefault="5E74CD3E" w:rsidP="5E74CD3E">
      <w:pPr>
        <w:spacing w:line="240" w:lineRule="auto"/>
        <w:jc w:val="both"/>
        <w:rPr>
          <w:color w:val="000000" w:themeColor="text1"/>
          <w:lang w:val="en-US"/>
        </w:rPr>
      </w:pPr>
      <w:r w:rsidRPr="5E74CD3E">
        <w:rPr>
          <w:color w:val="000000" w:themeColor="text1"/>
          <w:lang w:val="en-US"/>
        </w:rPr>
        <w:t xml:space="preserve">Intraspecific thermal variation within the coral reef damselfish, </w:t>
      </w:r>
      <w:r w:rsidRPr="5E74CD3E">
        <w:rPr>
          <w:i/>
          <w:iCs/>
          <w:color w:val="000000" w:themeColor="text1"/>
          <w:lang w:val="en-US"/>
        </w:rPr>
        <w:t xml:space="preserve">A. </w:t>
      </w:r>
      <w:r w:rsidRPr="00A10E44">
        <w:rPr>
          <w:i/>
          <w:iCs/>
          <w:color w:val="000000" w:themeColor="text1"/>
          <w:lang w:val="en-US"/>
        </w:rPr>
        <w:t>polyacanthus</w:t>
      </w:r>
      <w:r w:rsidRPr="5E74CD3E">
        <w:rPr>
          <w:color w:val="000000" w:themeColor="text1"/>
          <w:lang w:val="en-US"/>
        </w:rPr>
        <w:t>, is evident; however, existing physiological studies provide</w:t>
      </w:r>
      <w:r w:rsidR="00DA20FE">
        <w:rPr>
          <w:color w:val="000000" w:themeColor="text1"/>
          <w:lang w:val="en-US"/>
        </w:rPr>
        <w:t>s</w:t>
      </w:r>
      <w:r w:rsidRPr="5E74CD3E">
        <w:rPr>
          <w:color w:val="000000" w:themeColor="text1"/>
          <w:lang w:val="en-US"/>
        </w:rPr>
        <w:t xml:space="preserve"> a coarse understanding. For example, knowledge of high-latitude thermal performance comes from a single</w:t>
      </w:r>
      <w:r w:rsidR="006A27EB">
        <w:rPr>
          <w:color w:val="000000" w:themeColor="text1"/>
          <w:lang w:val="en-US"/>
        </w:rPr>
        <w:t xml:space="preserve"> lagoonal</w:t>
      </w:r>
      <w:r w:rsidRPr="5E74CD3E">
        <w:rPr>
          <w:color w:val="000000" w:themeColor="text1"/>
          <w:lang w:val="en-US"/>
        </w:rPr>
        <w:t xml:space="preserve"> population (Heron Island; </w:t>
      </w:r>
      <w:r w:rsidR="195DF729" w:rsidRPr="5E74CD3E">
        <w:rPr>
          <w:color w:val="000000" w:themeColor="text1"/>
          <w:lang w:val="en-US"/>
        </w:rPr>
        <w:fldChar w:fldCharType="begin" w:fldLock="1"/>
      </w:r>
      <w:r w:rsidR="009B3485">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00EE6DC2" w:rsidRPr="00EE6DC2">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w:t>
      </w:r>
      <w:r w:rsidR="009A1257">
        <w:rPr>
          <w:color w:val="000000" w:themeColor="text1"/>
          <w:lang w:val="en-US"/>
        </w:rPr>
        <w:t>tha</w:t>
      </w:r>
      <w:r w:rsidR="008C74DB">
        <w:rPr>
          <w:color w:val="000000" w:themeColor="text1"/>
          <w:lang w:val="en-US"/>
        </w:rPr>
        <w:t xml:space="preserve">t </w:t>
      </w:r>
      <w:r w:rsidR="007A3BF1">
        <w:rPr>
          <w:color w:val="000000" w:themeColor="text1"/>
          <w:lang w:val="en-US"/>
        </w:rPr>
        <w:t xml:space="preserve">is genetical different </w:t>
      </w:r>
      <w:r w:rsidR="00C24D62">
        <w:rPr>
          <w:color w:val="000000" w:themeColor="text1"/>
          <w:lang w:val="en-US"/>
        </w:rPr>
        <w:t>from</w:t>
      </w:r>
      <w:r w:rsidR="007A3BF1">
        <w:rPr>
          <w:color w:val="000000" w:themeColor="text1"/>
          <w:lang w:val="en-US"/>
        </w:rPr>
        <w:t xml:space="preserve"> surrounding reefs </w:t>
      </w:r>
      <w:r w:rsidR="009B3485">
        <w:rPr>
          <w:color w:val="000000" w:themeColor="text1"/>
          <w:lang w:val="en-US"/>
        </w:rPr>
        <w:fldChar w:fldCharType="begin" w:fldLock="1"/>
      </w:r>
      <w:r w:rsidR="00E269C3">
        <w:rPr>
          <w:color w:val="000000" w:themeColor="text1"/>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E269C3">
        <w:rPr>
          <w:rFonts w:ascii="Cambria Math" w:hAnsi="Cambria Math" w:cs="Cambria Math"/>
          <w:color w:val="000000" w:themeColor="text1"/>
          <w:lang w:val="en-US"/>
        </w:rPr>
        <w:instrText>∼</w:instrText>
      </w:r>
      <w:r w:rsidR="00E269C3">
        <w:rPr>
          <w:color w:val="000000" w:themeColor="text1"/>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9B3485">
        <w:rPr>
          <w:color w:val="000000" w:themeColor="text1"/>
          <w:lang w:val="en-US"/>
        </w:rPr>
        <w:fldChar w:fldCharType="separate"/>
      </w:r>
      <w:r w:rsidR="009B3485" w:rsidRPr="009B3485">
        <w:rPr>
          <w:noProof/>
          <w:color w:val="000000" w:themeColor="text1"/>
          <w:lang w:val="en-US"/>
        </w:rPr>
        <w:t>(Miller-Sims et al. 2008)</w:t>
      </w:r>
      <w:r w:rsidR="009B3485">
        <w:rPr>
          <w:color w:val="000000" w:themeColor="text1"/>
          <w:lang w:val="en-US"/>
        </w:rPr>
        <w:fldChar w:fldCharType="end"/>
      </w:r>
      <w:r w:rsidR="009A1257">
        <w:rPr>
          <w:color w:val="000000" w:themeColor="text1"/>
          <w:lang w:val="en-US"/>
        </w:rPr>
        <w:t xml:space="preserve"> </w:t>
      </w:r>
      <w:r w:rsidRPr="5E74CD3E">
        <w:rPr>
          <w:color w:val="000000" w:themeColor="text1"/>
          <w:lang w:val="en-US"/>
        </w:rPr>
        <w:t xml:space="preserve">. To increase the resolution of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thermal landscape and allude to a </w:t>
      </w:r>
      <w:r w:rsidR="00C24D62">
        <w:rPr>
          <w:color w:val="000000" w:themeColor="text1"/>
          <w:lang w:val="en-US"/>
        </w:rPr>
        <w:t>fine</w:t>
      </w:r>
      <w:r w:rsidRPr="5E74CD3E">
        <w:rPr>
          <w:color w:val="000000" w:themeColor="text1"/>
          <w:lang w:val="en-US"/>
        </w:rPr>
        <w:t xml:space="preserve">r understanding of intraspecific variation within marine environments, this study compared thermal performance curves of key physiological traits within </w:t>
      </w:r>
      <w:r w:rsidRPr="5E74CD3E">
        <w:rPr>
          <w:i/>
          <w:iCs/>
          <w:color w:val="000000" w:themeColor="text1"/>
          <w:lang w:val="en-US"/>
        </w:rPr>
        <w:t>A. polyacanthus</w:t>
      </w:r>
      <w:r w:rsidRPr="5E74CD3E">
        <w:rPr>
          <w:color w:val="000000" w:themeColor="text1"/>
          <w:lang w:val="en-US"/>
        </w:rPr>
        <w:t xml:space="preserve"> from three different populations among two regions of the G</w:t>
      </w:r>
      <w:r w:rsidR="00C24D62">
        <w:rPr>
          <w:color w:val="000000" w:themeColor="text1"/>
          <w:lang w:val="en-US"/>
        </w:rPr>
        <w:t xml:space="preserve">reat </w:t>
      </w:r>
      <w:r w:rsidRPr="5E74CD3E">
        <w:rPr>
          <w:color w:val="000000" w:themeColor="text1"/>
          <w:lang w:val="en-US"/>
        </w:rPr>
        <w:t>B</w:t>
      </w:r>
      <w:r w:rsidR="00C24D62">
        <w:rPr>
          <w:color w:val="000000" w:themeColor="text1"/>
          <w:lang w:val="en-US"/>
        </w:rPr>
        <w:t xml:space="preserve">arrier </w:t>
      </w:r>
      <w:r w:rsidRPr="5E74CD3E">
        <w:rPr>
          <w:color w:val="000000" w:themeColor="text1"/>
          <w:lang w:val="en-US"/>
        </w:rPr>
        <w:t>R</w:t>
      </w:r>
      <w:r w:rsidR="00C24D62">
        <w:rPr>
          <w:color w:val="000000" w:themeColor="text1"/>
          <w:lang w:val="en-US"/>
        </w:rPr>
        <w:t>eef</w:t>
      </w:r>
      <w:r w:rsidRPr="5E74CD3E">
        <w:rPr>
          <w:color w:val="000000" w:themeColor="text1"/>
          <w:lang w:val="en-US"/>
        </w:rPr>
        <w:t>, low-latitude</w:t>
      </w:r>
      <w:r w:rsidR="001C2574">
        <w:rPr>
          <w:color w:val="000000" w:themeColor="text1"/>
          <w:lang w:val="en-US"/>
        </w:rPr>
        <w:t xml:space="preserve"> (~Cairns</w:t>
      </w:r>
      <w:r w:rsidRPr="5E74CD3E">
        <w:rPr>
          <w:color w:val="000000" w:themeColor="text1"/>
          <w:lang w:val="en-US"/>
        </w:rPr>
        <w:t xml:space="preserve">) and </w:t>
      </w:r>
      <w:r w:rsidR="001C2574">
        <w:rPr>
          <w:color w:val="000000" w:themeColor="text1"/>
          <w:lang w:val="en-US"/>
        </w:rPr>
        <w:t>high-latitude</w:t>
      </w:r>
      <w:r w:rsidRPr="5E74CD3E">
        <w:rPr>
          <w:color w:val="000000" w:themeColor="text1"/>
          <w:lang w:val="en-US"/>
        </w:rPr>
        <w:t xml:space="preserve"> (</w:t>
      </w:r>
      <w:r w:rsidR="001C2574">
        <w:rPr>
          <w:color w:val="000000" w:themeColor="text1"/>
          <w:lang w:val="en-US"/>
        </w:rPr>
        <w:t xml:space="preserve">~Mackay) </w:t>
      </w:r>
      <w:r w:rsidRPr="5E74CD3E">
        <w:rPr>
          <w:color w:val="000000" w:themeColor="text1"/>
          <w:lang w:val="en-US"/>
        </w:rPr>
        <w:t xml:space="preserve">that experience different thermal profiles. We tested the hypothesis for counter-gradient variation across a thermal gradient between the low-latitude and a high-latitude region. Based on previous evidence, </w:t>
      </w:r>
      <w:r w:rsidR="00E5337B" w:rsidRPr="00E5337B">
        <w:rPr>
          <w:i/>
          <w:iCs/>
          <w:color w:val="000000" w:themeColor="text1"/>
          <w:lang w:val="en-US"/>
        </w:rPr>
        <w:t>A. polyacanthus</w:t>
      </w:r>
      <w:r w:rsidR="00E5337B">
        <w:rPr>
          <w:color w:val="000000" w:themeColor="text1"/>
          <w:lang w:val="en-US"/>
        </w:rPr>
        <w:t xml:space="preserve"> are expect</w:t>
      </w:r>
      <w:r w:rsidR="00F70C53">
        <w:rPr>
          <w:color w:val="000000" w:themeColor="text1"/>
          <w:lang w:val="en-US"/>
        </w:rPr>
        <w:t>ed</w:t>
      </w:r>
      <w:r w:rsidR="00E5337B">
        <w:rPr>
          <w:color w:val="000000" w:themeColor="text1"/>
          <w:lang w:val="en-US"/>
        </w:rPr>
        <w:t xml:space="preserve"> to display counter-gradient variation</w:t>
      </w:r>
      <w:r w:rsidR="00A525F8">
        <w:rPr>
          <w:color w:val="000000" w:themeColor="text1"/>
          <w:lang w:val="en-US"/>
        </w:rPr>
        <w:t xml:space="preserve"> </w:t>
      </w:r>
      <w:r w:rsidR="00E5337B" w:rsidRPr="5E74CD3E">
        <w:rPr>
          <w:color w:val="000000" w:themeColor="text1"/>
          <w:lang w:val="en-US"/>
        </w:rPr>
        <w:fldChar w:fldCharType="begin" w:fldLock="1"/>
      </w:r>
      <w:r w:rsidR="00A1664E">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2","issue":"10","issued":{"date-parts":[["2010"]]},"page":"e13299","title":"Counter-gradient variation in respiratory performance of coral reef fishes at elevated temperatures","type":"article-journal","volume":"5"},"uris":["http://www.mendeley.com/documents/?uuid=e83aaa44-5763-4151-893f-ca048a9f4a13"]}],"mendeley":{"formattedCitation":"(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00E5337B" w:rsidRPr="5E74CD3E">
        <w:rPr>
          <w:color w:val="000000" w:themeColor="text1"/>
          <w:lang w:val="en-US"/>
        </w:rPr>
        <w:fldChar w:fldCharType="separate"/>
      </w:r>
      <w:r w:rsidR="00E5337B" w:rsidRPr="00E269C3">
        <w:rPr>
          <w:noProof/>
          <w:color w:val="000000" w:themeColor="text1"/>
          <w:lang w:val="en-US"/>
        </w:rPr>
        <w:t>(Gardiner et al. 2010; Donelson and Munday 2012)</w:t>
      </w:r>
      <w:r w:rsidR="00E5337B" w:rsidRPr="5E74CD3E">
        <w:rPr>
          <w:color w:val="000000" w:themeColor="text1"/>
          <w:lang w:val="en-US"/>
        </w:rPr>
        <w:fldChar w:fldCharType="end"/>
      </w:r>
      <w:r w:rsidRPr="5E74CD3E">
        <w:rPr>
          <w:color w:val="000000" w:themeColor="text1"/>
          <w:lang w:val="en-US"/>
        </w:rPr>
        <w:t xml:space="preserve">. </w:t>
      </w:r>
      <w:r w:rsidR="00F70C53" w:rsidRPr="00A525F8">
        <w:rPr>
          <w:color w:val="000000" w:themeColor="text1"/>
          <w:highlight w:val="yellow"/>
          <w:lang w:val="en-US"/>
        </w:rPr>
        <w:t>However</w:t>
      </w:r>
      <w:r w:rsidRPr="00A525F8">
        <w:rPr>
          <w:color w:val="000000" w:themeColor="text1"/>
          <w:highlight w:val="yellow"/>
          <w:lang w:val="en-US"/>
        </w:rPr>
        <w:t>,</w:t>
      </w:r>
      <w:r w:rsidR="00F70C53" w:rsidRPr="00A525F8">
        <w:rPr>
          <w:color w:val="000000" w:themeColor="text1"/>
          <w:highlight w:val="yellow"/>
          <w:lang w:val="en-US"/>
        </w:rPr>
        <w:t xml:space="preserve"> considering </w:t>
      </w:r>
      <w:r w:rsidR="00CA4FD6" w:rsidRPr="00A525F8">
        <w:rPr>
          <w:color w:val="000000" w:themeColor="text1"/>
          <w:highlight w:val="yellow"/>
          <w:lang w:val="en-US"/>
        </w:rPr>
        <w:t>previously demonstrated</w:t>
      </w:r>
      <w:r w:rsidR="000D129F" w:rsidRPr="00A525F8">
        <w:rPr>
          <w:color w:val="000000" w:themeColor="text1"/>
          <w:highlight w:val="yellow"/>
          <w:lang w:val="en-US"/>
        </w:rPr>
        <w:t xml:space="preserve"> genetic differentiation</w:t>
      </w:r>
      <w:r w:rsidR="00C838A4" w:rsidRPr="00A525F8">
        <w:rPr>
          <w:color w:val="000000" w:themeColor="text1"/>
          <w:highlight w:val="yellow"/>
          <w:lang w:val="en-US"/>
        </w:rPr>
        <w:t xml:space="preserve">, </w:t>
      </w:r>
      <w:r w:rsidR="000D129F" w:rsidRPr="00A525F8">
        <w:rPr>
          <w:color w:val="000000" w:themeColor="text1"/>
          <w:highlight w:val="yellow"/>
          <w:lang w:val="en-US"/>
        </w:rPr>
        <w:t>lack</w:t>
      </w:r>
      <w:r w:rsidR="00C838A4" w:rsidRPr="00A525F8">
        <w:rPr>
          <w:color w:val="000000" w:themeColor="text1"/>
          <w:highlight w:val="yellow"/>
          <w:lang w:val="en-US"/>
        </w:rPr>
        <w:t xml:space="preserve"> of variability in </w:t>
      </w:r>
      <w:r w:rsidR="00CA4FD6" w:rsidRPr="00A525F8">
        <w:rPr>
          <w:color w:val="000000" w:themeColor="text1"/>
          <w:highlight w:val="yellow"/>
          <w:lang w:val="en-US"/>
        </w:rPr>
        <w:t>studied</w:t>
      </w:r>
      <w:r w:rsidR="00C838A4" w:rsidRPr="00A525F8">
        <w:rPr>
          <w:color w:val="000000" w:themeColor="text1"/>
          <w:highlight w:val="yellow"/>
          <w:lang w:val="en-US"/>
        </w:rPr>
        <w:t xml:space="preserve"> population</w:t>
      </w:r>
      <w:r w:rsidR="00CA4FD6" w:rsidRPr="00A525F8">
        <w:rPr>
          <w:color w:val="000000" w:themeColor="text1"/>
          <w:highlight w:val="yellow"/>
          <w:lang w:val="en-US"/>
        </w:rPr>
        <w:t>s</w:t>
      </w:r>
      <w:r w:rsidR="00C838A4" w:rsidRPr="00A525F8">
        <w:rPr>
          <w:color w:val="000000" w:themeColor="text1"/>
          <w:highlight w:val="yellow"/>
          <w:lang w:val="en-US"/>
        </w:rPr>
        <w:t>, and the unique nature of</w:t>
      </w:r>
      <w:r w:rsidR="00620C48" w:rsidRPr="00A525F8">
        <w:rPr>
          <w:color w:val="000000" w:themeColor="text1"/>
          <w:highlight w:val="yellow"/>
          <w:lang w:val="en-US"/>
        </w:rPr>
        <w:t xml:space="preserve"> the previously tested high-latitude population (i.e., lagoonal),</w:t>
      </w:r>
      <w:r w:rsidRPr="00A525F8">
        <w:rPr>
          <w:color w:val="000000" w:themeColor="text1"/>
          <w:highlight w:val="yellow"/>
          <w:lang w:val="en-US"/>
        </w:rPr>
        <w:t xml:space="preserve"> co-gradient variation </w:t>
      </w:r>
      <w:r w:rsidR="00620C48" w:rsidRPr="00A525F8">
        <w:rPr>
          <w:color w:val="000000" w:themeColor="text1"/>
          <w:highlight w:val="yellow"/>
          <w:lang w:val="en-US"/>
        </w:rPr>
        <w:t>remains a</w:t>
      </w:r>
      <w:r w:rsidR="00D23F39" w:rsidRPr="00A525F8">
        <w:rPr>
          <w:color w:val="000000" w:themeColor="text1"/>
          <w:highlight w:val="yellow"/>
          <w:lang w:val="en-US"/>
        </w:rPr>
        <w:t xml:space="preserve"> valid alternative hypothesis</w:t>
      </w:r>
      <w:r w:rsidRPr="00A525F8">
        <w:rPr>
          <w:color w:val="000000" w:themeColor="text1"/>
          <w:highlight w:val="yellow"/>
          <w:lang w:val="en-US"/>
        </w:rPr>
        <w:t>.</w:t>
      </w:r>
      <w:r w:rsidRPr="5E74CD3E">
        <w:rPr>
          <w:color w:val="000000" w:themeColor="text1"/>
          <w:lang w:val="en-US"/>
        </w:rPr>
        <w:t xml:space="preserve"> </w:t>
      </w:r>
    </w:p>
    <w:p w14:paraId="66A87D42" w14:textId="16A2C998" w:rsidR="00194015" w:rsidRDefault="00C4067B" w:rsidP="00B36451">
      <w:pPr>
        <w:pStyle w:val="Heading1"/>
        <w:spacing w:line="240" w:lineRule="auto"/>
        <w:rPr>
          <w:lang w:val="en-US"/>
        </w:rPr>
      </w:pPr>
      <w:r>
        <w:rPr>
          <w:lang w:val="en-US"/>
        </w:rPr>
        <w:t>Methods</w:t>
      </w:r>
      <w:r w:rsidR="00F448E4">
        <w:rPr>
          <w:lang w:val="en-US"/>
        </w:rPr>
        <w:t xml:space="preserve"> </w:t>
      </w:r>
    </w:p>
    <w:p w14:paraId="17F5FA56" w14:textId="77777777" w:rsidR="003E2F8B" w:rsidRDefault="3E619783" w:rsidP="3E619783">
      <w:pPr>
        <w:spacing w:line="240" w:lineRule="auto"/>
        <w:jc w:val="both"/>
        <w:rPr>
          <w:rStyle w:val="Heading2Char"/>
        </w:rPr>
      </w:pPr>
      <w:r w:rsidRPr="003E2F8B">
        <w:rPr>
          <w:rStyle w:val="Heading2Char"/>
        </w:rPr>
        <w:t>Study species</w:t>
      </w:r>
      <w:r w:rsidR="003E2F8B">
        <w:rPr>
          <w:rStyle w:val="Heading2Char"/>
        </w:rPr>
        <w:t xml:space="preserve"> </w:t>
      </w:r>
    </w:p>
    <w:p w14:paraId="01CF3E54" w14:textId="7AF5A05A" w:rsidR="00022C55" w:rsidRDefault="00FD02A8" w:rsidP="3E619783">
      <w:pPr>
        <w:spacing w:line="240" w:lineRule="auto"/>
        <w:jc w:val="both"/>
        <w:rPr>
          <w:lang w:val="en-US"/>
        </w:rPr>
      </w:pPr>
      <w:r w:rsidRPr="003E2F8B">
        <w:t>The</w:t>
      </w:r>
      <w:r>
        <w:rPr>
          <w:lang w:val="en-US"/>
        </w:rPr>
        <w:t xml:space="preserve"> tropical damselfish</w:t>
      </w:r>
      <w:r w:rsidR="00B4506F">
        <w:rPr>
          <w:lang w:val="en-US"/>
        </w:rPr>
        <w:t>,</w:t>
      </w:r>
      <w:r>
        <w:rPr>
          <w:lang w:val="en-US"/>
        </w:rPr>
        <w:t xml:space="preserve"> </w:t>
      </w:r>
      <w:proofErr w:type="spellStart"/>
      <w:r>
        <w:rPr>
          <w:i/>
          <w:iCs/>
          <w:lang w:val="en-US"/>
        </w:rPr>
        <w:t>Acanthochromis</w:t>
      </w:r>
      <w:proofErr w:type="spellEnd"/>
      <w:r>
        <w:rPr>
          <w:i/>
          <w:iCs/>
          <w:lang w:val="en-US"/>
        </w:rPr>
        <w:t xml:space="preserve">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C48A9">
        <w:rPr>
          <w:lang w:val="en-US"/>
        </w:rPr>
        <w:t xml:space="preserve">spanning </w:t>
      </w:r>
      <w:r w:rsidR="00412C68">
        <w:rPr>
          <w:lang w:val="en-US"/>
        </w:rPr>
        <w:t>30</w:t>
      </w:r>
      <w:r w:rsidR="00CC48A9" w:rsidRPr="3E619783">
        <w:rPr>
          <w:lang w:val="en-US"/>
        </w:rPr>
        <w:t>°</w:t>
      </w:r>
      <w:r w:rsidR="00CC48A9">
        <w:rPr>
          <w:lang w:val="en-US"/>
        </w:rPr>
        <w:t xml:space="preserve"> of latitude</w:t>
      </w:r>
      <w:r w:rsidR="00A1664E">
        <w:rPr>
          <w:lang w:val="en-US"/>
        </w:rPr>
        <w:t xml:space="preserve">; </w:t>
      </w:r>
      <w:r w:rsidR="00A1664E">
        <w:rPr>
          <w:lang w:val="en-US"/>
        </w:rPr>
        <w:fldChar w:fldCharType="begin" w:fldLock="1"/>
      </w:r>
      <w:r w:rsidR="00681AA2">
        <w:rPr>
          <w:lang w:val="en-US"/>
        </w:rPr>
        <w:instrText>ADDIN CSL_CITATION {"citationItems":[{"id":"ITEM-1","itemData":{"author":[{"dropping-particle":"","family":"Allen","given":"G.R.","non-dropping-particle":"","parse-names":false,"suffix":""}],"id":"ITEM-1","issued":{"date-parts":[["1991"]]},"publisher":"Mergus Publishers","publisher-place":"Melle, Germany","title":"Damselfishes of the World","type":"book"},"uris":["http://www.mendeley.com/documents/?uuid=e6ec052e-faa8-4743-a484-6243cc278930"]}],"mendeley":{"formattedCitation":"(Allen 1991)","manualFormatting":"Allen 1991)","plainTextFormattedCitation":"(Allen 1991)","previouslyFormattedCitation":"(Allen 1991)"},"properties":{"noteIndex":0},"schema":"https://github.com/citation-style-language/schema/raw/master/csl-citation.json"}</w:instrText>
      </w:r>
      <w:r w:rsidR="00A1664E">
        <w:rPr>
          <w:lang w:val="en-US"/>
        </w:rPr>
        <w:fldChar w:fldCharType="separate"/>
      </w:r>
      <w:r w:rsidR="00A1664E" w:rsidRPr="00A1664E">
        <w:rPr>
          <w:noProof/>
          <w:lang w:val="en-US"/>
        </w:rPr>
        <w:t>Allen 1991)</w:t>
      </w:r>
      <w:r w:rsidR="00A1664E">
        <w:rPr>
          <w:lang w:val="en-US"/>
        </w:rPr>
        <w:fldChar w:fldCharType="end"/>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w:t>
      </w:r>
      <w:r w:rsidR="00C24D62">
        <w:rPr>
          <w:lang w:val="en-US"/>
        </w:rPr>
        <w:t>hypothesized</w:t>
      </w:r>
      <w:r w:rsidR="007D0856">
        <w:rPr>
          <w:lang w:val="en-US"/>
        </w:rPr>
        <w:t xml:space="preserve">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w:t>
      </w:r>
      <w:r w:rsidR="00C24D62">
        <w:rPr>
          <w:lang w:val="en-US"/>
        </w:rPr>
        <w:t xml:space="preserve"> the </w:t>
      </w:r>
      <w:r w:rsidR="00891CCC">
        <w:rPr>
          <w:lang w:val="en-US"/>
        </w:rPr>
        <w:t>Pleistocene (</w:t>
      </w:r>
      <w:r w:rsidR="004B5757">
        <w:rPr>
          <w:lang w:val="en-US"/>
        </w:rPr>
        <w:t>2.6 Ma- 11.7 ka</w:t>
      </w:r>
      <w:r w:rsidR="00891CCC">
        <w:rPr>
          <w:lang w:val="en-US"/>
        </w:rPr>
        <w:t>)</w:t>
      </w:r>
      <w:r w:rsidR="006662DC">
        <w:rPr>
          <w:lang w:val="en-US"/>
        </w:rPr>
        <w:t xml:space="preserve">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00050CEF" w:rsidRP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w:t>
      </w:r>
      <w:r w:rsidR="00B70652">
        <w:rPr>
          <w:lang w:val="en-US"/>
        </w:rPr>
        <w:t xml:space="preserve">such dispersal </w:t>
      </w:r>
      <w:r w:rsidR="000B6947">
        <w:rPr>
          <w:lang w:val="en-US"/>
        </w:rPr>
        <w:t xml:space="preserve">corridors </w:t>
      </w:r>
      <w:r w:rsidR="000A0C87">
        <w:rPr>
          <w:lang w:val="en-US"/>
        </w:rPr>
        <w:t xml:space="preserve">ceased to function </w:t>
      </w:r>
      <w:r w:rsidR="00FB7F13">
        <w:rPr>
          <w:lang w:val="en-US"/>
        </w:rPr>
        <w:t xml:space="preserve">as water levels </w:t>
      </w:r>
      <w:r w:rsidR="00C24D62">
        <w:rPr>
          <w:lang w:val="en-US"/>
        </w:rPr>
        <w:t>reached</w:t>
      </w:r>
      <w:r w:rsidR="00FB7F13">
        <w:rPr>
          <w:lang w:val="en-US"/>
        </w:rPr>
        <w:t xml:space="preserve"> present-day </w:t>
      </w:r>
      <w:r w:rsidR="00C24D62">
        <w:rPr>
          <w:lang w:val="en-US"/>
        </w:rPr>
        <w:t>conditions,</w:t>
      </w:r>
      <w:r w:rsidR="3E619783" w:rsidRPr="3E619783">
        <w:rPr>
          <w:lang w:val="en-US"/>
        </w:rPr>
        <w:t xml:space="preserve"> as </w:t>
      </w:r>
      <w:r w:rsidR="3E619783" w:rsidRPr="3E619783">
        <w:rPr>
          <w:i/>
          <w:iCs/>
          <w:lang w:val="en-US"/>
        </w:rPr>
        <w:t xml:space="preserve">A. polyacanthus </w:t>
      </w:r>
      <w:r w:rsidR="3E619783" w:rsidRPr="3E619783">
        <w:rPr>
          <w:lang w:val="en-US"/>
        </w:rPr>
        <w:t xml:space="preserve">lacks a </w:t>
      </w:r>
      <w:r w:rsidR="00A525F8" w:rsidRPr="3E619783">
        <w:rPr>
          <w:lang w:val="en-US"/>
        </w:rPr>
        <w:t>pelagic</w:t>
      </w:r>
      <w:r w:rsidR="3E619783" w:rsidRPr="3E619783">
        <w:rPr>
          <w:lang w:val="en-US"/>
        </w:rPr>
        <w:t xml:space="preserve"> larval development period.</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810710">
        <w:rPr>
          <w:lang w:val="en-US"/>
        </w:rPr>
        <w:t xml:space="preserve"> </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00050CEF" w:rsidRPr="00050CEF">
        <w:rPr>
          <w:noProof/>
          <w:lang w:val="en-US"/>
        </w:rPr>
        <w:t>(Robertson 1973)</w:t>
      </w:r>
      <w:r w:rsidR="00524C79">
        <w:rPr>
          <w:lang w:val="en-US"/>
        </w:rPr>
        <w:fldChar w:fldCharType="end"/>
      </w:r>
      <w:r w:rsidR="0092626B">
        <w:rPr>
          <w:lang w:val="en-US"/>
        </w:rPr>
        <w:t xml:space="preserve">. </w:t>
      </w:r>
      <w:r w:rsidR="00C24D62">
        <w:rPr>
          <w:lang w:val="en-US"/>
        </w:rPr>
        <w:t>L</w:t>
      </w:r>
      <w:r w:rsidR="3E619783" w:rsidRPr="3E619783">
        <w:rPr>
          <w:lang w:val="en-US"/>
        </w:rPr>
        <w:t>imited dispersal</w:t>
      </w:r>
      <w:r w:rsidR="0094400E">
        <w:rPr>
          <w:lang w:val="en-US"/>
        </w:rPr>
        <w:t xml:space="preserv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00050CEF" w:rsidRP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3E619783" w:rsidRPr="3E619783">
        <w:rPr>
          <w:lang w:val="en-US"/>
        </w:rPr>
        <w:t xml:space="preserve"> </w:t>
      </w:r>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00050CEF" w:rsidRP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w:t>
      </w:r>
    </w:p>
    <w:p w14:paraId="134B9E49" w14:textId="2145AC06" w:rsidR="00022C55" w:rsidRDefault="3E619783" w:rsidP="3E619783">
      <w:pPr>
        <w:pStyle w:val="Heading2"/>
        <w:spacing w:line="240" w:lineRule="auto"/>
        <w:rPr>
          <w:lang w:val="en-US"/>
        </w:rPr>
      </w:pPr>
      <w:r w:rsidRPr="3E619783">
        <w:rPr>
          <w:lang w:val="en-US"/>
        </w:rPr>
        <w:t>Sampling</w:t>
      </w:r>
      <w:r w:rsidR="001B3AFA">
        <w:rPr>
          <w:lang w:val="en-US"/>
        </w:rPr>
        <w:t xml:space="preserve"> </w:t>
      </w:r>
      <w:r w:rsidR="00236820">
        <w:rPr>
          <w:lang w:val="en-US"/>
        </w:rPr>
        <w:t xml:space="preserve"> </w:t>
      </w:r>
    </w:p>
    <w:p w14:paraId="06202D85" w14:textId="4EBDC761" w:rsidR="00585AD1" w:rsidRPr="00ED776A" w:rsidRDefault="002B3CCE" w:rsidP="00B36451">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1C2574">
        <w:rPr>
          <w:lang w:val="en-US"/>
        </w:rPr>
        <w:t>low- and high-latitude</w:t>
      </w:r>
      <w:r w:rsidR="00226743">
        <w:rPr>
          <w:lang w:val="en-US"/>
        </w:rPr>
        <w:t>)</w:t>
      </w:r>
      <w:r w:rsidR="00E21B72">
        <w:rPr>
          <w:lang w:val="en-US"/>
        </w:rPr>
        <w:t>.</w:t>
      </w:r>
      <w:r w:rsidR="001D7E4E">
        <w:rPr>
          <w:lang w:val="en-US"/>
        </w:rPr>
        <w:t xml:space="preserve"> </w:t>
      </w:r>
      <w:r w:rsidR="00E21B72">
        <w:rPr>
          <w:lang w:val="en-US"/>
        </w:rPr>
        <w:t>T</w:t>
      </w:r>
      <w:r w:rsidR="001D7E4E">
        <w:rPr>
          <w:lang w:val="en-US"/>
        </w:rPr>
        <w:t>hree reefs from</w:t>
      </w:r>
      <w:r w:rsidR="001C2574">
        <w:rPr>
          <w:lang w:val="en-US"/>
        </w:rPr>
        <w:t xml:space="preserve"> low-latitude</w:t>
      </w:r>
      <w:r w:rsidR="001D7E4E">
        <w:rPr>
          <w:lang w:val="en-US"/>
        </w:rPr>
        <w:t xml:space="preserve"> locations </w:t>
      </w:r>
      <w:r w:rsidR="001C2574">
        <w:rPr>
          <w:lang w:val="en-US"/>
        </w:rPr>
        <w:t>were sampled</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DB6B6C">
        <w:rPr>
          <w:lang w:val="en-US"/>
        </w:rPr>
        <w:t>-16</w:t>
      </w:r>
      <w:r w:rsidR="00BF57E0">
        <w:rPr>
          <w:lang w:val="en-US"/>
        </w:rPr>
        <w:t>.341</w:t>
      </w:r>
      <w:r w:rsidR="00A37B7F" w:rsidRPr="3E619783">
        <w:rPr>
          <w:lang w:val="en-US"/>
        </w:rPr>
        <w:t>°</w:t>
      </w:r>
      <w:r w:rsidR="00BF57E0">
        <w:rPr>
          <w:lang w:val="en-US"/>
        </w:rPr>
        <w:t>, 145.773</w:t>
      </w:r>
      <w:r w:rsidR="00A37B7F" w:rsidRPr="3E619783">
        <w:rPr>
          <w:lang w:val="en-US"/>
        </w:rPr>
        <w:t>°</w:t>
      </w:r>
      <w:r w:rsidR="00C24D62">
        <w:rPr>
          <w:lang w:val="en-US"/>
        </w:rPr>
        <w:t xml:space="preserve">; </w:t>
      </w:r>
      <w:r w:rsidR="00C24D62">
        <w:rPr>
          <w:i/>
          <w:iCs/>
          <w:lang w:val="en-US"/>
        </w:rPr>
        <w:t>n =8</w:t>
      </w:r>
      <w:r w:rsidR="00C44FC9">
        <w:rPr>
          <w:lang w:val="en-US"/>
        </w:rPr>
        <w:t>)</w:t>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20483F">
        <w:rPr>
          <w:lang w:val="en-US"/>
        </w:rPr>
        <w:t>-16.657</w:t>
      </w:r>
      <w:r w:rsidR="00A37B7F" w:rsidRPr="3E619783">
        <w:rPr>
          <w:lang w:val="en-US"/>
        </w:rPr>
        <w:t>°</w:t>
      </w:r>
      <w:r w:rsidR="0020483F">
        <w:rPr>
          <w:lang w:val="en-US"/>
        </w:rPr>
        <w:t xml:space="preserve">, </w:t>
      </w:r>
      <w:r w:rsidR="0020483F">
        <w:rPr>
          <w:lang w:val="en-US"/>
        </w:rPr>
        <w:lastRenderedPageBreak/>
        <w:t>145.990</w:t>
      </w:r>
      <w:r w:rsidR="00A37B7F" w:rsidRPr="3E619783">
        <w:rPr>
          <w:lang w:val="en-US"/>
        </w:rPr>
        <w:t>°</w:t>
      </w:r>
      <w:r w:rsidR="00C24D62">
        <w:rPr>
          <w:lang w:val="en-US"/>
        </w:rPr>
        <w:t xml:space="preserve">; </w:t>
      </w:r>
      <w:r w:rsidR="00C24D62">
        <w:rPr>
          <w:i/>
          <w:iCs/>
          <w:lang w:val="en-US"/>
        </w:rPr>
        <w:t>n =10</w:t>
      </w:r>
      <w:r w:rsidR="00EF7EFD">
        <w:rPr>
          <w:lang w:val="en-US"/>
        </w:rPr>
        <w:t>)</w:t>
      </w:r>
      <w:r w:rsidR="00F810DF">
        <w:rPr>
          <w:lang w:val="en-US"/>
        </w:rPr>
        <w:t>, and Sudbury Reef</w:t>
      </w:r>
      <w:r w:rsidR="00D65D29">
        <w:rPr>
          <w:lang w:val="en-US"/>
        </w:rPr>
        <w:t xml:space="preserve"> </w:t>
      </w:r>
      <w:r w:rsidR="00EF7EFD">
        <w:rPr>
          <w:lang w:val="en-US"/>
        </w:rPr>
        <w:t>(</w:t>
      </w:r>
      <w:r w:rsidR="00F30AC9">
        <w:rPr>
          <w:lang w:val="en-US"/>
        </w:rPr>
        <w:t>-16.996</w:t>
      </w:r>
      <w:r w:rsidR="00A37B7F" w:rsidRPr="3E619783">
        <w:rPr>
          <w:lang w:val="en-US"/>
        </w:rPr>
        <w:t>°</w:t>
      </w:r>
      <w:r w:rsidR="00F30AC9">
        <w:rPr>
          <w:lang w:val="en-US"/>
        </w:rPr>
        <w:t>, 146.202</w:t>
      </w:r>
      <w:r w:rsidR="00A37B7F" w:rsidRPr="3E619783">
        <w:rPr>
          <w:lang w:val="en-US"/>
        </w:rPr>
        <w:t>°</w:t>
      </w:r>
      <w:r w:rsidR="00C24D62">
        <w:rPr>
          <w:lang w:val="en-US"/>
        </w:rPr>
        <w:t xml:space="preserve">; </w:t>
      </w:r>
      <w:r w:rsidR="00C24D62">
        <w:rPr>
          <w:i/>
          <w:iCs/>
          <w:lang w:val="en-US"/>
        </w:rPr>
        <w:t>n =11</w:t>
      </w:r>
      <w:r w:rsidR="00EF7EFD">
        <w:rPr>
          <w:lang w:val="en-US"/>
        </w:rPr>
        <w:t>)</w:t>
      </w:r>
      <w:r w:rsidR="001C2574">
        <w:rPr>
          <w:lang w:val="en-US"/>
        </w:rPr>
        <w:t>. High-latitude sites included</w:t>
      </w:r>
      <w:r w:rsidR="000B2862">
        <w:rPr>
          <w:lang w:val="en-US"/>
        </w:rPr>
        <w:t xml:space="preserve"> </w:t>
      </w:r>
      <w:r w:rsidR="00CD7929">
        <w:rPr>
          <w:lang w:val="en-US"/>
        </w:rPr>
        <w:t>Cockermouth Island</w:t>
      </w:r>
      <w:r w:rsidR="00A552C6">
        <w:rPr>
          <w:lang w:val="en-US"/>
        </w:rPr>
        <w:t xml:space="preserve"> </w:t>
      </w:r>
      <w:r w:rsidR="00EF7EFD">
        <w:rPr>
          <w:lang w:val="en-US"/>
        </w:rPr>
        <w:t>(</w:t>
      </w:r>
      <w:r w:rsidR="00F30AC9">
        <w:rPr>
          <w:lang w:val="en-US"/>
        </w:rPr>
        <w:t>-20.772</w:t>
      </w:r>
      <w:r w:rsidR="00A37B7F" w:rsidRPr="3E619783">
        <w:rPr>
          <w:lang w:val="en-US"/>
        </w:rPr>
        <w:t>°</w:t>
      </w:r>
      <w:r w:rsidR="00F30AC9">
        <w:rPr>
          <w:lang w:val="en-US"/>
        </w:rPr>
        <w:t>, 149.39</w:t>
      </w:r>
      <w:r w:rsidR="00A23AB0">
        <w:rPr>
          <w:lang w:val="en-US"/>
        </w:rPr>
        <w:t>0</w:t>
      </w:r>
      <w:r w:rsidR="00A37B7F" w:rsidRPr="3E619783">
        <w:rPr>
          <w:lang w:val="en-US"/>
        </w:rPr>
        <w:t>°</w:t>
      </w:r>
      <w:r w:rsidR="00C24D62">
        <w:rPr>
          <w:lang w:val="en-US"/>
        </w:rPr>
        <w:t xml:space="preserve">; </w:t>
      </w:r>
      <w:r w:rsidR="00C24D62">
        <w:rPr>
          <w:i/>
          <w:iCs/>
          <w:lang w:val="en-US"/>
        </w:rPr>
        <w:t>n =10</w:t>
      </w:r>
      <w:r w:rsidR="00EF7EFD">
        <w:rPr>
          <w:lang w:val="en-US"/>
        </w:rPr>
        <w:t>)</w:t>
      </w:r>
      <w:r w:rsidR="00CD7929">
        <w:rPr>
          <w:lang w:val="en-US"/>
        </w:rPr>
        <w:t>, Keswick Island</w:t>
      </w:r>
      <w:r w:rsidR="00A552C6">
        <w:rPr>
          <w:lang w:val="en-US"/>
        </w:rPr>
        <w:t xml:space="preserve"> </w:t>
      </w:r>
      <w:r w:rsidR="00EF7EFD">
        <w:rPr>
          <w:lang w:val="en-US"/>
        </w:rPr>
        <w:t>(</w:t>
      </w:r>
      <w:r w:rsidR="006678A0">
        <w:rPr>
          <w:lang w:val="en-US"/>
        </w:rPr>
        <w:t>-20.908</w:t>
      </w:r>
      <w:r w:rsidR="00A37B7F" w:rsidRPr="3E619783">
        <w:rPr>
          <w:lang w:val="en-US"/>
        </w:rPr>
        <w:t>°</w:t>
      </w:r>
      <w:r w:rsidR="006678A0">
        <w:rPr>
          <w:lang w:val="en-US"/>
        </w:rPr>
        <w:t>, 149.406</w:t>
      </w:r>
      <w:r w:rsidR="00A37B7F" w:rsidRPr="3E619783">
        <w:rPr>
          <w:lang w:val="en-US"/>
        </w:rPr>
        <w:t>°</w:t>
      </w:r>
      <w:r w:rsidR="00C24D62">
        <w:rPr>
          <w:lang w:val="en-US"/>
        </w:rPr>
        <w:t xml:space="preserve">; </w:t>
      </w:r>
      <w:r w:rsidR="00C24D62">
        <w:rPr>
          <w:i/>
          <w:iCs/>
          <w:lang w:val="en-US"/>
        </w:rPr>
        <w:t>n =6</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A37B7F" w:rsidRPr="3E619783">
        <w:rPr>
          <w:lang w:val="en-US"/>
        </w:rPr>
        <w:t>°</w:t>
      </w:r>
      <w:r w:rsidR="002D46F4">
        <w:rPr>
          <w:lang w:val="en-US"/>
        </w:rPr>
        <w:t>, 150.363</w:t>
      </w:r>
      <w:r w:rsidR="00A37B7F" w:rsidRPr="3E619783">
        <w:rPr>
          <w:lang w:val="en-US"/>
        </w:rPr>
        <w:t>°</w:t>
      </w:r>
      <w:r w:rsidR="002D46F4">
        <w:rPr>
          <w:lang w:val="en-US"/>
        </w:rPr>
        <w:t>;</w:t>
      </w:r>
      <w:r w:rsidR="00C24D62">
        <w:rPr>
          <w:lang w:val="en-US"/>
        </w:rPr>
        <w:t xml:space="preserve"> </w:t>
      </w:r>
      <w:r w:rsidR="00C24D62">
        <w:rPr>
          <w:i/>
          <w:iCs/>
          <w:lang w:val="en-US"/>
        </w:rPr>
        <w:t>n =10</w:t>
      </w:r>
      <w:r w:rsidR="00C24D62">
        <w:rPr>
          <w:i/>
          <w:iCs/>
          <w:lang w:val="en-US"/>
        </w:rPr>
        <w:t>;</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w:t>
      </w:r>
      <w:r w:rsidR="001C2574">
        <w:rPr>
          <w:lang w:val="en-US"/>
        </w:rPr>
        <w:t>Low</w:t>
      </w:r>
      <w:r w:rsidR="00C952F1">
        <w:rPr>
          <w:lang w:val="en-US"/>
        </w:rPr>
        <w:t xml:space="preserve"> and </w:t>
      </w:r>
      <w:r w:rsidR="001C2574">
        <w:rPr>
          <w:lang w:val="en-US"/>
        </w:rPr>
        <w:t>high-latitude</w:t>
      </w:r>
      <w:r w:rsidR="00C952F1">
        <w:rPr>
          <w:lang w:val="en-US"/>
        </w:rPr>
        <w:t xml:space="preserve">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sidRPr="3E619783">
        <w:rPr>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r w:rsidR="00585AD1">
        <w:rPr>
          <w:lang w:val="en-US"/>
        </w:rPr>
        <w:t xml:space="preserve">In total </w:t>
      </w:r>
      <w:r w:rsidR="00567087">
        <w:rPr>
          <w:lang w:val="en-US"/>
        </w:rPr>
        <w:t>55</w:t>
      </w:r>
      <w:r w:rsidR="00746BB7">
        <w:rPr>
          <w:lang w:val="en-US"/>
        </w:rPr>
        <w:t xml:space="preserve"> </w:t>
      </w:r>
      <w:r w:rsidR="00585AD1">
        <w:rPr>
          <w:lang w:val="en-US"/>
        </w:rPr>
        <w:t>fish were sampled over the duration of the experiment (</w:t>
      </w:r>
      <w:r w:rsidR="00585AD1">
        <w:rPr>
          <w:b/>
          <w:bCs/>
          <w:lang w:val="en-US"/>
        </w:rPr>
        <w:t>S</w:t>
      </w:r>
      <w:r w:rsidR="00D9419C">
        <w:rPr>
          <w:b/>
          <w:bCs/>
          <w:lang w:val="en-US"/>
        </w:rPr>
        <w:t xml:space="preserve">upplemental table </w:t>
      </w:r>
      <w:r w:rsidR="00585AD1">
        <w:rPr>
          <w:b/>
          <w:bCs/>
          <w:lang w:val="en-US"/>
        </w:rPr>
        <w:t>1</w:t>
      </w:r>
      <w:r w:rsidR="00585AD1">
        <w:rPr>
          <w:lang w:val="en-US"/>
        </w:rPr>
        <w:t>).</w:t>
      </w:r>
      <w:r w:rsidR="00C24D62">
        <w:rPr>
          <w:lang w:val="en-US"/>
        </w:rPr>
        <w:t xml:space="preserve"> </w:t>
      </w:r>
      <w:r w:rsidR="003338FA">
        <w:rPr>
          <w:lang w:val="en-US"/>
        </w:rPr>
        <w:t>Of</w:t>
      </w:r>
      <w:r w:rsidR="006B385F">
        <w:rPr>
          <w:lang w:val="en-US"/>
        </w:rPr>
        <w:t xml:space="preserve"> the initial 55 fish</w:t>
      </w:r>
      <w:r w:rsidR="00A41CAC">
        <w:rPr>
          <w:lang w:val="en-US"/>
        </w:rPr>
        <w:t>, 38 completed all experimental assays including:</w:t>
      </w:r>
      <w:r w:rsidR="006B385F">
        <w:rPr>
          <w:lang w:val="en-US"/>
        </w:rPr>
        <w:t xml:space="preserve"> r</w:t>
      </w:r>
      <w:r w:rsidR="00440548" w:rsidRPr="00054FD2">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14:paraId="3021BE06" w14:textId="48700632" w:rsidR="00752138" w:rsidRDefault="00A622DE" w:rsidP="00B36451">
      <w:pPr>
        <w:spacing w:line="240" w:lineRule="auto"/>
        <w:contextualSpacing/>
        <w:jc w:val="both"/>
        <w:rPr>
          <w:lang w:val="en-US"/>
        </w:rPr>
      </w:pPr>
      <w:r w:rsidRPr="3E619783">
        <w:rPr>
          <w:lang w:val="en-US"/>
        </w:rPr>
        <w:t xml:space="preserve">Adult fish were held in separate </w:t>
      </w:r>
      <w:r w:rsidR="3E619783" w:rsidRPr="3E619783">
        <w:rPr>
          <w:lang w:val="en-US"/>
        </w:rPr>
        <w:t>60 L</w:t>
      </w:r>
      <w:r w:rsidR="00A901A9" w:rsidRPr="3E619783">
        <w:rPr>
          <w:lang w:val="en-US"/>
        </w:rPr>
        <w:t xml:space="preserve"> opaque</w:t>
      </w:r>
      <w:r w:rsidRPr="3E619783">
        <w:rPr>
          <w:lang w:val="en-US"/>
        </w:rPr>
        <w:t xml:space="preserve"> aquariums</w:t>
      </w:r>
      <w:r w:rsidR="00A901A9" w:rsidRPr="3E619783">
        <w:rPr>
          <w:lang w:val="en-US"/>
        </w:rPr>
        <w:t xml:space="preserve"> (</w:t>
      </w:r>
      <w:r w:rsidR="000322BA" w:rsidRPr="3E619783">
        <w:rPr>
          <w:lang w:val="en-US"/>
        </w:rPr>
        <w:t>56 x 3</w:t>
      </w:r>
      <w:r w:rsidR="00C726F0" w:rsidRPr="3E619783">
        <w:rPr>
          <w:lang w:val="en-US"/>
        </w:rPr>
        <w:t>5</w:t>
      </w:r>
      <w:r w:rsidR="000322BA" w:rsidRPr="3E619783">
        <w:rPr>
          <w:lang w:val="en-US"/>
        </w:rPr>
        <w:t xml:space="preserve"> x</w:t>
      </w:r>
      <w:r w:rsidR="00B244B2" w:rsidRPr="3E619783">
        <w:rPr>
          <w:lang w:val="en-US"/>
        </w:rPr>
        <w:t xml:space="preserve"> </w:t>
      </w:r>
      <w:r w:rsidR="3E619783" w:rsidRPr="3E619783">
        <w:rPr>
          <w:lang w:val="en-US"/>
        </w:rPr>
        <w:t xml:space="preserve">30 </w:t>
      </w:r>
      <w:r w:rsidR="0054001E">
        <w:rPr>
          <w:lang w:val="en-US"/>
        </w:rPr>
        <w:t>cm</w:t>
      </w:r>
      <w:r w:rsidR="00A901A9" w:rsidRPr="3E619783">
        <w:rPr>
          <w:lang w:val="en-US"/>
        </w:rPr>
        <w:t>)</w:t>
      </w:r>
      <w:r w:rsidRPr="3E619783">
        <w:rPr>
          <w:lang w:val="en-US"/>
        </w:rPr>
        <w:t xml:space="preserve"> inside an </w:t>
      </w:r>
      <w:r w:rsidR="00752138" w:rsidRPr="3E619783">
        <w:rPr>
          <w:lang w:val="en-US"/>
        </w:rPr>
        <w:t>environmentally controlled</w:t>
      </w:r>
      <w:r w:rsidR="003F5C3C" w:rsidRPr="3E619783">
        <w:rPr>
          <w:lang w:val="en-US"/>
        </w:rPr>
        <w:t xml:space="preserve"> aquarium room at</w:t>
      </w:r>
      <w:r w:rsidR="004926A2" w:rsidRPr="3E619783">
        <w:rPr>
          <w:lang w:val="en-US"/>
        </w:rPr>
        <w:t xml:space="preserve"> the Marine and Aquaculture Research Facilit</w:t>
      </w:r>
      <w:r w:rsidR="00A572E0" w:rsidRPr="3E619783">
        <w:rPr>
          <w:lang w:val="en-US"/>
        </w:rPr>
        <w:t>y</w:t>
      </w:r>
      <w:r w:rsidR="00A5176A" w:rsidRPr="3E619783">
        <w:rPr>
          <w:lang w:val="en-US"/>
        </w:rPr>
        <w:t xml:space="preserve"> at</w:t>
      </w:r>
      <w:r w:rsidR="003F5C3C" w:rsidRPr="3E619783">
        <w:rPr>
          <w:lang w:val="en-US"/>
        </w:rPr>
        <w:t xml:space="preserve"> James Cook University (Townsville, Australia). Each aquarium </w:t>
      </w:r>
      <w:r w:rsidR="00A551EF" w:rsidRPr="3E619783">
        <w:rPr>
          <w:lang w:val="en-US"/>
        </w:rPr>
        <w:t xml:space="preserve">contained </w:t>
      </w:r>
      <w:r w:rsidR="00A572E0" w:rsidRPr="3E619783">
        <w:rPr>
          <w:lang w:val="en-US"/>
        </w:rPr>
        <w:t xml:space="preserve">a </w:t>
      </w:r>
      <w:r w:rsidR="00A551EF" w:rsidRPr="3E619783">
        <w:rPr>
          <w:lang w:val="en-US"/>
        </w:rPr>
        <w:t>shelter</w:t>
      </w:r>
      <w:r w:rsidR="00A5176A" w:rsidRPr="3E619783">
        <w:rPr>
          <w:lang w:val="en-US"/>
        </w:rPr>
        <w:t xml:space="preserve"> (</w:t>
      </w:r>
      <w:r w:rsidR="007552DF" w:rsidRPr="3E619783">
        <w:rPr>
          <w:lang w:val="en-US"/>
        </w:rPr>
        <w:t>half</w:t>
      </w:r>
      <w:r w:rsidR="00312DC1" w:rsidRPr="3E619783">
        <w:rPr>
          <w:lang w:val="en-US"/>
        </w:rPr>
        <w:t xml:space="preserve"> a </w:t>
      </w:r>
      <w:r w:rsidR="00A5176A" w:rsidRPr="3E619783">
        <w:rPr>
          <w:lang w:val="en-US"/>
        </w:rPr>
        <w:t>terra-cotta pot)</w:t>
      </w:r>
      <w:r w:rsidR="00842B67" w:rsidRPr="3E619783">
        <w:rPr>
          <w:lang w:val="en-US"/>
        </w:rPr>
        <w:t>,</w:t>
      </w:r>
      <w:r w:rsidR="00A551EF" w:rsidRPr="3E619783">
        <w:rPr>
          <w:lang w:val="en-US"/>
        </w:rPr>
        <w:t xml:space="preserve"> </w:t>
      </w:r>
      <w:r w:rsidR="008A2D6B" w:rsidRPr="3E619783">
        <w:rPr>
          <w:lang w:val="en-US"/>
        </w:rPr>
        <w:t>constant aeration</w:t>
      </w:r>
      <w:r w:rsidR="00F73C6F" w:rsidRPr="3E619783">
        <w:rPr>
          <w:lang w:val="en-US"/>
        </w:rPr>
        <w:t>,</w:t>
      </w:r>
      <w:r w:rsidR="00842B67" w:rsidRPr="3E619783">
        <w:rPr>
          <w:lang w:val="en-US"/>
        </w:rPr>
        <w:t xml:space="preserve"> and</w:t>
      </w:r>
      <w:r w:rsidR="00135993" w:rsidRPr="3E619783">
        <w:rPr>
          <w:lang w:val="en-US"/>
        </w:rPr>
        <w:t xml:space="preserve"> </w:t>
      </w:r>
      <w:r w:rsidR="00AC20A1" w:rsidRPr="3E619783">
        <w:rPr>
          <w:lang w:val="en-US"/>
        </w:rPr>
        <w:t>water flow</w:t>
      </w:r>
      <w:r w:rsidR="00F73C6F" w:rsidRPr="3E619783">
        <w:rPr>
          <w:lang w:val="en-US"/>
        </w:rPr>
        <w:t xml:space="preserve"> (2 L</w:t>
      </w:r>
      <w:r w:rsidR="3E619783" w:rsidRPr="3E619783">
        <w:rPr>
          <w:lang w:val="en-US"/>
        </w:rPr>
        <w:t xml:space="preserve"> </w:t>
      </w:r>
      <w:proofErr w:type="gramStart"/>
      <w:r w:rsidR="00F73C6F" w:rsidRPr="3E619783">
        <w:rPr>
          <w:lang w:val="en-US"/>
        </w:rPr>
        <w:t>min</w:t>
      </w:r>
      <w:r w:rsidR="3E619783" w:rsidRPr="00F2289B">
        <w:rPr>
          <w:vertAlign w:val="superscript"/>
          <w:lang w:val="en-US"/>
        </w:rPr>
        <w:t>-1</w:t>
      </w:r>
      <w:proofErr w:type="gramEnd"/>
      <w:r w:rsidR="00F73C6F" w:rsidRPr="3E619783">
        <w:rPr>
          <w:lang w:val="en-US"/>
        </w:rPr>
        <w:t>)</w:t>
      </w:r>
      <w:r w:rsidR="00AC20A1" w:rsidRPr="3E619783">
        <w:rPr>
          <w:lang w:val="en-US"/>
        </w:rPr>
        <w:t xml:space="preserve"> at set experimental conditions</w:t>
      </w:r>
      <w:r w:rsidR="00522F64" w:rsidRPr="3E619783">
        <w:rPr>
          <w:lang w:val="en-US"/>
        </w:rPr>
        <w:t xml:space="preserve"> (see </w:t>
      </w:r>
      <w:r w:rsidR="00796005" w:rsidRPr="3E619783">
        <w:rPr>
          <w:lang w:val="en-US"/>
        </w:rPr>
        <w:t>below</w:t>
      </w:r>
      <w:r w:rsidR="00522F64" w:rsidRPr="3E619783">
        <w:rPr>
          <w:lang w:val="en-US"/>
        </w:rPr>
        <w:t>)</w:t>
      </w:r>
      <w:r w:rsidR="00AC20A1" w:rsidRPr="3E619783">
        <w:rPr>
          <w:lang w:val="en-US"/>
        </w:rPr>
        <w:t>.</w:t>
      </w:r>
      <w:r w:rsidR="00A551EF" w:rsidRPr="3E619783">
        <w:rPr>
          <w:lang w:val="en-US"/>
        </w:rPr>
        <w:t xml:space="preserve"> </w:t>
      </w:r>
      <w:r w:rsidR="00E73160" w:rsidRPr="3E619783">
        <w:rPr>
          <w:lang w:val="en-US"/>
        </w:rPr>
        <w:t xml:space="preserve">Fish were </w:t>
      </w:r>
      <w:r w:rsidR="3E619783" w:rsidRPr="3E619783">
        <w:rPr>
          <w:lang w:val="en-US"/>
        </w:rPr>
        <w:t>transferred</w:t>
      </w:r>
      <w:r w:rsidR="00E73160" w:rsidRPr="3E619783">
        <w:rPr>
          <w:lang w:val="en-US"/>
        </w:rPr>
        <w:t xml:space="preserve"> to the experiment room that was used for trials on May 25</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 xml:space="preserve">. Respirometry </w:t>
      </w:r>
      <w:r w:rsidR="3E619783" w:rsidRPr="3E619783">
        <w:rPr>
          <w:lang w:val="en-US"/>
        </w:rPr>
        <w:t xml:space="preserve">and immunity </w:t>
      </w:r>
      <w:r w:rsidR="00E73160" w:rsidRPr="3E619783">
        <w:rPr>
          <w:lang w:val="en-US"/>
        </w:rPr>
        <w:t>trials occurred from June 6</w:t>
      </w:r>
      <w:r w:rsidR="00E73160" w:rsidRPr="3E619783">
        <w:rPr>
          <w:vertAlign w:val="superscript"/>
          <w:lang w:val="en-US"/>
        </w:rPr>
        <w:t>th</w:t>
      </w:r>
      <w:r w:rsidR="00E73160" w:rsidRPr="3E619783">
        <w:rPr>
          <w:lang w:val="en-US"/>
        </w:rPr>
        <w:t xml:space="preserve"> – August 17</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w:t>
      </w:r>
      <w:r w:rsidR="00FE4F62">
        <w:rPr>
          <w:lang w:val="en-US"/>
        </w:rPr>
        <w:t xml:space="preserve"> Tissue (enzymes) and blood (hematocrit) samples were </w:t>
      </w:r>
      <w:proofErr w:type="gramStart"/>
      <w:r w:rsidR="00FE4F62">
        <w:rPr>
          <w:lang w:val="en-US"/>
        </w:rPr>
        <w:t>collect</w:t>
      </w:r>
      <w:proofErr w:type="gramEnd"/>
      <w:r w:rsidR="00182AE6">
        <w:rPr>
          <w:lang w:val="en-US"/>
        </w:rPr>
        <w:t xml:space="preserve"> on </w:t>
      </w:r>
      <w:r w:rsidR="00F1358B">
        <w:rPr>
          <w:lang w:val="en-US"/>
        </w:rPr>
        <w:t>September 1</w:t>
      </w:r>
      <w:r w:rsidR="00F1358B" w:rsidRPr="00F1358B">
        <w:rPr>
          <w:vertAlign w:val="superscript"/>
          <w:lang w:val="en-US"/>
        </w:rPr>
        <w:t>st</w:t>
      </w:r>
      <w:r w:rsidR="00F1358B">
        <w:rPr>
          <w:lang w:val="en-US"/>
        </w:rPr>
        <w:t>, 2022,</w:t>
      </w:r>
      <w:r w:rsidR="00182AE6">
        <w:rPr>
          <w:lang w:val="en-US"/>
        </w:rPr>
        <w:t xml:space="preserve"> 2-weeks after immunity trails concluded.</w:t>
      </w:r>
    </w:p>
    <w:p w14:paraId="33910CB7" w14:textId="32C92DBE" w:rsidR="00FB541D" w:rsidRDefault="00FB541D" w:rsidP="00B36451">
      <w:pPr>
        <w:pStyle w:val="Heading2"/>
        <w:spacing w:line="240" w:lineRule="auto"/>
        <w:rPr>
          <w:lang w:val="en-US"/>
        </w:rPr>
      </w:pPr>
      <w:r>
        <w:rPr>
          <w:lang w:val="en-US"/>
        </w:rPr>
        <w:t>Thermal conditions</w:t>
      </w:r>
    </w:p>
    <w:p w14:paraId="2D0DC40A" w14:textId="735EEF95" w:rsidR="3E619783" w:rsidRDefault="5E74CD3E" w:rsidP="3E619783">
      <w:pPr>
        <w:spacing w:after="0" w:line="240" w:lineRule="auto"/>
        <w:jc w:val="both"/>
        <w:rPr>
          <w:lang w:val="en-US"/>
        </w:rPr>
      </w:pPr>
      <w:r w:rsidRPr="5E74CD3E">
        <w:rPr>
          <w:lang w:val="en-US"/>
        </w:rPr>
        <w:t>To understand local thermal conditions for reefs within low</w:t>
      </w:r>
      <w:r w:rsidR="00F1358B">
        <w:rPr>
          <w:lang w:val="en-US"/>
        </w:rPr>
        <w:t>-</w:t>
      </w:r>
      <w:r w:rsidRPr="5E74CD3E">
        <w:rPr>
          <w:lang w:val="en-US"/>
        </w:rPr>
        <w:t>latitude and</w:t>
      </w:r>
      <w:r w:rsidR="00FD2502">
        <w:rPr>
          <w:lang w:val="en-US"/>
        </w:rPr>
        <w:t xml:space="preserve"> </w:t>
      </w:r>
      <w:r w:rsidRPr="5E74CD3E">
        <w:rPr>
          <w:lang w:val="en-US"/>
        </w:rPr>
        <w:t>high</w:t>
      </w:r>
      <w:r w:rsidR="00F1358B">
        <w:rPr>
          <w:lang w:val="en-US"/>
        </w:rPr>
        <w:t>-</w:t>
      </w:r>
      <w:r w:rsidRPr="5E74CD3E">
        <w:rPr>
          <w:lang w:val="en-US"/>
        </w:rPr>
        <w:t xml:space="preserve">latitude </w:t>
      </w:r>
      <w:r w:rsidR="00FD2502">
        <w:rPr>
          <w:lang w:val="en-US"/>
        </w:rPr>
        <w:t>region</w:t>
      </w:r>
      <w:r w:rsidRPr="5E74CD3E">
        <w:rPr>
          <w:lang w:val="en-US"/>
        </w:rPr>
        <w:t>s temperature data</w:t>
      </w:r>
      <w:r w:rsidR="00EA5A26">
        <w:rPr>
          <w:lang w:val="en-US"/>
        </w:rPr>
        <w:t xml:space="preserve"> was</w:t>
      </w:r>
      <w:r w:rsidRPr="5E74CD3E">
        <w:rPr>
          <w:lang w:val="en-US"/>
        </w:rPr>
        <w:t xml:space="preserve"> collected </w:t>
      </w:r>
      <w:r w:rsidRPr="00F1358B">
        <w:rPr>
          <w:lang w:val="en-US"/>
        </w:rPr>
        <w:t>via AIMS</w:t>
      </w:r>
      <w:r w:rsidR="00F1358B">
        <w:rPr>
          <w:lang w:val="en-US"/>
        </w:rPr>
        <w:t xml:space="preserve"> (Australian Institute of Marine Science)</w:t>
      </w:r>
      <w:r w:rsidR="00F55184">
        <w:rPr>
          <w:lang w:val="en-US"/>
        </w:rPr>
        <w:t xml:space="preserve"> t</w:t>
      </w:r>
      <w:r w:rsidRPr="5E74CD3E">
        <w:rPr>
          <w:lang w:val="en-US"/>
        </w:rPr>
        <w:t>emperature Logger data series</w:t>
      </w:r>
      <w:r w:rsidR="00EA5A26">
        <w:rPr>
          <w:lang w:val="en-US"/>
        </w:rPr>
        <w:t xml:space="preserve">. Temperature data was collected from loggers at </w:t>
      </w:r>
      <w:r w:rsidRPr="5E74CD3E">
        <w:rPr>
          <w:lang w:val="en-US"/>
        </w:rPr>
        <w:t>depth</w:t>
      </w:r>
      <w:r w:rsidR="00EA5A26">
        <w:rPr>
          <w:lang w:val="en-US"/>
        </w:rPr>
        <w:t>s of</w:t>
      </w:r>
      <w:r w:rsidRPr="5E74CD3E">
        <w:rPr>
          <w:lang w:val="en-US"/>
        </w:rPr>
        <w:t xml:space="preserve"> </w:t>
      </w:r>
      <w:r w:rsidR="00F55184">
        <w:rPr>
          <w:lang w:val="en-US"/>
        </w:rPr>
        <w:t>7</w:t>
      </w:r>
      <w:r w:rsidRPr="5E74CD3E">
        <w:rPr>
          <w:lang w:val="en-US"/>
        </w:rPr>
        <w:t>-15m, for a subset of reefs (</w:t>
      </w:r>
      <w:r w:rsidRPr="5E74CD3E">
        <w:rPr>
          <w:b/>
          <w:bCs/>
          <w:lang w:val="en-US"/>
        </w:rPr>
        <w:t>Supplemental table 2</w:t>
      </w:r>
      <w:r w:rsidRPr="5E74CD3E">
        <w:rPr>
          <w:lang w:val="en-US"/>
        </w:rPr>
        <w:t xml:space="preserve">) from each region </w:t>
      </w:r>
      <w:r w:rsidR="3E619783" w:rsidRPr="5E74CD3E">
        <w:rPr>
          <w:lang w:val="en-US"/>
        </w:rPr>
        <w:fldChar w:fldCharType="begin" w:fldLock="1"/>
      </w:r>
      <w:r w:rsidR="3E619783"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3E619783" w:rsidRPr="5E74CD3E">
        <w:rPr>
          <w:lang w:val="en-US"/>
        </w:rPr>
        <w:fldChar w:fldCharType="separate"/>
      </w:r>
      <w:r w:rsidRPr="5E74CD3E">
        <w:rPr>
          <w:noProof/>
          <w:lang w:val="en-US"/>
        </w:rPr>
        <w:t>(Australian Institute of Marine Science (AIMS) 2020</w:t>
      </w:r>
      <w:r w:rsidR="3E619783" w:rsidRPr="5E74CD3E">
        <w:rPr>
          <w:lang w:val="en-US"/>
        </w:rPr>
        <w:fldChar w:fldCharType="end"/>
      </w:r>
      <w:r w:rsidRPr="5E74CD3E">
        <w:rPr>
          <w:lang w:val="en-US"/>
        </w:rPr>
        <w:t xml:space="preserve">; </w:t>
      </w:r>
      <w:r w:rsidRPr="5E74CD3E">
        <w:rPr>
          <w:b/>
          <w:bCs/>
          <w:lang w:val="en-US"/>
        </w:rPr>
        <w:t>Supplemental figure 1</w:t>
      </w:r>
      <w:r w:rsidRPr="5E74CD3E">
        <w:rPr>
          <w:lang w:val="en-US"/>
        </w:rPr>
        <w:t xml:space="preserve">). Experimental temperatures for repeated aerobic physiology and immune response testing </w:t>
      </w:r>
      <w:r w:rsidRPr="5E74CD3E">
        <w:rPr>
          <w:color w:val="000000" w:themeColor="text1"/>
          <w:lang w:val="en-US"/>
        </w:rPr>
        <w:t>included the approximate daily mean summer temperature for both high</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7°C) and low</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8.5°C) regions, as well as 30°C (mid-2100 century; SSP2-4.5, SSP3-7.0, and SSP5-8.5), and 31.5°C (end of 2100 century; SSP2-4.5 and SSP5-8.5</w:t>
      </w:r>
      <w:r w:rsidR="00F55184">
        <w:rPr>
          <w:color w:val="000000" w:themeColor="text1"/>
          <w:lang w:val="en-US"/>
        </w:rPr>
        <w:t xml:space="preserve">; </w:t>
      </w:r>
      <w:r w:rsidR="3E619783" w:rsidRPr="5E74CD3E">
        <w:rPr>
          <w:color w:val="000000" w:themeColor="text1"/>
          <w:lang w:val="en-US"/>
        </w:rPr>
        <w:fldChar w:fldCharType="begin" w:fldLock="1"/>
      </w:r>
      <w:r w:rsidR="00954987">
        <w:rPr>
          <w:color w:val="000000" w:themeColor="text1"/>
          <w:lang w:val="en-US"/>
        </w:rPr>
        <w:instrText>ADDIN CSL_CITATION {"citationItems":[{"id":"ITEM-1","itemData":{"DOI":"10.1017/9781009157896.001.3","ISBN":"9781009157896","author":[{"dropping-particle":"","family":"IPCC","given":"","non-dropping-particle":"","parse-names":false,"suffix":""}],"container-title":"Climate Change 2021: The Physical Science Basis. Contribution of Working Group I to the Sixth Assessment Report of the Intergovernmental Panel on Climate Change","editor":[{"dropping-particle":"","family":"Masson-Delmotte","given":"V","non-dropping-particle":"","parse-names":false,"suffix":""},{"dropping-particle":"","family":"Zhai","given":"P","non-dropping-particle":"","parse-names":false,"suffix":""},{"dropping-particle":"","family":"Pirani","given":"A","non-dropping-particle":"","parse-names":false,"suffix":""},{"dropping-particle":"","family":"Connors","given":"SL","non-dropping-particle":"","parse-names":false,"suffix":""},{"dropping-particle":"","family":"Péan","given":"C","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B.R","non-dropping-particle":"","parse-names":false,"suffix":""},{"dropping-particle":"","family":"Maycock","given":"T.K","non-dropping-particle":"","parse-names":false,"suffix":""},{"dropping-particle":"","family":"Waterfield","given":"T","non-dropping-particle":"","parse-names":false,"suffix":""},{"dropping-particle":"","family":"Yelekci","given":"O","non-dropping-particle":"","parse-names":false,"suffix":""},{"dropping-particle":"","family":"Yu","given":"R","non-dropping-particle":"","parse-names":false,"suffix":""},{"dropping-particle":"","family":"Zhou","given":"B","non-dropping-particle":"","parse-names":false,"suffix":""}],"id":"ITEM-1","issued":{"date-parts":[["2021"]]},"page":"3-32","publisher":"Cambridge University Press, Cambridge, UK and New York, NY, USA","title":"Summary for Policymakers","type":"chapter"},"uris":["http://www.mendeley.com/documents/?uuid=560a8d66-0a4d-425a-92f6-53fcae22697e"]}],"mendeley":{"formattedCitation":"(IPCC 2021)","manualFormatting":"Masson-Delmotte et al. 2021)","plainTextFormattedCitation":"(IPCC 2021)","previouslyFormattedCitation":"(IPCC 2021)"},"properties":{"noteIndex":0},"schema":"https://github.com/citation-style-language/schema/raw/master/csl-citation.json"}</w:instrText>
      </w:r>
      <w:r w:rsidR="3E619783" w:rsidRPr="5E74CD3E">
        <w:rPr>
          <w:color w:val="000000" w:themeColor="text1"/>
          <w:lang w:val="en-US"/>
        </w:rPr>
        <w:fldChar w:fldCharType="separate"/>
      </w:r>
      <w:r w:rsidRPr="5E74CD3E">
        <w:rPr>
          <w:noProof/>
          <w:color w:val="000000" w:themeColor="text1"/>
          <w:lang w:val="en-US"/>
        </w:rPr>
        <w:t>Masson-Delmotte et al. 2021)</w:t>
      </w:r>
      <w:r w:rsidR="3E619783" w:rsidRPr="5E74CD3E">
        <w:rPr>
          <w:color w:val="000000" w:themeColor="text1"/>
          <w:lang w:val="en-US"/>
        </w:rPr>
        <w:fldChar w:fldCharType="end"/>
      </w:r>
      <w:r w:rsidRPr="5E74CD3E">
        <w:rPr>
          <w:lang w:val="en-US"/>
        </w:rPr>
        <w:t>. Testing began at</w:t>
      </w:r>
      <w:r w:rsidR="00EA5A26">
        <w:rPr>
          <w:lang w:val="en-US"/>
        </w:rPr>
        <w:t xml:space="preserve"> the</w:t>
      </w:r>
      <w:r w:rsidRPr="5E74CD3E">
        <w:rPr>
          <w:lang w:val="en-US"/>
        </w:rPr>
        <w:t xml:space="preserve"> coolest temperature of 27°C, and once aerobic physiology and immune response testing was complete</w:t>
      </w:r>
      <w:r w:rsidR="009C62C6">
        <w:rPr>
          <w:lang w:val="en-US"/>
        </w:rPr>
        <w:t>d</w:t>
      </w:r>
      <w:r w:rsidRPr="5E74CD3E">
        <w:rPr>
          <w:lang w:val="en-US"/>
        </w:rPr>
        <w:t>, fish were warme</w:t>
      </w:r>
      <w:r w:rsidR="009C62C6">
        <w:rPr>
          <w:lang w:val="en-US"/>
        </w:rPr>
        <w:t>d</w:t>
      </w:r>
      <w:r w:rsidRPr="5E74CD3E">
        <w:rPr>
          <w:lang w:val="en-US"/>
        </w:rPr>
        <w:t xml:space="preserve"> to the next temperature of +1.5°C, at a rate of +0.5°</w:t>
      </w:r>
      <w:r w:rsidR="009C62C6" w:rsidRPr="5E74CD3E">
        <w:rPr>
          <w:lang w:val="en-US"/>
        </w:rPr>
        <w:t>C Day</w:t>
      </w:r>
      <w:r w:rsidRPr="009C62C6">
        <w:rPr>
          <w:vertAlign w:val="superscript"/>
          <w:lang w:val="en-US"/>
        </w:rPr>
        <w:t>-1</w:t>
      </w:r>
      <w:r w:rsidRPr="5E74CD3E">
        <w:rPr>
          <w:lang w:val="en-US"/>
        </w:rPr>
        <w:t xml:space="preserve"> for three consecutive days. Fish were</w:t>
      </w:r>
      <w:r w:rsidR="00EA5A26">
        <w:rPr>
          <w:lang w:val="en-US"/>
        </w:rPr>
        <w:t xml:space="preserve"> then</w:t>
      </w:r>
      <w:r w:rsidRPr="5E74CD3E">
        <w:rPr>
          <w:lang w:val="en-US"/>
        </w:rPr>
        <w:t xml:space="preserve"> provided with an additional five days to adjust to the new temperature treatment before the next sampling period began. This process was repeated for all testing temperatures. </w:t>
      </w:r>
      <w:r w:rsidRPr="00ED0224">
        <w:rPr>
          <w:highlight w:val="yellow"/>
          <w:lang w:val="en-US"/>
        </w:rPr>
        <w:t xml:space="preserve">Final testing of XXX... Here I would also give the gaps between each testing at the same </w:t>
      </w:r>
      <w:proofErr w:type="gramStart"/>
      <w:r w:rsidRPr="00ED0224">
        <w:rPr>
          <w:highlight w:val="yellow"/>
          <w:lang w:val="en-US"/>
        </w:rPr>
        <w:t>temps</w:t>
      </w:r>
      <w:r w:rsidR="002D47C7" w:rsidRPr="00ED0224">
        <w:rPr>
          <w:highlight w:val="yellow"/>
          <w:lang w:val="en-US"/>
        </w:rPr>
        <w:t xml:space="preserve"> ??</w:t>
      </w:r>
      <w:proofErr w:type="gramEnd"/>
    </w:p>
    <w:p w14:paraId="6A9935CE" w14:textId="0C0DB7B0" w:rsidR="00752138" w:rsidRDefault="00752138" w:rsidP="00B36451">
      <w:pPr>
        <w:spacing w:after="0" w:line="240" w:lineRule="auto"/>
        <w:jc w:val="center"/>
        <w:rPr>
          <w:rFonts w:cstheme="minorHAnsi"/>
          <w:lang w:val="en-US"/>
        </w:rPr>
      </w:pPr>
    </w:p>
    <w:p w14:paraId="7FC1D96D" w14:textId="6EA91040" w:rsidR="00FD76B7" w:rsidRDefault="00FD2EE9" w:rsidP="00B36451">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507C8F17" w:rsidR="009F1282" w:rsidRPr="008753BA" w:rsidRDefault="00DD111A" w:rsidP="00B36451">
      <w:pPr>
        <w:spacing w:line="240" w:lineRule="auto"/>
        <w:jc w:val="both"/>
        <w:rPr>
          <w:lang w:val="en-US"/>
        </w:rPr>
      </w:pPr>
      <w:r>
        <w:rPr>
          <w:lang w:val="en-US"/>
        </w:rPr>
        <w:t>Resting</w:t>
      </w:r>
      <w:r w:rsidR="00E55EF8">
        <w:rPr>
          <w:lang w:val="en-US"/>
        </w:rPr>
        <w:t xml:space="preserv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sidRPr="3E619783">
        <w:rPr>
          <w:lang w:val="en-US"/>
        </w:rPr>
        <w:t>Chambers were 1.5</w:t>
      </w:r>
      <w:r w:rsidR="00BF5B2C" w:rsidRPr="3E619783">
        <w:rPr>
          <w:lang w:val="en-US"/>
        </w:rPr>
        <w:t xml:space="preserve"> </w:t>
      </w:r>
      <w:r w:rsidR="003D0763" w:rsidRPr="3E619783">
        <w:rPr>
          <w:lang w:val="en-US"/>
        </w:rPr>
        <w:t>L in volume and custom built from PVC pipe and</w:t>
      </w:r>
      <w:r w:rsidR="00B021B3" w:rsidRPr="3E619783">
        <w:rPr>
          <w:lang w:val="en-US"/>
        </w:rPr>
        <w:t xml:space="preserve"> </w:t>
      </w:r>
      <w:r w:rsidR="003D0763" w:rsidRPr="3E619783">
        <w:rPr>
          <w:lang w:val="en-US"/>
        </w:rPr>
        <w:t>acrylic (</w:t>
      </w:r>
      <w:r w:rsidR="003D0763" w:rsidRPr="3E619783">
        <w:rPr>
          <w:b/>
          <w:bCs/>
          <w:lang w:val="en-US"/>
        </w:rPr>
        <w:t>S</w:t>
      </w:r>
      <w:r w:rsidR="009D3E36" w:rsidRPr="3E619783">
        <w:rPr>
          <w:b/>
          <w:bCs/>
          <w:lang w:val="en-US"/>
        </w:rPr>
        <w:t>upplemental figure</w:t>
      </w:r>
      <w:r w:rsidR="00F5580C" w:rsidRPr="3E619783">
        <w:rPr>
          <w:b/>
          <w:bCs/>
          <w:lang w:val="en-US"/>
        </w:rPr>
        <w:t xml:space="preserve"> 2</w:t>
      </w:r>
      <w:r w:rsidR="003D0763" w:rsidRPr="3E619783">
        <w:rPr>
          <w:lang w:val="en-US"/>
        </w:rPr>
        <w:t xml:space="preserve">). </w:t>
      </w:r>
      <w:r w:rsidR="3E619783" w:rsidRPr="3E619783">
        <w:rPr>
          <w:lang w:val="en-US"/>
        </w:rPr>
        <w:t>The experimental</w:t>
      </w:r>
      <w:r w:rsidR="0055379D">
        <w:rPr>
          <w:lang w:val="en-US"/>
        </w:rPr>
        <w:t xml:space="preserve"> setup consisted of </w:t>
      </w:r>
      <w:r w:rsidR="00044A2A">
        <w:rPr>
          <w:lang w:val="en-US"/>
        </w:rPr>
        <w:t>two sumps</w:t>
      </w:r>
      <w:r w:rsidR="001E31D5">
        <w:rPr>
          <w:lang w:val="en-US"/>
        </w:rPr>
        <w:t xml:space="preserve"> (</w:t>
      </w:r>
      <w:r w:rsidR="3E619783" w:rsidRPr="3E619783">
        <w:rPr>
          <w:lang w:val="en-US"/>
        </w:rPr>
        <w:t>260 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00B62B2B" w:rsidRPr="00586B16">
        <w:rPr>
          <w:lang w:val="en-US"/>
        </w:rPr>
        <w:t>eaters</w:t>
      </w:r>
      <w:r w:rsidR="00586B16">
        <w:rPr>
          <w:lang w:val="en-US"/>
        </w:rPr>
        <w:t xml:space="preserve"> (</w:t>
      </w:r>
      <w:r w:rsidR="00374080">
        <w:rPr>
          <w:lang w:val="en-US"/>
        </w:rPr>
        <w:t>2</w:t>
      </w:r>
      <w:r w:rsidR="00586B16">
        <w:rPr>
          <w:lang w:val="en-US"/>
        </w:rPr>
        <w:t xml:space="preserve"> kilowatt)</w:t>
      </w:r>
      <w:r w:rsidR="00B62B2B" w:rsidRPr="00586B16">
        <w:rPr>
          <w:lang w:val="en-US"/>
        </w:rPr>
        <w:t xml:space="preserve"> and temperature sensors</w:t>
      </w:r>
      <w:r w:rsidR="00586B16" w:rsidRPr="00586B16">
        <w:rPr>
          <w:lang w:val="en-US"/>
        </w:rPr>
        <w:t xml:space="preserve"> </w:t>
      </w:r>
      <w:r w:rsidR="00374080">
        <w:rPr>
          <w:lang w:val="en-US"/>
        </w:rPr>
        <w:t>(</w:t>
      </w:r>
      <w:proofErr w:type="spellStart"/>
      <w:r w:rsidR="00374080">
        <w:rPr>
          <w:lang w:val="en-US"/>
        </w:rPr>
        <w:t>Semite</w:t>
      </w:r>
      <w:r w:rsidR="00DA447A">
        <w:rPr>
          <w:lang w:val="en-US"/>
        </w:rPr>
        <w:t>c</w:t>
      </w:r>
      <w:proofErr w:type="spellEnd"/>
      <w:r w:rsidR="00374080">
        <w:rPr>
          <w:lang w:val="en-US"/>
        </w:rPr>
        <w:t xml:space="preserve"> 103AT-11 IP67)</w:t>
      </w:r>
      <w:r w:rsidR="00B62B2B" w:rsidRPr="00586B16">
        <w:rPr>
          <w:lang w:val="en-US"/>
        </w:rPr>
        <w:t xml:space="preserve"> were used to ensure that experimental temperatures remained within </w:t>
      </w:r>
      <w:r w:rsidR="004B4076" w:rsidRPr="00586B16">
        <w:rPr>
          <w:lang w:val="en-US"/>
        </w:rPr>
        <w:t>+/-0.3</w:t>
      </w:r>
      <w:r w:rsidR="004B4076" w:rsidRPr="3E619783">
        <w:rPr>
          <w:lang w:val="en-US"/>
        </w:rPr>
        <w:t xml:space="preserve">°C of </w:t>
      </w:r>
      <w:r w:rsidR="00EB13D3" w:rsidRPr="3E619783">
        <w:rPr>
          <w:lang w:val="en-US"/>
        </w:rPr>
        <w:t>experimental temperature</w:t>
      </w:r>
      <w:r w:rsidR="004B4076" w:rsidRPr="3E619783">
        <w:rPr>
          <w:lang w:val="en-US"/>
        </w:rPr>
        <w:t xml:space="preserve"> set points. </w:t>
      </w:r>
      <w:r w:rsidR="00573E73" w:rsidRPr="3E619783">
        <w:rPr>
          <w:lang w:val="en-US"/>
        </w:rPr>
        <w:t xml:space="preserve">Minimal background respiration was achieved through </w:t>
      </w:r>
      <w:r w:rsidR="004B4076" w:rsidRPr="3E619783">
        <w:rPr>
          <w:lang w:val="en-US"/>
        </w:rPr>
        <w:t xml:space="preserve">UV </w:t>
      </w:r>
      <w:r w:rsidR="3E619783" w:rsidRPr="3E619783">
        <w:rPr>
          <w:lang w:val="en-US"/>
        </w:rPr>
        <w:t>filtration</w:t>
      </w:r>
      <w:r w:rsidR="000C169A" w:rsidRPr="3E619783">
        <w:rPr>
          <w:lang w:val="en-US"/>
        </w:rPr>
        <w:t xml:space="preserve">, </w:t>
      </w:r>
      <w:r w:rsidR="00960FF5" w:rsidRPr="3E619783">
        <w:rPr>
          <w:lang w:val="en-US"/>
        </w:rPr>
        <w:t>particle</w:t>
      </w:r>
      <w:r w:rsidR="00AF0D28" w:rsidRPr="3E619783">
        <w:rPr>
          <w:lang w:val="en-US"/>
        </w:rPr>
        <w:t xml:space="preserve"> filtration </w:t>
      </w:r>
      <w:r w:rsidR="00960FF5" w:rsidRPr="3E619783">
        <w:rPr>
          <w:lang w:val="en-US"/>
        </w:rPr>
        <w:t>(100</w:t>
      </w:r>
      <w:r w:rsidR="00936CD1" w:rsidRPr="3E619783">
        <w:rPr>
          <w:lang w:val="en-US"/>
        </w:rPr>
        <w:t xml:space="preserve"> µm</w:t>
      </w:r>
      <w:r w:rsidR="00A66DEF" w:rsidRPr="3E619783">
        <w:rPr>
          <w:lang w:val="en-US"/>
        </w:rPr>
        <w:t xml:space="preserve"> bag filters</w:t>
      </w:r>
      <w:r w:rsidR="00936CD1" w:rsidRPr="3E619783">
        <w:rPr>
          <w:lang w:val="en-US"/>
        </w:rPr>
        <w:t>)</w:t>
      </w:r>
      <w:r w:rsidR="00A66DEF" w:rsidRPr="3E619783">
        <w:rPr>
          <w:lang w:val="en-US"/>
        </w:rPr>
        <w:t>, and</w:t>
      </w:r>
      <w:r w:rsidR="00936CD1" w:rsidRPr="3E619783">
        <w:rPr>
          <w:lang w:val="en-US"/>
        </w:rPr>
        <w:t xml:space="preserve"> </w:t>
      </w:r>
      <w:r w:rsidR="000C169A" w:rsidRPr="3E619783">
        <w:rPr>
          <w:lang w:val="en-US"/>
        </w:rPr>
        <w:t>daily cleaning of equipment</w:t>
      </w:r>
      <w:r w:rsidR="00FB047D" w:rsidRPr="3E619783">
        <w:rPr>
          <w:lang w:val="en-US"/>
        </w:rPr>
        <w:t xml:space="preserve"> </w:t>
      </w:r>
      <w:r w:rsidR="00193A7A" w:rsidRPr="3E619783">
        <w:rPr>
          <w:lang w:val="en-US"/>
        </w:rPr>
        <w:t>(bleach diluted to 200</w:t>
      </w:r>
      <w:r w:rsidR="00A66DEF" w:rsidRPr="3E619783">
        <w:rPr>
          <w:lang w:val="en-US"/>
        </w:rPr>
        <w:t xml:space="preserve"> </w:t>
      </w:r>
      <w:r w:rsidR="00193A7A" w:rsidRPr="3E619783">
        <w:rPr>
          <w:lang w:val="en-US"/>
        </w:rPr>
        <w:t>ppm with fresh water</w:t>
      </w:r>
      <w:r w:rsidR="00EA5A26">
        <w:rPr>
          <w:lang w:val="en-US"/>
        </w:rPr>
        <w:t>)</w:t>
      </w:r>
      <w:r w:rsidR="001E31D5" w:rsidRPr="3E619783">
        <w:rPr>
          <w:lang w:val="en-US"/>
        </w:rPr>
        <w:t xml:space="preserve">. </w:t>
      </w:r>
      <w:r w:rsidR="005C3387" w:rsidRPr="3E619783">
        <w:rPr>
          <w:lang w:val="en-US"/>
        </w:rPr>
        <w:t xml:space="preserve">Fish were deprived of food </w:t>
      </w:r>
      <w:r w:rsidR="00A66DEF" w:rsidRPr="3E619783">
        <w:rPr>
          <w:lang w:val="en-US"/>
        </w:rPr>
        <w:t xml:space="preserve">for </w:t>
      </w:r>
      <w:r w:rsidR="005C3387" w:rsidRPr="3E619783">
        <w:rPr>
          <w:lang w:val="en-US"/>
        </w:rPr>
        <w:t>18-24 h before</w:t>
      </w:r>
      <w:r w:rsidR="002F0D1A" w:rsidRPr="3E619783">
        <w:rPr>
          <w:lang w:val="en-US"/>
        </w:rPr>
        <w:t xml:space="preserve"> aerobic respiration</w:t>
      </w:r>
      <w:r w:rsidR="005C3387" w:rsidRPr="3E619783">
        <w:rPr>
          <w:lang w:val="en-US"/>
        </w:rPr>
        <w:t xml:space="preserve"> trials began</w:t>
      </w:r>
      <w:r w:rsidR="3E619783" w:rsidRPr="3E619783">
        <w:rPr>
          <w:lang w:val="en-US"/>
        </w:rPr>
        <w:t xml:space="preserve"> and t</w:t>
      </w:r>
      <w:r w:rsidR="002F0D1A" w:rsidRPr="3E619783">
        <w:rPr>
          <w:lang w:val="en-US"/>
        </w:rPr>
        <w:t xml:space="preserve">rials were conducted in </w:t>
      </w:r>
      <w:r w:rsidR="00D15A5F" w:rsidRPr="3E619783">
        <w:rPr>
          <w:lang w:val="en-US"/>
        </w:rPr>
        <w:t>a fully</w:t>
      </w:r>
      <w:r w:rsidR="00DE69E7" w:rsidRPr="3E619783">
        <w:rPr>
          <w:lang w:val="en-US"/>
        </w:rPr>
        <w:t xml:space="preserve"> lit room</w:t>
      </w:r>
      <w:r w:rsidR="005C3387" w:rsidRPr="3E619783">
        <w:rPr>
          <w:lang w:val="en-US"/>
        </w:rPr>
        <w:t xml:space="preserve"> to </w:t>
      </w:r>
      <w:r w:rsidR="004356E4" w:rsidRPr="3E619783">
        <w:rPr>
          <w:lang w:val="en-US"/>
        </w:rPr>
        <w:t>eliminate metabolic costs associated with digestion</w:t>
      </w:r>
      <w:r w:rsidR="00DE69E7" w:rsidRPr="3E619783">
        <w:rPr>
          <w:lang w:val="en-US"/>
        </w:rPr>
        <w:t xml:space="preserve"> and photoperiod</w:t>
      </w:r>
      <w:r w:rsidR="00DB298C" w:rsidRPr="3E619783">
        <w:rPr>
          <w:lang w:val="en-US"/>
        </w:rPr>
        <w:t>.</w:t>
      </w:r>
      <w:r w:rsidR="00220A77" w:rsidRPr="3E619783">
        <w:rPr>
          <w:lang w:val="en-US"/>
        </w:rPr>
        <w:t xml:space="preserve"> </w:t>
      </w:r>
    </w:p>
    <w:p w14:paraId="403C531F" w14:textId="219D6FD7" w:rsidR="009F1282" w:rsidRPr="009F1282" w:rsidRDefault="00FB143D" w:rsidP="00B36451">
      <w:pPr>
        <w:spacing w:line="240" w:lineRule="auto"/>
        <w:jc w:val="both"/>
        <w:rPr>
          <w:lang w:val="en-US"/>
        </w:rPr>
      </w:pPr>
      <w:r>
        <w:rPr>
          <w:lang w:val="en-US"/>
        </w:rPr>
        <w:lastRenderedPageBreak/>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75D1C">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004F5295" w:rsidRPr="004F5295">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w:t>
      </w:r>
      <w:r w:rsidR="00EA5A26">
        <w:rPr>
          <w:lang w:val="en-US"/>
        </w:rPr>
        <w:t xml:space="preserve"> a randomly selected</w:t>
      </w:r>
      <w:r w:rsidR="009F1282">
        <w:rPr>
          <w:lang w:val="en-US"/>
        </w:rPr>
        <w:t xml:space="preserve"> respiration chamber.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EA5A26">
        <w:rPr>
          <w:lang w:val="en-US"/>
        </w:rPr>
        <w:t xml:space="preserve">fish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posure time was included prior to fish being transferred into respiration chambers.</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009F1282" w:rsidRPr="00AC5EBD">
        <w:rPr>
          <w:lang w:val="en-US"/>
        </w:rPr>
        <w:t>auto_rate</w:t>
      </w:r>
      <w:proofErr w:type="spellEnd"/>
      <w:r w:rsidR="009F1282" w:rsidRPr="00AC5EBD">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17600">
        <w:rPr>
          <w:rFonts w:eastAsiaTheme="minorEastAsia"/>
          <w:lang w:val="en-US"/>
        </w:rPr>
        <w:t xml:space="preserve">; </w:t>
      </w:r>
      <w:r w:rsidR="00917600">
        <w:rPr>
          <w:rFonts w:eastAsiaTheme="minorEastAsia"/>
          <w:lang w:val="en-US"/>
        </w:rPr>
        <w:fldChar w:fldCharType="begin" w:fldLock="1"/>
      </w:r>
      <w:r w:rsidR="003C7B16">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manualFormatting":"Harianto et al. 2019)","plainTextFormattedCitation":"(Harianto et al. 2019)","previouslyFormattedCitation":"(Harianto et al. 2019)"},"properties":{"noteIndex":0},"schema":"https://github.com/citation-style-language/schema/raw/master/csl-citation.json"}</w:instrText>
      </w:r>
      <w:r w:rsidR="00917600">
        <w:rPr>
          <w:rFonts w:eastAsiaTheme="minorEastAsia"/>
          <w:lang w:val="en-US"/>
        </w:rPr>
        <w:fldChar w:fldCharType="separate"/>
      </w:r>
      <w:r w:rsidR="00917600" w:rsidRPr="00917600">
        <w:rPr>
          <w:rFonts w:eastAsiaTheme="minorEastAsia"/>
          <w:noProof/>
          <w:lang w:val="en-US"/>
        </w:rPr>
        <w:t>Harianto et al. 2019)</w:t>
      </w:r>
      <w:r w:rsidR="00917600">
        <w:rPr>
          <w:rFonts w:eastAsiaTheme="minorEastAsia"/>
          <w:lang w:val="en-US"/>
        </w:rPr>
        <w:fldChar w:fldCharType="end"/>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o </w:t>
      </w:r>
      <w:r w:rsidR="00E46541">
        <w:rPr>
          <w:lang w:val="en-US"/>
        </w:rPr>
        <w:t>r</w:t>
      </w:r>
      <w:r w:rsidR="00DD111A">
        <w:rPr>
          <w:lang w:val="en-US"/>
        </w:rPr>
        <w:t>esting</w:t>
      </w:r>
      <w:r w:rsidR="00E46541">
        <w:rPr>
          <w:lang w:val="en-US"/>
        </w:rPr>
        <w:t xml:space="preserve"> metabolic rate (</w:t>
      </w:r>
      <w:r w:rsidR="00893FBC">
        <w:rPr>
          <w:lang w:val="en-US"/>
        </w:rPr>
        <w:t>MO</w:t>
      </w:r>
      <w:r w:rsidR="00893FBC">
        <w:rPr>
          <w:vertAlign w:val="subscript"/>
          <w:lang w:val="en-US"/>
        </w:rPr>
        <w:t>2</w:t>
      </w:r>
      <w:r w:rsidR="00DD111A">
        <w:rPr>
          <w:vertAlign w:val="subscript"/>
          <w:lang w:val="en-US"/>
        </w:rPr>
        <w:t>resting</w:t>
      </w:r>
      <w:r w:rsidR="00E46541">
        <w:rPr>
          <w:lang w:val="en-US"/>
        </w:rPr>
        <w:t>)</w:t>
      </w:r>
      <w:r w:rsidR="009F1282">
        <w:rPr>
          <w:lang w:val="en-US"/>
        </w:rPr>
        <w:t xml:space="preserve">. </w:t>
      </w:r>
    </w:p>
    <w:p w14:paraId="48BECD9C" w14:textId="0CCB2C6C" w:rsidR="00E66BF9" w:rsidRPr="003F02F6" w:rsidRDefault="005354DC" w:rsidP="5E74CD3E">
      <w:pPr>
        <w:spacing w:line="240" w:lineRule="auto"/>
        <w:jc w:val="both"/>
        <w:rPr>
          <w:rFonts w:eastAsiaTheme="minorEastAsia"/>
          <w:lang w:val="en-US"/>
        </w:rPr>
      </w:pPr>
      <w:r>
        <w:rPr>
          <w:lang w:val="en-US"/>
        </w:rPr>
        <w:t>Fish were</w:t>
      </w:r>
      <w:r w:rsidR="00AE35BC">
        <w:rPr>
          <w:lang w:val="en-US"/>
        </w:rPr>
        <w:t xml:space="preserve"> </w:t>
      </w:r>
      <w:r w:rsidR="00EA5A26">
        <w:rPr>
          <w:lang w:val="en-US"/>
        </w:rPr>
        <w:t>held</w:t>
      </w:r>
      <w:r>
        <w:rPr>
          <w:lang w:val="en-US"/>
        </w:rPr>
        <w:t xml:space="preserve">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sidRPr="5E74CD3E">
        <w:rPr>
          <w:rFonts w:eastAsiaTheme="minorEastAsia"/>
          <w:lang w:val="en-US"/>
        </w:rPr>
        <w:t xml:space="preserve"> =4.</w:t>
      </w:r>
      <w:r w:rsidR="00B05552" w:rsidRPr="5E74CD3E">
        <w:rPr>
          <w:rFonts w:eastAsiaTheme="minorEastAsia"/>
          <w:lang w:val="en-US"/>
        </w:rPr>
        <w:t>67</w:t>
      </w:r>
      <w:r w:rsidR="00166385" w:rsidRPr="5E74CD3E">
        <w:rPr>
          <w:rFonts w:eastAsiaTheme="minorEastAsia"/>
          <w:lang w:val="en-US"/>
        </w:rPr>
        <w:t xml:space="preserve"> </w:t>
      </w:r>
      <w:r w:rsidR="00B05552" w:rsidRPr="5E74CD3E">
        <w:rPr>
          <w:rFonts w:eastAsiaTheme="minorEastAsia"/>
          <w:lang w:val="en-US"/>
        </w:rPr>
        <w:t xml:space="preserve">h) </w:t>
      </w:r>
      <w:r w:rsidR="00166385" w:rsidRPr="5E74CD3E">
        <w:rPr>
          <w:rFonts w:eastAsiaTheme="minorEastAsia"/>
          <w:lang w:val="en-US"/>
        </w:rPr>
        <w:t xml:space="preserve">to measure </w:t>
      </w:r>
      <w:r w:rsidR="00166385">
        <w:rPr>
          <w:lang w:val="en-US"/>
        </w:rPr>
        <w:t>MO</w:t>
      </w:r>
      <w:r w:rsidR="00166385">
        <w:rPr>
          <w:vertAlign w:val="subscript"/>
          <w:lang w:val="en-US"/>
        </w:rPr>
        <w:t>2</w:t>
      </w:r>
      <w:r w:rsidR="00DD111A">
        <w:rPr>
          <w:vertAlign w:val="subscript"/>
          <w:lang w:val="en-US"/>
        </w:rPr>
        <w:t>resting</w:t>
      </w:r>
      <w:r w:rsidR="00B05552" w:rsidRPr="5E74CD3E">
        <w:rPr>
          <w:rFonts w:eastAsiaTheme="minorEastAsia"/>
          <w:lang w:val="en-US"/>
        </w:rPr>
        <w:t xml:space="preserve">. </w:t>
      </w:r>
      <w:r w:rsidR="0048335B" w:rsidRPr="5E74CD3E">
        <w:rPr>
          <w:rFonts w:eastAsiaTheme="minorEastAsia"/>
          <w:lang w:val="en-US"/>
        </w:rPr>
        <w:t xml:space="preserve">Oxygen </w:t>
      </w:r>
      <w:r w:rsidR="00017083" w:rsidRPr="5E74CD3E">
        <w:rPr>
          <w:rFonts w:eastAsiaTheme="minorEastAsia"/>
          <w:lang w:val="en-US"/>
        </w:rPr>
        <w:t>consumption</w:t>
      </w:r>
      <w:r w:rsidR="00711A83" w:rsidRPr="5E74CD3E">
        <w:rPr>
          <w:rFonts w:eastAsiaTheme="minorEastAsia"/>
          <w:lang w:val="en-US"/>
        </w:rPr>
        <w:t xml:space="preserve"> was measured</w:t>
      </w:r>
      <w:r w:rsidR="006B34F1" w:rsidRPr="5E74CD3E">
        <w:rPr>
          <w:rFonts w:eastAsiaTheme="minorEastAsia"/>
          <w:lang w:val="en-US"/>
        </w:rPr>
        <w:t xml:space="preserve"> continuously</w:t>
      </w:r>
      <w:r w:rsidR="00711A83" w:rsidRPr="5E74CD3E">
        <w:rPr>
          <w:rFonts w:eastAsiaTheme="minorEastAsia"/>
          <w:lang w:val="en-US"/>
        </w:rPr>
        <w:t xml:space="preserve"> </w:t>
      </w:r>
      <w:r w:rsidR="00FF1F38" w:rsidRPr="5E74CD3E">
        <w:rPr>
          <w:rFonts w:eastAsiaTheme="minorEastAsia"/>
          <w:lang w:val="en-US"/>
        </w:rPr>
        <w:t xml:space="preserve">over cycles consisting of </w:t>
      </w:r>
      <w:r w:rsidR="00FF1F38">
        <w:rPr>
          <w:lang w:val="en-US"/>
        </w:rPr>
        <w:t>a 15 s wait, 225 s measurement, and 180</w:t>
      </w:r>
      <w:r w:rsidR="00EA5A26">
        <w:rPr>
          <w:lang w:val="en-US"/>
        </w:rPr>
        <w:t xml:space="preserve"> s</w:t>
      </w:r>
      <w:r w:rsidR="00FF1F38">
        <w:rPr>
          <w:lang w:val="en-US"/>
        </w:rPr>
        <w:t xml:space="preserve"> flush period</w:t>
      </w:r>
      <w:r w:rsidR="00FF1F38" w:rsidRPr="5E74CD3E">
        <w:rPr>
          <w:rFonts w:eastAsiaTheme="minorEastAsia"/>
          <w:lang w:val="en-US"/>
        </w:rPr>
        <w:t xml:space="preserve">. </w:t>
      </w:r>
      <w:r w:rsidR="00FB0ED3" w:rsidRPr="5E74CD3E">
        <w:rPr>
          <w:rFonts w:eastAsiaTheme="minorEastAsia"/>
          <w:lang w:val="en-US"/>
        </w:rPr>
        <w:t>Air percentage never</w:t>
      </w:r>
      <w:r w:rsidR="006F19FF" w:rsidRPr="5E74CD3E">
        <w:rPr>
          <w:rFonts w:eastAsiaTheme="minorEastAsia"/>
          <w:lang w:val="en-US"/>
        </w:rPr>
        <w:t xml:space="preserve"> drop</w:t>
      </w:r>
      <w:r w:rsidR="00FB0ED3" w:rsidRPr="5E74CD3E">
        <w:rPr>
          <w:rFonts w:eastAsiaTheme="minorEastAsia"/>
          <w:lang w:val="en-US"/>
        </w:rPr>
        <w:t>ped</w:t>
      </w:r>
      <w:r w:rsidR="00E46541" w:rsidRPr="5E74CD3E">
        <w:rPr>
          <w:rFonts w:eastAsiaTheme="minorEastAsia"/>
          <w:lang w:val="en-US"/>
        </w:rPr>
        <w:t xml:space="preserve"> </w:t>
      </w:r>
      <w:r w:rsidR="006F19FF" w:rsidRPr="5E74CD3E">
        <w:rPr>
          <w:rFonts w:eastAsiaTheme="minorEastAsia"/>
          <w:lang w:val="en-US"/>
        </w:rPr>
        <w:t xml:space="preserve">below 80% air saturation. </w:t>
      </w:r>
      <w:r w:rsidR="00BE627E" w:rsidRPr="5E74CD3E">
        <w:rPr>
          <w:rFonts w:eastAsiaTheme="minorEastAsia"/>
          <w:lang w:val="en-US"/>
        </w:rPr>
        <w:t xml:space="preserve">Oxygen consumption rates were measured over </w:t>
      </w:r>
      <w:r w:rsidR="00197ECD" w:rsidRPr="5E74CD3E">
        <w:rPr>
          <w:rFonts w:eastAsiaTheme="minorEastAsia"/>
          <w:lang w:val="en-US"/>
        </w:rPr>
        <w:t xml:space="preserve">a </w:t>
      </w:r>
      <w:r w:rsidR="00E504B5" w:rsidRPr="5E74CD3E">
        <w:rPr>
          <w:rFonts w:eastAsiaTheme="minorEastAsia"/>
          <w:lang w:val="en-US"/>
        </w:rPr>
        <w:t xml:space="preserve">220 </w:t>
      </w:r>
      <w:r w:rsidR="001A35DB">
        <w:rPr>
          <w:rFonts w:eastAsiaTheme="minorEastAsia"/>
          <w:lang w:val="en-US"/>
        </w:rPr>
        <w:t>s</w:t>
      </w:r>
      <w:r w:rsidR="00E504B5" w:rsidRPr="5E74CD3E">
        <w:rPr>
          <w:rFonts w:eastAsiaTheme="minorEastAsia"/>
          <w:lang w:val="en-US"/>
        </w:rPr>
        <w:t xml:space="preserve"> interval </w:t>
      </w:r>
      <w:r w:rsidR="00197ECD" w:rsidRPr="5E74CD3E">
        <w:rPr>
          <w:rFonts w:eastAsiaTheme="minorEastAsia"/>
          <w:lang w:val="en-US"/>
        </w:rPr>
        <w:t xml:space="preserve">with an </w:t>
      </w:r>
      <w:r w:rsidR="00197ECD" w:rsidRPr="5E74CD3E">
        <w:rPr>
          <w:rFonts w:eastAsiaTheme="minorEastAsia"/>
          <w:i/>
          <w:iCs/>
          <w:lang w:val="en-US"/>
        </w:rPr>
        <w:t>r</w:t>
      </w:r>
      <w:r w:rsidR="00197ECD" w:rsidRPr="5E74CD3E">
        <w:rPr>
          <w:rFonts w:eastAsiaTheme="minorEastAsia"/>
          <w:i/>
          <w:iCs/>
          <w:vertAlign w:val="superscript"/>
          <w:lang w:val="en-US"/>
        </w:rPr>
        <w:t>2</w:t>
      </w:r>
      <w:r w:rsidR="00197ECD" w:rsidRPr="5E74CD3E">
        <w:rPr>
          <w:rFonts w:eastAsiaTheme="minorEastAsia"/>
          <w:i/>
          <w:iCs/>
          <w:lang w:val="en-US"/>
        </w:rPr>
        <w:t xml:space="preserve"> </w:t>
      </w:r>
      <w:r w:rsidR="00197ECD" w:rsidRPr="5E74CD3E">
        <w:rPr>
          <w:rFonts w:eastAsiaTheme="minorEastAsia"/>
          <w:lang w:val="en-US"/>
        </w:rPr>
        <w:t>threshold of 0.95</w:t>
      </w:r>
      <w:r w:rsidR="00714B77" w:rsidRPr="5E74CD3E">
        <w:rPr>
          <w:rFonts w:eastAsiaTheme="minorEastAsia"/>
          <w:lang w:val="en-US"/>
        </w:rPr>
        <w:t>.</w:t>
      </w:r>
      <w:r w:rsidR="00197ECD" w:rsidRPr="5E74CD3E">
        <w:rPr>
          <w:rFonts w:eastAsiaTheme="minorEastAsia"/>
          <w:i/>
          <w:iCs/>
          <w:lang w:val="en-US"/>
        </w:rPr>
        <w:t xml:space="preserve"> </w:t>
      </w:r>
      <w:r w:rsidR="00E46541">
        <w:rPr>
          <w:lang w:val="en-US"/>
        </w:rPr>
        <w:t>MO</w:t>
      </w:r>
      <w:r w:rsidR="00E46541">
        <w:rPr>
          <w:vertAlign w:val="subscript"/>
          <w:lang w:val="en-US"/>
        </w:rPr>
        <w:t>2</w:t>
      </w:r>
      <w:r w:rsidR="00DD111A">
        <w:rPr>
          <w:vertAlign w:val="subscript"/>
          <w:lang w:val="en-US"/>
        </w:rPr>
        <w:t>resting</w:t>
      </w:r>
      <w:r w:rsidR="00E46541" w:rsidRPr="5E74CD3E">
        <w:rPr>
          <w:rFonts w:eastAsiaTheme="minorEastAsia"/>
          <w:lang w:val="en-US"/>
        </w:rPr>
        <w:t xml:space="preserve"> </w:t>
      </w:r>
      <w:r w:rsidR="00352612" w:rsidRPr="5E74CD3E">
        <w:rPr>
          <w:rFonts w:eastAsiaTheme="minorEastAsia"/>
          <w:lang w:val="en-US"/>
        </w:rPr>
        <w:t>w</w:t>
      </w:r>
      <w:r w:rsidR="006A2FE6" w:rsidRPr="5E74CD3E">
        <w:rPr>
          <w:rFonts w:eastAsiaTheme="minorEastAsia"/>
          <w:lang w:val="en-US"/>
        </w:rPr>
        <w:t>as</w:t>
      </w:r>
      <w:r w:rsidR="00EA29BC" w:rsidRPr="5E74CD3E">
        <w:rPr>
          <w:rFonts w:eastAsiaTheme="minorEastAsia"/>
          <w:lang w:val="en-US"/>
        </w:rPr>
        <w:t xml:space="preserve"> </w:t>
      </w:r>
      <w:r w:rsidR="006A2FE6" w:rsidRPr="5E74CD3E">
        <w:rPr>
          <w:rFonts w:eastAsiaTheme="minorEastAsia"/>
          <w:lang w:val="en-US"/>
        </w:rPr>
        <w:t>measured</w:t>
      </w:r>
      <w:r w:rsidR="00A443E8" w:rsidRPr="5E74CD3E">
        <w:rPr>
          <w:rFonts w:eastAsiaTheme="minorEastAsia"/>
          <w:lang w:val="en-US"/>
        </w:rPr>
        <w:t xml:space="preserve"> by taking </w:t>
      </w:r>
      <w:r w:rsidR="006E7046" w:rsidRPr="5E74CD3E">
        <w:rPr>
          <w:rFonts w:eastAsiaTheme="minorEastAsia"/>
          <w:lang w:val="en-US"/>
        </w:rPr>
        <w:t>the mean of</w:t>
      </w:r>
      <w:r w:rsidR="006D0DFB" w:rsidRPr="5E74CD3E">
        <w:rPr>
          <w:rFonts w:eastAsiaTheme="minorEastAsia"/>
          <w:lang w:val="en-US"/>
        </w:rPr>
        <w:t xml:space="preserve"> the</w:t>
      </w:r>
      <w:r w:rsidR="006E7046" w:rsidRPr="5E74CD3E">
        <w:rPr>
          <w:rFonts w:eastAsiaTheme="minorEastAsia"/>
          <w:lang w:val="en-US"/>
        </w:rPr>
        <w:t xml:space="preserve"> lowest </w:t>
      </w:r>
      <w:r w:rsidR="004E2383" w:rsidRPr="5E74CD3E">
        <w:rPr>
          <w:rFonts w:eastAsiaTheme="minorEastAsia"/>
          <w:lang w:val="en-US"/>
        </w:rPr>
        <w:t>3</w:t>
      </w:r>
      <w:r w:rsidR="006E7046" w:rsidRPr="5E74CD3E">
        <w:rPr>
          <w:rFonts w:eastAsiaTheme="minorEastAsia"/>
          <w:lang w:val="en-US"/>
        </w:rPr>
        <w:t xml:space="preserve"> oxygen consumption</w:t>
      </w:r>
      <w:r w:rsidR="009312A1" w:rsidRPr="5E74CD3E">
        <w:rPr>
          <w:rFonts w:eastAsiaTheme="minorEastAsia"/>
          <w:lang w:val="en-US"/>
        </w:rPr>
        <w:t xml:space="preserve"> slopes</w:t>
      </w:r>
      <w:r w:rsidR="006E7046" w:rsidRPr="5E74CD3E">
        <w:rPr>
          <w:rFonts w:eastAsiaTheme="minorEastAsia"/>
          <w:lang w:val="en-US"/>
        </w:rPr>
        <w:t>.</w:t>
      </w:r>
      <w:r w:rsidR="00352612" w:rsidRPr="5E74CD3E">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w:t>
      </w:r>
      <w:r w:rsidR="00A27898">
        <w:rPr>
          <w:lang w:val="en-US"/>
        </w:rPr>
        <w:t xml:space="preserve"> mean</w:t>
      </w:r>
      <w:r w:rsidR="00C46FD5" w:rsidRPr="00F342BC">
        <w:rPr>
          <w:lang w:val="en-US"/>
        </w:rPr>
        <w:t xml:space="preserve"> </w:t>
      </w:r>
      <w:r w:rsidR="00A27898">
        <w:rPr>
          <w:lang w:val="en-US"/>
        </w:rPr>
        <w:t>fish-to-chamber</w:t>
      </w:r>
      <w:r w:rsidR="00C46FD5" w:rsidRPr="00F342BC">
        <w:rPr>
          <w:lang w:val="en-US"/>
        </w:rPr>
        <w:t xml:space="preserve"> volume</w:t>
      </w:r>
      <w:r w:rsidR="00A27898">
        <w:rPr>
          <w:lang w:val="en-US"/>
        </w:rPr>
        <w:t xml:space="preserve"> ratio</w:t>
      </w:r>
      <w:r w:rsidR="00835589">
        <w:rPr>
          <w:lang w:val="en-US"/>
        </w:rPr>
        <w:t xml:space="preserve"> was 1:60</w:t>
      </w:r>
      <w:r w:rsidR="00217AEE">
        <w:rPr>
          <w:lang w:val="en-US"/>
        </w:rPr>
        <w:t xml:space="preserve"> (</w:t>
      </w:r>
      <w:r w:rsidR="00217AEE" w:rsidRPr="5E74CD3E">
        <w:rPr>
          <w:rFonts w:eastAsiaTheme="minorEastAsia"/>
          <w:b/>
          <w:bCs/>
          <w:lang w:val="en-US"/>
        </w:rPr>
        <w:t>Supplemental figure 3</w:t>
      </w:r>
      <w:r w:rsidR="00F60197" w:rsidRPr="5E74CD3E">
        <w:rPr>
          <w:rFonts w:eastAsiaTheme="minorEastAsia"/>
          <w:lang w:val="en-US"/>
        </w:rPr>
        <w:t>)</w:t>
      </w:r>
      <w:r w:rsidR="00F60197">
        <w:rPr>
          <w:lang w:val="en-US"/>
        </w:rPr>
        <w:t xml:space="preserve"> but</w:t>
      </w:r>
      <w:r w:rsidR="00217AEE">
        <w:rPr>
          <w:lang w:val="en-US"/>
        </w:rPr>
        <w:t xml:space="preserve"> varied </w:t>
      </w:r>
      <w:r w:rsidR="00C46FD5" w:rsidRPr="00F342BC">
        <w:rPr>
          <w:lang w:val="en-US"/>
        </w:rPr>
        <w:t xml:space="preserve">depending on the size of each fish. </w:t>
      </w:r>
      <w:r w:rsidR="00B71323" w:rsidRPr="5E74CD3E">
        <w:rPr>
          <w:rFonts w:eastAsiaTheme="minorEastAsia"/>
          <w:lang w:val="en-US"/>
        </w:rPr>
        <w:t>Oxygen consumption rates were converted from percent air saturation values</w:t>
      </w:r>
      <w:r w:rsidR="00DF2BA9" w:rsidRPr="5E74CD3E">
        <w:rPr>
          <w:rFonts w:eastAsiaTheme="minorEastAsia"/>
          <w:lang w:val="en-US"/>
        </w:rPr>
        <w:t xml:space="preserve"> to</w:t>
      </w:r>
      <w:r w:rsidR="00D15A5F" w:rsidRPr="5E74CD3E">
        <w:rPr>
          <w:rFonts w:eastAsiaTheme="minorEastAsia"/>
          <w:lang w:val="en-US"/>
        </w:rPr>
        <w:t xml:space="preserve"> mg h</w:t>
      </w:r>
      <w:r w:rsidR="00D15A5F" w:rsidRPr="5E74CD3E">
        <w:rPr>
          <w:rFonts w:eastAsiaTheme="minorEastAsia"/>
          <w:vertAlign w:val="superscript"/>
          <w:lang w:val="en-US"/>
        </w:rPr>
        <w:t>-</w:t>
      </w:r>
      <w:r w:rsidR="00D405A2" w:rsidRPr="5E74CD3E">
        <w:rPr>
          <w:rFonts w:eastAsiaTheme="minorEastAsia"/>
          <w:vertAlign w:val="superscript"/>
          <w:lang w:val="en-US"/>
        </w:rPr>
        <w:t>1</w:t>
      </w:r>
      <w:r w:rsidR="00D405A2" w:rsidRPr="5E74CD3E">
        <w:rPr>
          <w:rFonts w:eastAsiaTheme="minorEastAsia"/>
          <w:lang w:val="en-US"/>
        </w:rPr>
        <w:t xml:space="preserve"> via</w:t>
      </w:r>
      <w:r w:rsidR="00B71323" w:rsidRPr="5E74CD3E">
        <w:rPr>
          <w:rFonts w:eastAsiaTheme="minorEastAsia"/>
          <w:lang w:val="en-US"/>
        </w:rPr>
        <w:t xml:space="preserve"> the </w:t>
      </w:r>
      <w:r w:rsidR="00B71323" w:rsidRPr="5E74CD3E">
        <w:rPr>
          <w:rFonts w:eastAsiaTheme="minorEastAsia"/>
          <w:i/>
          <w:iCs/>
          <w:lang w:val="en-US"/>
        </w:rPr>
        <w:t>‘</w:t>
      </w:r>
      <w:proofErr w:type="spellStart"/>
      <w:r w:rsidR="00B71323" w:rsidRPr="5E74CD3E">
        <w:rPr>
          <w:rFonts w:eastAsiaTheme="minorEastAsia"/>
          <w:i/>
          <w:iCs/>
          <w:lang w:val="en-US"/>
        </w:rPr>
        <w:t>convert_rate</w:t>
      </w:r>
      <w:proofErr w:type="spellEnd"/>
      <w:r w:rsidR="00B71323" w:rsidRPr="5E74CD3E">
        <w:rPr>
          <w:rFonts w:eastAsiaTheme="minorEastAsia"/>
          <w:i/>
          <w:iCs/>
          <w:lang w:val="en-US"/>
        </w:rPr>
        <w:t>’</w:t>
      </w:r>
      <w:r w:rsidR="00B71323" w:rsidRPr="5E74CD3E">
        <w:rPr>
          <w:rFonts w:eastAsiaTheme="minorEastAsia"/>
          <w:lang w:val="en-US"/>
        </w:rPr>
        <w:t xml:space="preserve"> function within the R package </w:t>
      </w:r>
      <w:proofErr w:type="spellStart"/>
      <w:r w:rsidR="00B71323" w:rsidRPr="5E74CD3E">
        <w:rPr>
          <w:rFonts w:eastAsiaTheme="minorEastAsia"/>
          <w:i/>
          <w:iCs/>
          <w:lang w:val="en-US"/>
        </w:rPr>
        <w:t>respR</w:t>
      </w:r>
      <w:proofErr w:type="spellEnd"/>
      <w:r w:rsidR="00B71323" w:rsidRPr="5E74CD3E">
        <w:rPr>
          <w:rFonts w:eastAsiaTheme="minorEastAsia"/>
          <w:lang w:val="en-US"/>
        </w:rPr>
        <w:t xml:space="preserve"> </w:t>
      </w:r>
      <w:r w:rsidR="00075D1C" w:rsidRPr="5E74CD3E">
        <w:rPr>
          <w:rFonts w:eastAsiaTheme="minorEastAsia"/>
          <w:lang w:val="en-US"/>
        </w:rPr>
        <w:fldChar w:fldCharType="begin" w:fldLock="1"/>
      </w:r>
      <w:r w:rsidR="006941EF" w:rsidRPr="5E74CD3E">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plainTextFormattedCitation":"(Harianto et al. 2019)","previouslyFormattedCitation":"(Harianto et al. 2019)"},"properties":{"noteIndex":0},"schema":"https://github.com/citation-style-language/schema/raw/master/csl-citation.json"}</w:instrText>
      </w:r>
      <w:r w:rsidR="00075D1C" w:rsidRPr="5E74CD3E">
        <w:rPr>
          <w:rFonts w:eastAsiaTheme="minorEastAsia"/>
          <w:lang w:val="en-US"/>
        </w:rPr>
        <w:fldChar w:fldCharType="separate"/>
      </w:r>
      <w:r w:rsidR="00075D1C" w:rsidRPr="5E74CD3E">
        <w:rPr>
          <w:rFonts w:eastAsiaTheme="minorEastAsia"/>
          <w:noProof/>
          <w:lang w:val="en-US"/>
        </w:rPr>
        <w:t>(Harianto et al. 2019)</w:t>
      </w:r>
      <w:r w:rsidR="00075D1C" w:rsidRPr="5E74CD3E">
        <w:rPr>
          <w:rFonts w:eastAsiaTheme="minorEastAsia"/>
          <w:lang w:val="en-US"/>
        </w:rPr>
        <w:fldChar w:fldCharType="end"/>
      </w:r>
      <w:r w:rsidR="00B71323" w:rsidRPr="5E74CD3E">
        <w:rPr>
          <w:rFonts w:eastAsiaTheme="minorEastAsia"/>
          <w:lang w:val="en-US"/>
        </w:rPr>
        <w:t>.</w:t>
      </w:r>
      <w:r w:rsidR="00E66BF9" w:rsidRPr="5E74CD3E">
        <w:rPr>
          <w:rFonts w:eastAsiaTheme="minorEastAsia"/>
          <w:lang w:val="en-US"/>
        </w:rPr>
        <w:t xml:space="preserve"> Absolute aerobic scope (AAS) was calculated by subtracting </w:t>
      </w:r>
      <w:r w:rsidR="00E66BF9">
        <w:rPr>
          <w:lang w:val="en-US"/>
        </w:rPr>
        <w:t>MO</w:t>
      </w:r>
      <w:r w:rsidR="00E66BF9">
        <w:rPr>
          <w:vertAlign w:val="subscript"/>
          <w:lang w:val="en-US"/>
        </w:rPr>
        <w:t>2</w:t>
      </w:r>
      <w:r w:rsidR="00DD111A">
        <w:rPr>
          <w:vertAlign w:val="subscript"/>
          <w:lang w:val="en-US"/>
        </w:rPr>
        <w:t>resting</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B36451">
      <w:pPr>
        <w:pStyle w:val="Heading2"/>
        <w:spacing w:line="240" w:lineRule="auto"/>
        <w:rPr>
          <w:lang w:val="en-US"/>
        </w:rPr>
      </w:pPr>
      <w:r>
        <w:rPr>
          <w:lang w:val="en-US"/>
        </w:rPr>
        <w:t>Immune response</w:t>
      </w:r>
      <w:r w:rsidR="00486F92">
        <w:rPr>
          <w:lang w:val="en-US"/>
        </w:rPr>
        <w:t xml:space="preserve"> </w:t>
      </w:r>
    </w:p>
    <w:p w14:paraId="0DD87707" w14:textId="44BC6589" w:rsidR="00AA33DC" w:rsidRDefault="00B46C23" w:rsidP="00190E02">
      <w:pPr>
        <w:spacing w:line="240" w:lineRule="auto"/>
        <w:jc w:val="both"/>
        <w:rPr>
          <w:lang w:val="en-US"/>
        </w:rPr>
      </w:pPr>
      <w:r>
        <w:rPr>
          <w:lang w:val="en-US"/>
        </w:rPr>
        <w:t xml:space="preserve">To test </w:t>
      </w:r>
      <w:r w:rsidR="001A35DB">
        <w:rPr>
          <w:lang w:val="en-US"/>
        </w:rPr>
        <w:t>immunocompetence</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w:t>
      </w:r>
      <w:r w:rsidR="001A35DB">
        <w:rPr>
          <w:i/>
          <w:iCs/>
          <w:lang w:val="en-US"/>
        </w:rPr>
        <w:t>in vivo</w:t>
      </w:r>
      <w:r w:rsidR="001A35DB">
        <w:rPr>
          <w:lang w:val="en-US"/>
        </w:rPr>
        <w:t xml:space="preserve"> </w:t>
      </w:r>
      <w:r w:rsidR="00A47E71">
        <w:rPr>
          <w:lang w:val="en-US"/>
        </w:rPr>
        <w:t>(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CF1463">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et al. 2006; LaMonica et al.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006941EF" w:rsidRPr="006941EF">
        <w:rPr>
          <w:noProof/>
          <w:lang w:val="en-US"/>
        </w:rPr>
        <w:t>(Martin et al. 2006; LaMonica et al. 2021)</w:t>
      </w:r>
      <w:r w:rsidR="006941EF">
        <w:rPr>
          <w:lang w:val="en-US"/>
        </w:rPr>
        <w:fldChar w:fldCharType="end"/>
      </w:r>
      <w:r w:rsidR="00A47E71">
        <w:rPr>
          <w:lang w:val="en-US"/>
        </w:rPr>
        <w:t>.</w:t>
      </w:r>
      <w:r w:rsidR="00E31166">
        <w:rPr>
          <w:lang w:val="en-US"/>
        </w:rPr>
        <w:t xml:space="preserve"> </w:t>
      </w:r>
      <w:r w:rsidR="00D321B0">
        <w:rPr>
          <w:lang w:val="en-US"/>
        </w:rPr>
        <w:t>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CB1E2D">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00231CD5" w:rsidRPr="00231CD5">
        <w:rPr>
          <w:noProof/>
          <w:lang w:val="en-US"/>
        </w:rPr>
        <w:t>(Martin et al.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00F13494" w:rsidRPr="00F64CBA">
        <w:rPr>
          <w:lang w:val="en-US"/>
        </w:rPr>
        <w:t>L8</w:t>
      </w:r>
      <w:r w:rsidR="00722B77" w:rsidRPr="00F64CBA">
        <w:rPr>
          <w:lang w:val="en-US"/>
        </w:rPr>
        <w:t>754 Sigma-Aldrich, 45 ug 10 uL</w:t>
      </w:r>
      <w:r w:rsidR="00722B77" w:rsidRPr="00F64CBA">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F3360D">
        <w:rPr>
          <w:lang w:val="en-US"/>
        </w:rPr>
        <w:t>Mi</w:t>
      </w:r>
      <w:r w:rsidR="00973322">
        <w:rPr>
          <w:lang w:val="en-US"/>
        </w:rPr>
        <w:t xml:space="preserve">tutoyo ABS </w:t>
      </w:r>
      <w:proofErr w:type="spellStart"/>
      <w:r w:rsidR="00973322">
        <w:rPr>
          <w:lang w:val="en-US"/>
        </w:rPr>
        <w:t>Digimatic</w:t>
      </w:r>
      <w:proofErr w:type="spellEnd"/>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B36451">
      <w:pPr>
        <w:pStyle w:val="Heading2"/>
        <w:spacing w:line="240" w:lineRule="auto"/>
        <w:rPr>
          <w:lang w:val="en-US"/>
        </w:rPr>
      </w:pPr>
      <w:r>
        <w:rPr>
          <w:lang w:val="en-US"/>
        </w:rPr>
        <w:t xml:space="preserve">Fish sampling </w:t>
      </w:r>
    </w:p>
    <w:p w14:paraId="0FFCFC78" w14:textId="6A614AED" w:rsidR="009D1DB6" w:rsidRDefault="00F23015" w:rsidP="00B36451">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B36451">
      <w:pPr>
        <w:pStyle w:val="Heading2"/>
        <w:spacing w:line="240" w:lineRule="auto"/>
        <w:rPr>
          <w:lang w:val="en-US"/>
        </w:rPr>
      </w:pPr>
      <w:r>
        <w:rPr>
          <w:lang w:val="en-US"/>
        </w:rPr>
        <w:lastRenderedPageBreak/>
        <w:t xml:space="preserve">Hematocrit </w:t>
      </w:r>
    </w:p>
    <w:p w14:paraId="1A03AE62" w14:textId="3E73CDB7" w:rsidR="001F7CEB" w:rsidRDefault="001F7CEB" w:rsidP="00B36451">
      <w:pPr>
        <w:spacing w:line="240" w:lineRule="auto"/>
        <w:jc w:val="both"/>
        <w:rPr>
          <w:lang w:val="en-US"/>
        </w:rPr>
      </w:pPr>
      <w:r>
        <w:rPr>
          <w:lang w:val="en-US"/>
        </w:rPr>
        <w:t>Microcapillary tubes</w:t>
      </w:r>
      <w:r w:rsidR="00300A54">
        <w:rPr>
          <w:lang w:val="en-US"/>
        </w:rPr>
        <w:t xml:space="preserve"> (</w:t>
      </w:r>
      <w:r w:rsidR="00E3195D">
        <w:rPr>
          <w:lang w:val="en-US"/>
        </w:rPr>
        <w:t xml:space="preserve">75mm Drummond </w:t>
      </w:r>
      <w:proofErr w:type="spellStart"/>
      <w:r w:rsidR="00E3195D">
        <w:rPr>
          <w:lang w:val="en-US"/>
        </w:rPr>
        <w:t>Hemata</w:t>
      </w:r>
      <w:proofErr w:type="spellEnd"/>
      <w:r w:rsidR="00E3195D">
        <w:rPr>
          <w:lang w:val="en-US"/>
        </w:rPr>
        <w:t>-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w:t>
      </w:r>
      <w:r w:rsidR="3E619783" w:rsidRPr="3E619783">
        <w:rPr>
          <w:lang w:val="en-US"/>
        </w:rPr>
        <w:t>using a</w:t>
      </w:r>
      <w:r>
        <w:rPr>
          <w:lang w:val="en-US"/>
        </w:rPr>
        <w:t xml:space="preserve"> ruler to first measure the space of the microcapillary tube that was occupied by the total blood volume (packed red blood cells and blood plasma), followed by measuring the space occupied by packed red blood cells. Hematocrit scores were calculated using the following formula: </w:t>
      </w:r>
    </w:p>
    <w:p w14:paraId="57B495C4" w14:textId="6AD0AF84" w:rsidR="001F7CEB" w:rsidRPr="009D1DB6" w:rsidRDefault="001F7CEB" w:rsidP="00B36451">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B36451">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14:paraId="2D11B135" w14:textId="4BC8AB52" w:rsidR="00FB0C0E" w:rsidRDefault="00842B67" w:rsidP="00B36451">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sidRPr="3E619783">
        <w:rPr>
          <w:lang w:val="en-US"/>
        </w:rPr>
        <w:t>20°C, 30°C, 40°C, and 50°C</w:t>
      </w:r>
      <w:r w:rsidR="003B2FC5" w:rsidRPr="3E619783">
        <w:rPr>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5E6873">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00CF1463" w:rsidRPr="00CF1463">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r w:rsidR="00B8706C">
        <w:rPr>
          <w:lang w:val="en-US"/>
        </w:rPr>
        <w:t xml:space="preserve"> </w:t>
      </w:r>
      <w:r w:rsidR="00697810">
        <w:rPr>
          <w:lang w:val="en-US"/>
        </w:rPr>
        <w:t xml:space="preserve"> </w:t>
      </w:r>
    </w:p>
    <w:p w14:paraId="23CF7116" w14:textId="72CB6E28" w:rsidR="00C57CB9" w:rsidRDefault="5FF9FB2C" w:rsidP="00B36451">
      <w:pPr>
        <w:spacing w:line="240" w:lineRule="auto"/>
        <w:jc w:val="both"/>
        <w:rPr>
          <w:lang w:val="en-US"/>
        </w:rPr>
      </w:pPr>
      <w:r w:rsidRPr="5FF9FB2C">
        <w:rPr>
          <w:lang w:val="en-US"/>
        </w:rPr>
        <w:t xml:space="preserve">The maximal enzyme activity method used was adapted from previous studies </w:t>
      </w:r>
      <w:r w:rsidR="007D4816" w:rsidRPr="5FF9FB2C">
        <w:rPr>
          <w:lang w:val="en-US"/>
        </w:rPr>
        <w:fldChar w:fldCharType="begin" w:fldLock="1"/>
      </w:r>
      <w:r w:rsidR="007D4816" w:rsidRPr="5FF9FB2C">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et al. 1997; Seebacher et al. 2003; Lang et al.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007D4816" w:rsidRPr="5FF9FB2C">
        <w:rPr>
          <w:lang w:val="en-US"/>
        </w:rPr>
        <w:fldChar w:fldCharType="separate"/>
      </w:r>
      <w:r w:rsidRPr="5FF9FB2C">
        <w:rPr>
          <w:noProof/>
          <w:lang w:val="en-US"/>
        </w:rPr>
        <w:t>(Thibault et al. 1997; Seebacher et al. 2003; Lang et al. 2021)</w:t>
      </w:r>
      <w:r w:rsidR="007D4816" w:rsidRPr="5FF9FB2C">
        <w:rPr>
          <w:lang w:val="en-US"/>
        </w:rPr>
        <w:fldChar w:fldCharType="end"/>
      </w:r>
      <w:r w:rsidRPr="5FF9FB2C">
        <w:rPr>
          <w:lang w:val="en-US"/>
        </w:rPr>
        <w:t>. Samples were defrosted on ice. A sterile scalpel blade was used to extract a tissue sample (20-40 mg). Extracted tissue samples were homogenized via a microtube homogenizer (</w:t>
      </w:r>
      <w:proofErr w:type="spellStart"/>
      <w:r w:rsidRPr="5FF9FB2C">
        <w:rPr>
          <w:lang w:val="en-US"/>
        </w:rPr>
        <w:t>BeadBug</w:t>
      </w:r>
      <w:proofErr w:type="spellEnd"/>
      <w:r w:rsidRPr="5FF9FB2C">
        <w:rPr>
          <w:lang w:val="en-US"/>
        </w:rPr>
        <w:t xml:space="preserve"> 3, Benchmark Scientific, Model D1030-E) in a </w:t>
      </w:r>
      <w:r w:rsidRPr="00C577AC">
        <w:rPr>
          <w:lang w:val="en-US"/>
        </w:rPr>
        <w:t>1:10 dilution</w:t>
      </w:r>
      <w:r w:rsidRPr="5FF9FB2C">
        <w:rPr>
          <w:lang w:val="en-US"/>
        </w:rPr>
        <w:t xml:space="preserve"> with a buffer consisting of 50 mmol L</w:t>
      </w:r>
      <w:r w:rsidRPr="5FF9FB2C">
        <w:rPr>
          <w:vertAlign w:val="superscript"/>
          <w:lang w:val="en-US"/>
        </w:rPr>
        <w:t>-1</w:t>
      </w:r>
      <w:r w:rsidRPr="5FF9FB2C">
        <w:rPr>
          <w:lang w:val="en-US"/>
        </w:rPr>
        <w:t xml:space="preserve"> 4-(2-hydroxyethyl)-1-piperazineethanesulfonic acid (HEPES), 1 mmol L</w:t>
      </w:r>
      <w:r w:rsidRPr="5FF9FB2C">
        <w:rPr>
          <w:vertAlign w:val="superscript"/>
          <w:lang w:val="en-US"/>
        </w:rPr>
        <w:t>-1</w:t>
      </w:r>
      <w:r w:rsidRPr="5FF9FB2C">
        <w:rPr>
          <w:lang w:val="en-US"/>
        </w:rPr>
        <w:t xml:space="preserve"> ethylenediaminetetraacetic acid (EDTA), 0.01% Triton X-100, and 99.99% Milli-Q water, and adjusted to pH 7.4 with sodium hydroxide (NaOH). A subset of homogenized tissue was extracted for LDH, and CS. Homogenized tissue samples used for the LDH assay were centrifuged (Eppendorf Centrifuge 5424, Hamburg, Germany) at 150 rpm for &lt;3 s. Homogenized tissue samples used for the CS assay were not centrifuged to allow mitochondria to be retained within the supernatant. </w:t>
      </w:r>
    </w:p>
    <w:p w14:paraId="2F772D37" w14:textId="5E2B8D42" w:rsidR="00B51A61" w:rsidRDefault="00B01648" w:rsidP="00B36451">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54F708A7" w:rsidR="00245EF9" w:rsidRDefault="5E74CD3E" w:rsidP="5E74CD3E">
      <w:pPr>
        <w:spacing w:line="240" w:lineRule="auto"/>
        <w:jc w:val="both"/>
        <w:rPr>
          <w:lang w:val="en-US"/>
        </w:rPr>
      </w:pPr>
      <w:r w:rsidRPr="5E74CD3E">
        <w:rPr>
          <w:lang w:val="en-US"/>
        </w:rPr>
        <w:t xml:space="preserve">LDH was assayed at a </w:t>
      </w:r>
      <w:r w:rsidR="00713233">
        <w:rPr>
          <w:lang w:val="en-US"/>
        </w:rPr>
        <w:t xml:space="preserve">final </w:t>
      </w:r>
      <w:r w:rsidRPr="5E74CD3E">
        <w:rPr>
          <w:lang w:val="en-US"/>
        </w:rPr>
        <w:t>dilution of 1:200 in 0.5 mmol L</w:t>
      </w:r>
      <w:r w:rsidRPr="5E74CD3E">
        <w:rPr>
          <w:vertAlign w:val="superscript"/>
          <w:lang w:val="en-US"/>
        </w:rPr>
        <w:t>-1</w:t>
      </w:r>
      <w:r w:rsidRPr="5E74CD3E">
        <w:rPr>
          <w:lang w:val="en-US"/>
        </w:rPr>
        <w:t xml:space="preserve"> of β</w:t>
      </w:r>
      <w:r w:rsidRPr="5E74CD3E">
        <w:rPr>
          <w:i/>
          <w:iCs/>
          <w:lang w:val="en-US"/>
        </w:rPr>
        <w:t>-</w:t>
      </w:r>
      <w:r w:rsidRPr="5E74CD3E">
        <w:rPr>
          <w:lang w:val="en-US"/>
        </w:rPr>
        <w:t>nicotinamide adenine dinucleotide reduced disodium salt hydrate (NADH)-TRIS solution (pH 7.4). and 50 mmol L</w:t>
      </w:r>
      <w:r w:rsidRPr="5E74CD3E">
        <w:rPr>
          <w:vertAlign w:val="superscript"/>
          <w:lang w:val="en-US"/>
        </w:rPr>
        <w:t>-1</w:t>
      </w:r>
      <w:r w:rsidRPr="5E74CD3E">
        <w:rPr>
          <w:lang w:val="en-US"/>
        </w:rPr>
        <w:t xml:space="preserve"> of sodium-pyruvate-NADH-</w:t>
      </w:r>
      <w:proofErr w:type="gramStart"/>
      <w:r w:rsidRPr="5E74CD3E">
        <w:rPr>
          <w:lang w:val="en-US"/>
        </w:rPr>
        <w:t>Tris</w:t>
      </w:r>
      <w:proofErr w:type="gramEnd"/>
      <w:r w:rsidRPr="5E74CD3E">
        <w:rPr>
          <w:lang w:val="en-US"/>
        </w:rPr>
        <w:t xml:space="preserve"> solution (pH 7.4). NADH absorbance was measured at a wavelength of 340 nm (</w:t>
      </w:r>
      <w:proofErr w:type="spellStart"/>
      <w:r w:rsidRPr="5E74CD3E">
        <w:rPr>
          <w:lang w:val="en-US"/>
        </w:rPr>
        <w:t>Seebacher</w:t>
      </w:r>
      <w:proofErr w:type="spellEnd"/>
      <w:r w:rsidRPr="5E74CD3E">
        <w:rPr>
          <w:lang w:val="en-US"/>
        </w:rPr>
        <w:t xml:space="preserve"> 2003). CS was assayed at a</w:t>
      </w:r>
      <w:r w:rsidR="00713233">
        <w:rPr>
          <w:lang w:val="en-US"/>
        </w:rPr>
        <w:t xml:space="preserve"> final</w:t>
      </w:r>
      <w:r w:rsidRPr="5E74CD3E">
        <w:rPr>
          <w:lang w:val="en-US"/>
        </w:rPr>
        <w:t xml:space="preserve"> dilution of 1:100 in 2 mmol L</w:t>
      </w:r>
      <w:r w:rsidRPr="5E74CD3E">
        <w:rPr>
          <w:vertAlign w:val="superscript"/>
          <w:lang w:val="en-US"/>
        </w:rPr>
        <w:t>-1</w:t>
      </w:r>
      <w:r w:rsidRPr="5E74CD3E">
        <w:rPr>
          <w:lang w:val="en-US"/>
        </w:rPr>
        <w:t xml:space="preserve"> 5,5’-dithobis-(2-nitronemzoic acid) (DTNB)-ethanol solution, 12 mmol L</w:t>
      </w:r>
      <w:r w:rsidRPr="5E74CD3E">
        <w:rPr>
          <w:vertAlign w:val="superscript"/>
          <w:lang w:val="en-US"/>
        </w:rPr>
        <w:t>-1</w:t>
      </w:r>
      <w:r w:rsidRPr="5E74CD3E">
        <w:rPr>
          <w:lang w:val="en-US"/>
        </w:rPr>
        <w:t xml:space="preserve"> acetyl coenzyme A-lithium salt-Milli-Q solution, and 50 mmol L</w:t>
      </w:r>
      <w:r w:rsidRPr="5E74CD3E">
        <w:rPr>
          <w:vertAlign w:val="superscript"/>
          <w:lang w:val="en-US"/>
        </w:rPr>
        <w:t>-1</w:t>
      </w:r>
      <w:r w:rsidRPr="5E74CD3E">
        <w:rPr>
          <w:lang w:val="en-US"/>
        </w:rPr>
        <w:t xml:space="preserve"> oxaloacetic acid-</w:t>
      </w:r>
      <w:proofErr w:type="gramStart"/>
      <w:r w:rsidRPr="5E74CD3E">
        <w:rPr>
          <w:lang w:val="en-US"/>
        </w:rPr>
        <w:t>Tris</w:t>
      </w:r>
      <w:proofErr w:type="gramEnd"/>
      <w:r w:rsidRPr="5E74CD3E">
        <w:rPr>
          <w:lang w:val="en-US"/>
        </w:rPr>
        <w:t xml:space="preserve"> solution (pH 8.0). DTNB absorbance was measured at a wavelength of 412 nm (</w:t>
      </w:r>
      <w:proofErr w:type="spellStart"/>
      <w:r w:rsidRPr="5E74CD3E">
        <w:rPr>
          <w:lang w:val="en-US"/>
        </w:rPr>
        <w:t>Seebacher</w:t>
      </w:r>
      <w:proofErr w:type="spellEnd"/>
      <w:r w:rsidRPr="5E74CD3E">
        <w:rPr>
          <w:lang w:val="en-US"/>
        </w:rPr>
        <w:t xml:space="preserve"> 2003; Blank 2004).  </w:t>
      </w:r>
    </w:p>
    <w:p w14:paraId="610872EE" w14:textId="6EB05249" w:rsidR="00E64F75" w:rsidRDefault="00E64F75" w:rsidP="00B36451">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p w14:paraId="42C13142" w14:textId="60FC798B" w:rsidR="0059109E" w:rsidRPr="000D7F44" w:rsidRDefault="00000000" w:rsidP="000D7F44">
      <w:pPr>
        <w:spacing w:line="240" w:lineRule="auto"/>
        <w:jc w:val="both"/>
        <w:rPr>
          <w:lang w:val="en-US"/>
        </w:rPr>
      </w:pPr>
      <m:oMathPara>
        <m:oMath>
          <m:sSub>
            <m:sSubPr>
              <m:ctrlPr>
                <w:rPr>
                  <w:rFonts w:ascii="Cambria Math" w:hAnsi="Cambria Math" w:cstheme="minorHAnsi"/>
                  <w:i/>
                  <w:lang w:val="en-US"/>
                </w:rPr>
              </m:ctrlPr>
            </m:sSubPr>
            <m:e>
              <m:r>
                <w:rPr>
                  <w:rFonts w:ascii="Cambria Math" w:hAnsi="Cambria Math" w:cstheme="minorHAnsi"/>
                  <w:lang w:val="en-US"/>
                </w:rPr>
                <m:t>LDH/CS</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m:oMathPara>
    </w:p>
    <w:p w14:paraId="322105D9" w14:textId="3502AD5A" w:rsidR="00FB0C0E" w:rsidRDefault="005B2247" w:rsidP="00B36451">
      <w:pPr>
        <w:pStyle w:val="Heading2"/>
        <w:spacing w:line="240" w:lineRule="auto"/>
        <w:rPr>
          <w:lang w:val="en-US"/>
        </w:rPr>
      </w:pPr>
      <w:r>
        <w:rPr>
          <w:lang w:val="en-US"/>
        </w:rPr>
        <w:lastRenderedPageBreak/>
        <w:t xml:space="preserve">Statistical analysis </w:t>
      </w:r>
    </w:p>
    <w:p w14:paraId="391B896F" w14:textId="6F4DA7DF" w:rsidR="00D5420F" w:rsidRDefault="00833455" w:rsidP="00B36451">
      <w:pPr>
        <w:spacing w:line="240" w:lineRule="auto"/>
        <w:jc w:val="both"/>
        <w:rPr>
          <w:lang w:val="en-US"/>
        </w:rPr>
      </w:pPr>
      <w:r w:rsidRPr="004F5068">
        <w:rPr>
          <w:lang w:val="en-US"/>
        </w:rPr>
        <w:t xml:space="preserve">Generalized linear mixed effect models were used to </w:t>
      </w:r>
      <w:r w:rsidR="00C53E18" w:rsidRPr="004F5068">
        <w:rPr>
          <w:lang w:val="en-US"/>
        </w:rPr>
        <w:t>test for</w:t>
      </w:r>
      <w:r w:rsidR="00DB16EE" w:rsidRPr="004F5068">
        <w:rPr>
          <w:lang w:val="en-US"/>
        </w:rPr>
        <w:t xml:space="preserve"> differences in</w:t>
      </w:r>
      <w:r w:rsidRPr="004F5068">
        <w:rPr>
          <w:lang w:val="en-US"/>
        </w:rPr>
        <w:t xml:space="preserve"> </w:t>
      </w:r>
      <w:r w:rsidR="00F33C35" w:rsidRPr="004F5068">
        <w:rPr>
          <w:lang w:val="en-US"/>
        </w:rPr>
        <w:t>metabolic, immun</w:t>
      </w:r>
      <w:r w:rsidR="001A35DB">
        <w:rPr>
          <w:lang w:val="en-US"/>
        </w:rPr>
        <w:t>ocompetence</w:t>
      </w:r>
      <w:r w:rsidR="00F33C35" w:rsidRPr="004F5068">
        <w:rPr>
          <w:lang w:val="en-US"/>
        </w:rPr>
        <w:t>,</w:t>
      </w:r>
      <w:r w:rsidR="00DB16EE" w:rsidRPr="004F5068">
        <w:rPr>
          <w:lang w:val="en-US"/>
        </w:rPr>
        <w:t xml:space="preserve"> and</w:t>
      </w:r>
      <w:r w:rsidR="00F33C35" w:rsidRPr="004F5068">
        <w:rPr>
          <w:lang w:val="en-US"/>
        </w:rPr>
        <w:t xml:space="preserve"> enzyme activity, </w:t>
      </w:r>
      <w:r w:rsidR="004B284A" w:rsidRPr="004F5068">
        <w:rPr>
          <w:lang w:val="en-US"/>
        </w:rPr>
        <w:t>responses</w:t>
      </w:r>
      <w:r w:rsidR="00F33C35" w:rsidRPr="004F5068">
        <w:rPr>
          <w:lang w:val="en-US"/>
        </w:rPr>
        <w:t xml:space="preserve"> </w:t>
      </w:r>
      <w:r w:rsidR="007A227B" w:rsidRPr="004F5068">
        <w:rPr>
          <w:lang w:val="en-US"/>
        </w:rPr>
        <w:t>between</w:t>
      </w:r>
      <w:r w:rsidR="00F33C35" w:rsidRPr="004F5068">
        <w:rPr>
          <w:lang w:val="en-US"/>
        </w:rPr>
        <w:t xml:space="preserve"> </w:t>
      </w:r>
      <w:r w:rsidR="004F5068">
        <w:rPr>
          <w:lang w:val="en-US"/>
        </w:rPr>
        <w:t>low- and high-latitude</w:t>
      </w:r>
      <w:r w:rsidR="00DC74B4">
        <w:rPr>
          <w:lang w:val="en-US"/>
        </w:rPr>
        <w:t xml:space="preserve"> populations</w:t>
      </w:r>
      <w:r w:rsidR="004B284A" w:rsidRPr="004F5068">
        <w:rPr>
          <w:lang w:val="en-US"/>
        </w:rPr>
        <w:t xml:space="preserve"> to temperature</w:t>
      </w:r>
      <w:r w:rsidR="00556B71">
        <w:rPr>
          <w:lang w:val="en-US"/>
        </w:rPr>
        <w:t xml:space="preserve"> (</w:t>
      </w:r>
      <w:r w:rsidR="00556B71">
        <w:rPr>
          <w:b/>
          <w:bCs/>
          <w:lang w:val="en-US"/>
        </w:rPr>
        <w:t>Supplemental table 3</w:t>
      </w:r>
      <w:r w:rsidR="00556B71">
        <w:rPr>
          <w:lang w:val="en-US"/>
        </w:rPr>
        <w:t>)</w:t>
      </w:r>
      <w:r w:rsidR="004B284A">
        <w:rPr>
          <w:lang w:val="en-US"/>
        </w:rPr>
        <w:t xml:space="preserve">. </w:t>
      </w:r>
      <w:r w:rsidR="001A35DB">
        <w:rPr>
          <w:lang w:val="en-US"/>
        </w:rPr>
        <w:t xml:space="preserve">A linear regression model was used to model hematocrit. </w:t>
      </w:r>
      <w:r w:rsidR="00F6742C">
        <w:rPr>
          <w:lang w:val="en-US"/>
        </w:rPr>
        <w:t>All</w:t>
      </w:r>
      <w:r w:rsidR="0055600E">
        <w:rPr>
          <w:lang w:val="en-US"/>
        </w:rPr>
        <w:t xml:space="preserve"> aerobic</w:t>
      </w:r>
      <w:r w:rsidR="00F6742C">
        <w:rPr>
          <w:lang w:val="en-US"/>
        </w:rPr>
        <w:t xml:space="preserve"> </w:t>
      </w:r>
      <w:r w:rsidR="001A35DB">
        <w:rPr>
          <w:lang w:val="en-US"/>
        </w:rPr>
        <w:t>physiology</w:t>
      </w:r>
      <w:r w:rsidR="00F6742C">
        <w:rPr>
          <w:lang w:val="en-US"/>
        </w:rPr>
        <w:t xml:space="preserve">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w:t>
      </w:r>
      <w:r w:rsidR="001A35DB">
        <w:rPr>
          <w:lang w:val="en-US"/>
        </w:rPr>
        <w:t>aerobic physiology,</w:t>
      </w:r>
      <w:r w:rsidR="00E50077">
        <w:rPr>
          <w:lang w:val="en-US"/>
        </w:rPr>
        <w:t xml:space="preserve"> including</w:t>
      </w:r>
      <w:r w:rsidR="0095702B">
        <w:rPr>
          <w:lang w:val="en-US"/>
        </w:rPr>
        <w:t xml:space="preserve"> </w:t>
      </w:r>
      <w:r w:rsidR="00053151">
        <w:rPr>
          <w:lang w:val="en-US"/>
        </w:rPr>
        <w:t>MO</w:t>
      </w:r>
      <w:r w:rsidR="00053151">
        <w:rPr>
          <w:vertAlign w:val="subscript"/>
          <w:lang w:val="en-US"/>
        </w:rPr>
        <w:t>2</w:t>
      </w:r>
      <w:r w:rsidR="00DD111A">
        <w:rPr>
          <w:vertAlign w:val="subscript"/>
          <w:lang w:val="en-US"/>
        </w:rPr>
        <w:t>resting</w:t>
      </w:r>
      <w:r w:rsidR="00053151">
        <w:rPr>
          <w:lang w:val="en-US"/>
        </w:rPr>
        <w:t>, MO</w:t>
      </w:r>
      <w:r w:rsidR="00053151">
        <w:rPr>
          <w:vertAlign w:val="subscript"/>
          <w:lang w:val="en-US"/>
        </w:rPr>
        <w:t>2max</w:t>
      </w:r>
      <w:r w:rsidR="00053151">
        <w:rPr>
          <w:lang w:val="en-US"/>
        </w:rPr>
        <w:t xml:space="preserve">, and </w:t>
      </w:r>
      <w:r w:rsidR="00053151" w:rsidRPr="00965619">
        <w:rPr>
          <w:lang w:val="en-US"/>
        </w:rPr>
        <w:t>MO</w:t>
      </w:r>
      <w:r w:rsidR="00053151" w:rsidRPr="00965619">
        <w:rPr>
          <w:vertAlign w:val="subscript"/>
          <w:lang w:val="en-US"/>
        </w:rPr>
        <w:t>2</w:t>
      </w:r>
      <w:r w:rsidR="001C2574" w:rsidRPr="00965619">
        <w:rPr>
          <w:vertAlign w:val="subscript"/>
          <w:lang w:val="en-US"/>
        </w:rPr>
        <w:t>AAS</w:t>
      </w:r>
      <w:r w:rsidR="00DD0504">
        <w:rPr>
          <w:lang w:val="en-US"/>
        </w:rPr>
        <w:t>,</w:t>
      </w:r>
      <w:r w:rsidR="008B43CC">
        <w:rPr>
          <w:lang w:val="en-US"/>
        </w:rPr>
        <w:t xml:space="preserve"> independent variables</w:t>
      </w:r>
      <w:r w:rsidR="00B33242">
        <w:rPr>
          <w:lang w:val="en-US"/>
        </w:rPr>
        <w:t xml:space="preserve"> including</w:t>
      </w:r>
      <w:r w:rsidR="00634CC8">
        <w:rPr>
          <w:lang w:val="en-US"/>
        </w:rPr>
        <w:t xml:space="preserve">, </w:t>
      </w:r>
      <w:r w:rsidR="00FF2C5A">
        <w:rPr>
          <w:lang w:val="en-US"/>
        </w:rPr>
        <w:t>latitude</w:t>
      </w:r>
      <w:r w:rsidR="00634CC8">
        <w:rPr>
          <w:lang w:val="en-US"/>
        </w:rPr>
        <w:t xml:space="preserve">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FF2C5A">
        <w:rPr>
          <w:lang w:val="en-US"/>
        </w:rPr>
        <w:t>.</w:t>
      </w:r>
      <w:r w:rsidR="007B2BBB">
        <w:rPr>
          <w:lang w:val="en-US"/>
        </w:rPr>
        <w:t xml:space="preserve"> </w:t>
      </w:r>
      <w:r w:rsidR="00FF2C5A">
        <w:rPr>
          <w:lang w:val="en-US"/>
        </w:rPr>
        <w:t>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4F5068">
        <w:rPr>
          <w:lang w:val="en-US"/>
        </w:rPr>
        <w:t xml:space="preserve">Individual identification codes for each fish </w:t>
      </w:r>
      <w:r w:rsidR="00BD7AD1" w:rsidRPr="004F5068">
        <w:rPr>
          <w:lang w:val="en-US"/>
        </w:rPr>
        <w:t>were</w:t>
      </w:r>
      <w:r w:rsidR="00130DE4" w:rsidRPr="004F5068">
        <w:rPr>
          <w:lang w:val="en-US"/>
        </w:rPr>
        <w:t xml:space="preserve"> used as a random factor</w:t>
      </w:r>
      <w:r w:rsidR="00B33242" w:rsidRPr="004F5068">
        <w:rPr>
          <w:lang w:val="en-US"/>
        </w:rPr>
        <w:t xml:space="preserve"> due to repeated measures</w:t>
      </w:r>
      <w:r w:rsidR="001944F6" w:rsidRPr="004F5068">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w:t>
      </w:r>
      <w:r w:rsidR="00DD111A">
        <w:rPr>
          <w:vertAlign w:val="subscript"/>
          <w:lang w:val="en-US"/>
        </w:rPr>
        <w:t>resting</w:t>
      </w:r>
      <w:r w:rsidR="004F0A9F">
        <w:rPr>
          <w:lang w:val="en-US"/>
        </w:rPr>
        <w:t xml:space="preserve"> </w:t>
      </w:r>
      <w:r w:rsidR="00D45119">
        <w:rPr>
          <w:lang w:val="en-US"/>
        </w:rPr>
        <w:t xml:space="preserve">included the additional covariate of </w:t>
      </w:r>
      <w:r w:rsidR="00722326">
        <w:rPr>
          <w:lang w:val="en-US"/>
        </w:rPr>
        <w:t>testing runtime.</w:t>
      </w:r>
      <w:r w:rsidR="00D5420F">
        <w:rPr>
          <w:lang w:val="en-US"/>
        </w:rPr>
        <w:t xml:space="preserve"> All oxygen consumption traits were modelled with temperature as a </w:t>
      </w:r>
      <w:r w:rsidR="00FF2C5A">
        <w:rPr>
          <w:lang w:val="en-US"/>
        </w:rPr>
        <w:t xml:space="preserve">continuous </w:t>
      </w:r>
      <w:r w:rsidR="00D5420F">
        <w:rPr>
          <w:lang w:val="en-US"/>
        </w:rPr>
        <w:t>second order polynomial.</w:t>
      </w:r>
      <w:r w:rsidR="00722326">
        <w:rPr>
          <w:lang w:val="en-US"/>
        </w:rPr>
        <w:t xml:space="preserve"> </w:t>
      </w:r>
    </w:p>
    <w:p w14:paraId="30A91DC6" w14:textId="7090B77A" w:rsidR="00556B71" w:rsidRDefault="009A3FF1" w:rsidP="00556B71">
      <w:pPr>
        <w:spacing w:line="240" w:lineRule="auto"/>
        <w:jc w:val="both"/>
        <w:rPr>
          <w:lang w:val="en-US"/>
        </w:rPr>
      </w:pPr>
      <w:r>
        <w:rPr>
          <w:lang w:val="en-US"/>
        </w:rPr>
        <w:t>PHA was modelled via an interaction term between latitude and temperature (3</w:t>
      </w:r>
      <w:r>
        <w:rPr>
          <w:vertAlign w:val="superscript"/>
          <w:lang w:val="en-US"/>
        </w:rPr>
        <w:t>rd</w:t>
      </w:r>
      <w:r>
        <w:rPr>
          <w:lang w:val="en-US"/>
        </w:rPr>
        <w:t xml:space="preserve"> order polynomial). As a random effect individual fish identification codes were nested within known populations. Additionally, a gamma distribution (with a log-link function) was used instead of a gaussian distribution. </w:t>
      </w:r>
      <w:r w:rsidR="00556B71">
        <w:rPr>
          <w:lang w:val="en-US"/>
        </w:rPr>
        <w:t xml:space="preserve">Fish mass was not included as a co-variate within the PHA model. Hematocrit was modelled via a gaussian distribution as a linear regression with latitude as the only independent variable. No random factor was included within the hematocrit model. </w:t>
      </w:r>
    </w:p>
    <w:p w14:paraId="0C006F76" w14:textId="405F283D" w:rsidR="00D427CE" w:rsidRDefault="00FF2C5A" w:rsidP="00B36451">
      <w:pPr>
        <w:spacing w:line="240" w:lineRule="auto"/>
        <w:jc w:val="both"/>
        <w:rPr>
          <w:lang w:val="en-US"/>
        </w:rPr>
      </w:pPr>
      <w:r>
        <w:rPr>
          <w:lang w:val="en-US"/>
        </w:rPr>
        <w:t xml:space="preserve">When modelling </w:t>
      </w:r>
      <w:r w:rsidR="00B33ADF">
        <w:rPr>
          <w:lang w:val="en-US"/>
        </w:rPr>
        <w:t>enzyme a</w:t>
      </w:r>
      <w:r>
        <w:rPr>
          <w:lang w:val="en-US"/>
        </w:rPr>
        <w:t>ctivity</w:t>
      </w:r>
      <w:r w:rsidR="00965619">
        <w:rPr>
          <w:lang w:val="en-US"/>
        </w:rPr>
        <w:t xml:space="preserve"> LDH, CS, and LDH:CS</w:t>
      </w:r>
      <w:r>
        <w:rPr>
          <w:lang w:val="en-US"/>
        </w:rPr>
        <w:t xml:space="preserve"> w</w:t>
      </w:r>
      <w:r w:rsidR="00D427CE">
        <w:rPr>
          <w:lang w:val="en-US"/>
        </w:rPr>
        <w:t>ere</w:t>
      </w:r>
      <w:r w:rsidR="00D922E1">
        <w:rPr>
          <w:lang w:val="en-US"/>
        </w:rPr>
        <w:t xml:space="preserve"> model</w:t>
      </w:r>
      <w:r>
        <w:rPr>
          <w:lang w:val="en-US"/>
        </w:rPr>
        <w:t>led</w:t>
      </w:r>
      <w:r w:rsidR="00965619">
        <w:rPr>
          <w:lang w:val="en-US"/>
        </w:rPr>
        <w:t xml:space="preserve"> using a gaussian distribution</w:t>
      </w:r>
      <w:r>
        <w:rPr>
          <w:lang w:val="en-US"/>
        </w:rPr>
        <w:t xml:space="preserve"> with an interaction between latitude and temperature, as well as sample</w:t>
      </w:r>
      <w:r w:rsidR="00D922E1">
        <w:rPr>
          <w:lang w:val="en-US"/>
        </w:rPr>
        <w:t xml:space="preserve"> tissue mass (centered)</w:t>
      </w:r>
      <w:r w:rsidR="00D427CE">
        <w:rPr>
          <w:lang w:val="en-US"/>
        </w:rPr>
        <w:t xml:space="preserve"> as a co-variate</w:t>
      </w:r>
      <w:r w:rsidR="00D922E1">
        <w:rPr>
          <w:lang w:val="en-US"/>
        </w:rPr>
        <w:t>.</w:t>
      </w:r>
      <w:r>
        <w:rPr>
          <w:lang w:val="en-US"/>
        </w:rPr>
        <w:t xml:space="preserve"> </w:t>
      </w:r>
      <w:r w:rsidR="00965619">
        <w:rPr>
          <w:lang w:val="en-US"/>
        </w:rPr>
        <w:t>Additionally, citrate synthase was modelled with</w:t>
      </w:r>
      <w:r w:rsidR="001A35DB">
        <w:rPr>
          <w:lang w:val="en-US"/>
        </w:rPr>
        <w:t xml:space="preserve"> a</w:t>
      </w:r>
      <w:r w:rsidR="00965619">
        <w:rPr>
          <w:lang w:val="en-US"/>
        </w:rPr>
        <w:t xml:space="preserve"> log-link function. </w:t>
      </w:r>
      <w:r w:rsidR="00D427CE">
        <w:rPr>
          <w:lang w:val="en-US"/>
        </w:rPr>
        <w:t>Temperature was modelled as a</w:t>
      </w:r>
      <w:r w:rsidR="00965619">
        <w:rPr>
          <w:lang w:val="en-US"/>
        </w:rPr>
        <w:t xml:space="preserve"> continuous</w:t>
      </w:r>
      <w:r w:rsidR="00D427CE">
        <w:rPr>
          <w:lang w:val="en-US"/>
        </w:rPr>
        <w:t xml:space="preserve"> 3</w:t>
      </w:r>
      <w:r w:rsidR="00D427CE">
        <w:rPr>
          <w:vertAlign w:val="superscript"/>
          <w:lang w:val="en-US"/>
        </w:rPr>
        <w:t>rd</w:t>
      </w:r>
      <w:r w:rsidR="00D427CE">
        <w:rPr>
          <w:lang w:val="en-US"/>
        </w:rPr>
        <w:t xml:space="preserve"> order polynomial for LDH, 2</w:t>
      </w:r>
      <w:r w:rsidR="00D427CE">
        <w:rPr>
          <w:vertAlign w:val="superscript"/>
          <w:lang w:val="en-US"/>
        </w:rPr>
        <w:t>nd</w:t>
      </w:r>
      <w:r w:rsidR="00D427CE">
        <w:rPr>
          <w:lang w:val="en-US"/>
        </w:rPr>
        <w:t xml:space="preserve"> order polynomial for citrate synthase</w:t>
      </w:r>
      <w:r w:rsidR="00965619">
        <w:rPr>
          <w:lang w:val="en-US"/>
        </w:rPr>
        <w:t>, and linearly for LDH:CS</w:t>
      </w:r>
      <w:r w:rsidR="00D427CE">
        <w:rPr>
          <w:lang w:val="en-US"/>
        </w:rPr>
        <w:t xml:space="preserve">. </w:t>
      </w:r>
      <w:r>
        <w:rPr>
          <w:lang w:val="en-US"/>
        </w:rPr>
        <w:t xml:space="preserve">Within </w:t>
      </w:r>
      <w:r w:rsidR="00965619">
        <w:rPr>
          <w:lang w:val="en-US"/>
        </w:rPr>
        <w:t>all enzyme</w:t>
      </w:r>
      <w:r>
        <w:rPr>
          <w:lang w:val="en-US"/>
        </w:rPr>
        <w:t xml:space="preserve"> </w:t>
      </w:r>
      <w:proofErr w:type="gramStart"/>
      <w:r w:rsidR="00D427CE">
        <w:rPr>
          <w:lang w:val="en-US"/>
        </w:rPr>
        <w:t>models</w:t>
      </w:r>
      <w:proofErr w:type="gramEnd"/>
      <w:r>
        <w:rPr>
          <w:lang w:val="en-US"/>
        </w:rPr>
        <w:t xml:space="preserve"> individual identification codes</w:t>
      </w:r>
      <w:r w:rsidR="00D427CE">
        <w:rPr>
          <w:lang w:val="en-US"/>
        </w:rPr>
        <w:t xml:space="preserve"> for each fish were used as a random factor.</w:t>
      </w:r>
      <w:r w:rsidR="00D922E1">
        <w:rPr>
          <w:lang w:val="en-US"/>
        </w:rPr>
        <w:t xml:space="preserve"> </w:t>
      </w:r>
    </w:p>
    <w:p w14:paraId="6BB762D6" w14:textId="149CE6A8" w:rsidR="00BA64F1" w:rsidRDefault="00642412" w:rsidP="00B36451">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xml:space="preserve">). </w:t>
      </w:r>
      <w:r w:rsidR="00D5420F">
        <w:rPr>
          <w:lang w:val="en-US"/>
        </w:rPr>
        <w:t>During the model selection analysis GLMs were run using the ‘</w:t>
      </w:r>
      <w:proofErr w:type="spellStart"/>
      <w:r w:rsidR="00D5420F">
        <w:rPr>
          <w:lang w:val="en-US"/>
        </w:rPr>
        <w:t>glm</w:t>
      </w:r>
      <w:proofErr w:type="spellEnd"/>
      <w:r w:rsidR="00D5420F">
        <w:rPr>
          <w:lang w:val="en-US"/>
        </w:rPr>
        <w:t>’ function via the ‘</w:t>
      </w:r>
      <w:r w:rsidR="00D5420F" w:rsidRPr="00D5420F">
        <w:rPr>
          <w:i/>
          <w:iCs/>
          <w:lang w:val="en-US"/>
        </w:rPr>
        <w:t>stats</w:t>
      </w:r>
      <w:r w:rsidR="00D5420F">
        <w:rPr>
          <w:lang w:val="en-US"/>
        </w:rPr>
        <w:t xml:space="preserve">’ (v.4.2.2) package. </w:t>
      </w:r>
      <w:r w:rsidR="00DE221B" w:rsidRPr="00D5420F">
        <w:rPr>
          <w:lang w:val="en-US"/>
        </w:rPr>
        <w:t>GLMMs</w:t>
      </w:r>
      <w:r w:rsidR="00DE221B">
        <w:rPr>
          <w:lang w:val="en-US"/>
        </w:rPr>
        <w:t xml:space="preserve">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w:t>
      </w:r>
      <w:r w:rsidR="00FF2C5A">
        <w:rPr>
          <w:lang w:val="en-US"/>
        </w:rPr>
        <w:t>and ‘</w:t>
      </w:r>
      <w:proofErr w:type="spellStart"/>
      <w:proofErr w:type="gramStart"/>
      <w:r w:rsidR="00FF2C5A">
        <w:rPr>
          <w:lang w:val="en-US"/>
        </w:rPr>
        <w:t>r.squaredGLMM</w:t>
      </w:r>
      <w:proofErr w:type="spellEnd"/>
      <w:proofErr w:type="gramEnd"/>
      <w:r w:rsidR="00FF2C5A">
        <w:rPr>
          <w:lang w:val="en-US"/>
        </w:rPr>
        <w:t>’ (or ‘</w:t>
      </w:r>
      <w:proofErr w:type="spellStart"/>
      <w:r w:rsidR="00FF2C5A">
        <w:rPr>
          <w:lang w:val="en-US"/>
        </w:rPr>
        <w:t>r.squaredLR</w:t>
      </w:r>
      <w:proofErr w:type="spellEnd"/>
      <w:r w:rsidR="00FF2C5A">
        <w:rPr>
          <w:lang w:val="en-US"/>
        </w:rPr>
        <w:t xml:space="preserve">’) </w:t>
      </w:r>
      <w:r w:rsidR="003340E6">
        <w:rPr>
          <w:lang w:val="en-US"/>
        </w:rPr>
        <w:t xml:space="preserve">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v.1.47.1)</w:t>
      </w:r>
      <w:r w:rsidR="00D5420F">
        <w:rPr>
          <w:lang w:val="en-US"/>
        </w:rPr>
        <w:t xml:space="preserve">, </w:t>
      </w:r>
      <w:r w:rsidR="00FF2C5A">
        <w:rPr>
          <w:lang w:val="en-US"/>
        </w:rPr>
        <w:t xml:space="preserve">and </w:t>
      </w:r>
      <w:r w:rsidR="00D5420F">
        <w:rPr>
          <w:lang w:val="en-US"/>
        </w:rPr>
        <w:t>‘BIC’ from ‘</w:t>
      </w:r>
      <w:r w:rsidR="00D5420F">
        <w:rPr>
          <w:i/>
          <w:iCs/>
          <w:lang w:val="en-US"/>
        </w:rPr>
        <w:t>stats</w:t>
      </w:r>
      <w:r w:rsidR="00D5420F">
        <w:rPr>
          <w:lang w:val="en-US"/>
        </w:rPr>
        <w:t>’</w:t>
      </w:r>
      <w:r w:rsidR="005B2938">
        <w:rPr>
          <w:lang w:val="en-US"/>
        </w:rPr>
        <w:t xml:space="preserve">.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 xml:space="preserve">1.8.2) package was used to extract estimated marginal </w:t>
      </w:r>
      <w:r w:rsidR="00FF2C5A">
        <w:rPr>
          <w:lang w:val="en-US"/>
        </w:rPr>
        <w:t xml:space="preserve">trends and </w:t>
      </w:r>
      <w:r w:rsidR="00E5432A">
        <w:rPr>
          <w:lang w:val="en-US"/>
        </w:rPr>
        <w:t>means from models that were used to tested for statistical significance</w:t>
      </w:r>
      <w:r w:rsidR="00C21AFF">
        <w:rPr>
          <w:lang w:val="en-US"/>
        </w:rPr>
        <w:t>, as well as calculated effect sizes</w:t>
      </w:r>
      <w:r w:rsidR="00F43BCD">
        <w:rPr>
          <w:lang w:val="en-US"/>
        </w:rPr>
        <w:t xml:space="preserve"> (Cohen’s </w:t>
      </w:r>
      <w:r w:rsidR="00F43BCD">
        <w:rPr>
          <w:i/>
          <w:iCs/>
          <w:lang w:val="en-US"/>
        </w:rPr>
        <w:t>d</w:t>
      </w:r>
      <w:r w:rsidR="00F43BCD">
        <w:rPr>
          <w:lang w:val="en-US"/>
        </w:rPr>
        <w:t>)</w:t>
      </w:r>
      <w:r w:rsidR="00C21AFF">
        <w:rPr>
          <w:lang w:val="en-US"/>
        </w:rPr>
        <w:t xml:space="preserve"> for models that identified significant differences</w:t>
      </w:r>
      <w:r w:rsidR="00E5432A">
        <w:rPr>
          <w:lang w:val="en-US"/>
        </w:rPr>
        <w:t>.</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r w:rsidR="00BA64F1">
        <w:rPr>
          <w:lang w:val="en-US"/>
        </w:rPr>
        <w:t xml:space="preserve"> </w:t>
      </w:r>
    </w:p>
    <w:p w14:paraId="7E3AACFF" w14:textId="5D8824D0" w:rsidR="002E764B" w:rsidRDefault="002E764B" w:rsidP="00B36451">
      <w:pPr>
        <w:pStyle w:val="Heading1"/>
        <w:spacing w:line="240" w:lineRule="auto"/>
        <w:rPr>
          <w:lang w:val="en-US"/>
        </w:rPr>
      </w:pPr>
      <w:r>
        <w:rPr>
          <w:lang w:val="en-US"/>
        </w:rPr>
        <w:t xml:space="preserve">Results </w:t>
      </w:r>
    </w:p>
    <w:p w14:paraId="4678C194" w14:textId="03590B74" w:rsidR="00702681" w:rsidRPr="00702681" w:rsidRDefault="006C1380" w:rsidP="00B36451">
      <w:pPr>
        <w:pStyle w:val="Heading2"/>
        <w:spacing w:line="240" w:lineRule="auto"/>
        <w:rPr>
          <w:lang w:val="en-US"/>
        </w:rPr>
      </w:pPr>
      <w:r>
        <w:rPr>
          <w:lang w:val="en-US"/>
        </w:rPr>
        <w:t>Aerobic physiol</w:t>
      </w:r>
      <w:r w:rsidR="00702681">
        <w:rPr>
          <w:lang w:val="en-US"/>
        </w:rPr>
        <w:t>ogy</w:t>
      </w:r>
    </w:p>
    <w:p w14:paraId="7DC539CD" w14:textId="5540FA80" w:rsidR="00FB3F2E" w:rsidRDefault="5E74CD3E" w:rsidP="5E74CD3E">
      <w:pPr>
        <w:spacing w:line="240" w:lineRule="auto"/>
        <w:jc w:val="both"/>
        <w:rPr>
          <w:lang w:val="en-US"/>
        </w:rPr>
      </w:pPr>
      <w:r w:rsidRPr="5E74CD3E">
        <w:rPr>
          <w:lang w:val="en-US"/>
        </w:rPr>
        <w:t>MO</w:t>
      </w:r>
      <w:r w:rsidRPr="5E74CD3E">
        <w:rPr>
          <w:vertAlign w:val="subscript"/>
          <w:lang w:val="en-US"/>
        </w:rPr>
        <w:t xml:space="preserve">2rest </w:t>
      </w:r>
      <w:r w:rsidRPr="5E74CD3E">
        <w:rPr>
          <w:lang w:val="en-US"/>
        </w:rPr>
        <w:t>displayed a positive relationship with temperature (</w:t>
      </w:r>
      <w:r w:rsidR="00BA64F1">
        <w:rPr>
          <w:lang w:val="en-US"/>
        </w:rPr>
        <w:t>χ</w:t>
      </w:r>
      <w:r w:rsidR="00BA64F1">
        <w:t>² =51.57</w:t>
      </w:r>
      <w:r w:rsidRPr="5E74CD3E">
        <w:rPr>
          <w:lang w:val="en-US"/>
        </w:rPr>
        <w:t>,</w:t>
      </w:r>
      <w:r w:rsidR="00BA64F1">
        <w:rPr>
          <w:lang w:val="en-US"/>
        </w:rPr>
        <w:t xml:space="preserve"> </w:t>
      </w:r>
      <w:proofErr w:type="spellStart"/>
      <w:r w:rsidR="00BA64F1">
        <w:rPr>
          <w:lang w:val="en-US"/>
        </w:rPr>
        <w:t>df</w:t>
      </w:r>
      <w:proofErr w:type="spellEnd"/>
      <w:r w:rsidR="00BA64F1">
        <w:rPr>
          <w:lang w:val="en-US"/>
        </w:rPr>
        <w:t xml:space="preserve"> =2,</w:t>
      </w:r>
      <w:r w:rsidRPr="5E74CD3E">
        <w:rPr>
          <w:lang w:val="en-US"/>
        </w:rPr>
        <w:t xml:space="preserve"> </w:t>
      </w:r>
      <w:r w:rsidR="00A5696D">
        <w:rPr>
          <w:i/>
          <w:iCs/>
          <w:lang w:val="en-US"/>
        </w:rPr>
        <w:t xml:space="preserve">p </w:t>
      </w:r>
      <w:r w:rsidR="00A5696D">
        <w:rPr>
          <w:lang w:val="en-US"/>
        </w:rPr>
        <w:t>&lt;0.001</w:t>
      </w:r>
      <w:r w:rsidRPr="5E74CD3E">
        <w:rPr>
          <w:lang w:val="en-US"/>
        </w:rPr>
        <w:t>), but no significant differences were seen in MO</w:t>
      </w:r>
      <w:r w:rsidRPr="5E74CD3E">
        <w:rPr>
          <w:vertAlign w:val="subscript"/>
          <w:lang w:val="en-US"/>
        </w:rPr>
        <w:t>2rest</w:t>
      </w:r>
      <w:r w:rsidRPr="5E74CD3E">
        <w:rPr>
          <w:lang w:val="en-US"/>
        </w:rPr>
        <w:t xml:space="preserve"> when comparing</w:t>
      </w:r>
      <w:r w:rsidR="00BA64F1">
        <w:rPr>
          <w:lang w:val="en-US"/>
        </w:rPr>
        <w:t xml:space="preserve"> the thermal performance curves of</w:t>
      </w:r>
      <w:r w:rsidRPr="5E74CD3E">
        <w:rPr>
          <w:lang w:val="en-US"/>
        </w:rPr>
        <w:t xml:space="preserve"> fish from low- and high-latitude regions (</w:t>
      </w:r>
      <w:r w:rsidR="00BA64F1">
        <w:rPr>
          <w:i/>
          <w:iCs/>
          <w:lang w:val="en-US"/>
        </w:rPr>
        <w:t xml:space="preserve">p </w:t>
      </w:r>
      <w:r w:rsidR="00BA64F1">
        <w:rPr>
          <w:lang w:val="en-US"/>
        </w:rPr>
        <w:t xml:space="preserve">=0.51, [CI: -0.21, 0.10]; </w:t>
      </w:r>
      <w:r w:rsidRPr="5E74CD3E">
        <w:rPr>
          <w:b/>
          <w:bCs/>
          <w:lang w:val="en-US"/>
        </w:rPr>
        <w:t>Figure 2a</w:t>
      </w:r>
      <w:r w:rsidR="00BA64F1">
        <w:rPr>
          <w:lang w:val="en-US"/>
        </w:rPr>
        <w:t xml:space="preserve">). </w:t>
      </w:r>
      <w:r w:rsidRPr="5E74CD3E">
        <w:rPr>
          <w:lang w:val="en-US"/>
        </w:rPr>
        <w:t>The largest increase in RMR (14%) between temperature</w:t>
      </w:r>
      <w:r w:rsidR="00BA64F1">
        <w:rPr>
          <w:lang w:val="en-US"/>
        </w:rPr>
        <w:t xml:space="preserve"> intervals</w:t>
      </w:r>
      <w:r w:rsidRPr="5E74CD3E">
        <w:rPr>
          <w:lang w:val="en-US"/>
        </w:rPr>
        <w:t xml:space="preserve"> within high-latitude region fish was observed between 28.5°C and 30°C</w:t>
      </w:r>
      <w:r w:rsidR="002F135B">
        <w:rPr>
          <w:lang w:val="en-US"/>
        </w:rPr>
        <w:t>. Alternatively, t</w:t>
      </w:r>
      <w:r w:rsidRPr="5E74CD3E">
        <w:rPr>
          <w:lang w:val="en-US"/>
        </w:rPr>
        <w:t xml:space="preserve">he largest increase in RMR (14%) with low-latitude region fish was observed between 30°C and 31.5°C. </w:t>
      </w:r>
    </w:p>
    <w:p w14:paraId="0C6AF2BF" w14:textId="281A85F4" w:rsidR="00AF5D17" w:rsidRPr="00AF5D17" w:rsidRDefault="007C2017" w:rsidP="00B36451">
      <w:pPr>
        <w:spacing w:line="240" w:lineRule="auto"/>
        <w:jc w:val="both"/>
        <w:rPr>
          <w:lang w:val="en-US"/>
        </w:rPr>
      </w:pPr>
      <w:r>
        <w:rPr>
          <w:lang w:val="en-US"/>
        </w:rPr>
        <w:t>A positive relationship was seen between MO</w:t>
      </w:r>
      <w:r>
        <w:rPr>
          <w:vertAlign w:val="subscript"/>
          <w:lang w:val="en-US"/>
        </w:rPr>
        <w:t xml:space="preserve">2max </w:t>
      </w:r>
      <w:r>
        <w:rPr>
          <w:lang w:val="en-US"/>
        </w:rPr>
        <w:t>and</w:t>
      </w:r>
      <w:r w:rsidR="00D1425E">
        <w:rPr>
          <w:lang w:val="en-US"/>
        </w:rPr>
        <w:t xml:space="preserve"> temperature</w:t>
      </w:r>
      <w:r w:rsidR="002F135B">
        <w:rPr>
          <w:lang w:val="en-US"/>
        </w:rPr>
        <w:t xml:space="preserve"> (χ</w:t>
      </w:r>
      <w:r w:rsidR="002F135B">
        <w:t>² =16.28</w:t>
      </w:r>
      <w:r w:rsidR="002F135B" w:rsidRPr="5E74CD3E">
        <w:rPr>
          <w:lang w:val="en-US"/>
        </w:rPr>
        <w:t>,</w:t>
      </w:r>
      <w:r w:rsidR="002F135B">
        <w:rPr>
          <w:lang w:val="en-US"/>
        </w:rPr>
        <w:t xml:space="preserve"> </w:t>
      </w:r>
      <w:proofErr w:type="spellStart"/>
      <w:r w:rsidR="002F135B">
        <w:rPr>
          <w:lang w:val="en-US"/>
        </w:rPr>
        <w:t>df</w:t>
      </w:r>
      <w:proofErr w:type="spellEnd"/>
      <w:r w:rsidR="002F135B">
        <w:rPr>
          <w:lang w:val="en-US"/>
        </w:rPr>
        <w:t xml:space="preserve"> =2,</w:t>
      </w:r>
      <w:r w:rsidR="002F135B" w:rsidRPr="5E74CD3E">
        <w:rPr>
          <w:lang w:val="en-US"/>
        </w:rPr>
        <w:t xml:space="preserve"> </w:t>
      </w:r>
      <w:r w:rsidR="002F135B">
        <w:rPr>
          <w:i/>
          <w:iCs/>
          <w:lang w:val="en-US"/>
        </w:rPr>
        <w:t xml:space="preserve">p </w:t>
      </w:r>
      <w:r w:rsidR="002F135B">
        <w:rPr>
          <w:lang w:val="en-US"/>
        </w:rPr>
        <w:t>&lt;0.001).</w:t>
      </w:r>
      <w:r w:rsidR="00D1425E">
        <w:rPr>
          <w:lang w:val="en-US"/>
        </w:rPr>
        <w:t xml:space="preserve"> </w:t>
      </w:r>
      <w:r w:rsidR="002F135B">
        <w:rPr>
          <w:lang w:val="en-US"/>
        </w:rPr>
        <w:t>MO</w:t>
      </w:r>
      <w:r w:rsidR="002F135B">
        <w:rPr>
          <w:vertAlign w:val="subscript"/>
          <w:lang w:val="en-US"/>
        </w:rPr>
        <w:t>2max</w:t>
      </w:r>
      <w:r w:rsidR="002F135B">
        <w:rPr>
          <w:lang w:val="en-US"/>
        </w:rPr>
        <w:t xml:space="preserve"> </w:t>
      </w:r>
      <w:r w:rsidR="00D1425E">
        <w:rPr>
          <w:lang w:val="en-US"/>
        </w:rPr>
        <w:t xml:space="preserve">among fish from </w:t>
      </w:r>
      <w:r w:rsidR="00697609">
        <w:rPr>
          <w:lang w:val="en-US"/>
        </w:rPr>
        <w:t>low-latitude</w:t>
      </w:r>
      <w:r w:rsidR="00D1425E">
        <w:rPr>
          <w:lang w:val="en-US"/>
        </w:rPr>
        <w:t xml:space="preserve"> populations</w:t>
      </w:r>
      <w:r w:rsidR="002F135B">
        <w:rPr>
          <w:lang w:val="en-US"/>
        </w:rPr>
        <w:t xml:space="preserve"> experienced a</w:t>
      </w:r>
      <w:r w:rsidR="00D1425E">
        <w:rPr>
          <w:lang w:val="en-US"/>
        </w:rPr>
        <w:t xml:space="preserve"> </w:t>
      </w:r>
      <w:r w:rsidR="002F135B">
        <w:rPr>
          <w:lang w:val="en-US"/>
        </w:rPr>
        <w:t>plateauing</w:t>
      </w:r>
      <w:r w:rsidR="00D1425E">
        <w:rPr>
          <w:lang w:val="en-US"/>
        </w:rPr>
        <w:t xml:space="preserve">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w:t>
      </w:r>
      <w:r w:rsidR="002F135B">
        <w:rPr>
          <w:rFonts w:cstheme="minorHAnsi"/>
          <w:lang w:val="en-US"/>
        </w:rPr>
        <w:t>1</w:t>
      </w:r>
      <w:r w:rsidR="00FA610E">
        <w:rPr>
          <w:rFonts w:cstheme="minorHAnsi"/>
          <w:lang w:val="en-US"/>
        </w:rPr>
        <w:t xml:space="preserve">%; 28.5-30°C: </w:t>
      </w:r>
      <w:r w:rsidR="002F135B">
        <w:rPr>
          <w:rFonts w:cstheme="minorHAnsi"/>
          <w:lang w:val="en-US"/>
        </w:rPr>
        <w:t>7</w:t>
      </w:r>
      <w:r w:rsidR="00FA610E">
        <w:rPr>
          <w:rFonts w:cstheme="minorHAnsi"/>
          <w:lang w:val="en-US"/>
        </w:rPr>
        <w:t>%</w:t>
      </w:r>
      <w:r w:rsidR="00A90F6A">
        <w:rPr>
          <w:rFonts w:cstheme="minorHAnsi"/>
          <w:lang w:val="en-US"/>
        </w:rPr>
        <w:t xml:space="preserve">; 30-31.5°C: </w:t>
      </w:r>
      <w:r w:rsidR="002F135B">
        <w:rPr>
          <w:rFonts w:cstheme="minorHAnsi"/>
          <w:lang w:val="en-US"/>
        </w:rPr>
        <w:t>4</w:t>
      </w:r>
      <w:r w:rsidR="00A90F6A">
        <w:rPr>
          <w:rFonts w:cstheme="minorHAnsi"/>
          <w:lang w:val="en-US"/>
        </w:rPr>
        <w:t>%)</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14.</w:t>
      </w:r>
      <w:r w:rsidR="002F135B">
        <w:rPr>
          <w:lang w:val="en-US"/>
        </w:rPr>
        <w:t>1</w:t>
      </w:r>
      <w:r w:rsidR="00201547">
        <w:rPr>
          <w:lang w:val="en-US"/>
        </w:rPr>
        <w:t xml:space="preserve">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1A35DB">
        <w:rPr>
          <w:lang w:val="en-US"/>
        </w:rPr>
        <w:t>MO</w:t>
      </w:r>
      <w:r w:rsidR="001A35DB">
        <w:rPr>
          <w:vertAlign w:val="subscript"/>
          <w:lang w:val="en-US"/>
        </w:rPr>
        <w:t xml:space="preserve">2max </w:t>
      </w:r>
      <w:r w:rsidR="001A35DB">
        <w:rPr>
          <w:lang w:val="en-US"/>
        </w:rPr>
        <w:t>and temperature displayed diverging patterns between low- and high-latitude regions</w:t>
      </w:r>
      <w:r w:rsidR="001A35DB">
        <w:rPr>
          <w:lang w:val="en-US"/>
        </w:rPr>
        <w:t xml:space="preserve">.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 xml:space="preserve">ly </w:t>
      </w:r>
      <w:r w:rsidR="009F3353">
        <w:rPr>
          <w:lang w:val="en-US"/>
        </w:rPr>
        <w:t>different thermal performance</w:t>
      </w:r>
      <w:r w:rsidR="00BC1E82">
        <w:rPr>
          <w:lang w:val="en-US"/>
        </w:rPr>
        <w:t xml:space="preserve"> </w:t>
      </w:r>
      <w:r w:rsidR="009F3353">
        <w:rPr>
          <w:lang w:val="en-US"/>
        </w:rPr>
        <w:t xml:space="preserve">curve for </w:t>
      </w:r>
      <w:r w:rsidR="00BC1E82">
        <w:rPr>
          <w:lang w:val="en-US"/>
        </w:rPr>
        <w:t>MO</w:t>
      </w:r>
      <w:r w:rsidR="00BC1E82">
        <w:rPr>
          <w:vertAlign w:val="subscript"/>
          <w:lang w:val="en-US"/>
        </w:rPr>
        <w:t xml:space="preserve">2max </w:t>
      </w:r>
      <w:r w:rsidR="0096348C">
        <w:rPr>
          <w:lang w:val="en-US"/>
        </w:rPr>
        <w:t xml:space="preserve">compared to </w:t>
      </w:r>
      <w:r w:rsidR="001C2574">
        <w:rPr>
          <w:lang w:val="en-US"/>
        </w:rPr>
        <w:t>high-latitude</w:t>
      </w:r>
      <w:r w:rsidR="00ED0B3D">
        <w:rPr>
          <w:lang w:val="en-US"/>
        </w:rPr>
        <w:t xml:space="preserve"> region fish</w:t>
      </w:r>
      <w:r w:rsidR="009F3353">
        <w:rPr>
          <w:lang w:val="en-US"/>
        </w:rPr>
        <w:t xml:space="preserve"> </w:t>
      </w:r>
      <w:r w:rsidR="009F3353" w:rsidRPr="5E74CD3E">
        <w:rPr>
          <w:lang w:val="en-US"/>
        </w:rPr>
        <w:t>(</w:t>
      </w:r>
      <w:r w:rsidR="009F3353">
        <w:rPr>
          <w:i/>
          <w:iCs/>
          <w:lang w:val="en-US"/>
        </w:rPr>
        <w:t xml:space="preserve">p </w:t>
      </w:r>
      <w:r w:rsidR="009F3353">
        <w:rPr>
          <w:lang w:val="en-US"/>
        </w:rPr>
        <w:t>=0.0010, [CI: 0.26, 1.02]</w:t>
      </w:r>
      <w:r w:rsidR="00F43BCD">
        <w:rPr>
          <w:lang w:val="en-US"/>
        </w:rPr>
        <w:t xml:space="preserve">, </w:t>
      </w:r>
      <w:r w:rsidR="00F43BCD">
        <w:rPr>
          <w:i/>
          <w:iCs/>
          <w:lang w:val="en-US"/>
        </w:rPr>
        <w:t>d</w:t>
      </w:r>
      <w:r w:rsidR="00F43BCD">
        <w:rPr>
          <w:lang w:val="en-US"/>
        </w:rPr>
        <w:t xml:space="preserve"> =0.83</w:t>
      </w:r>
      <w:r w:rsidR="009F3353">
        <w:rPr>
          <w:lang w:val="en-US"/>
        </w:rPr>
        <w:t xml:space="preserve">; </w:t>
      </w:r>
      <w:r w:rsidR="009F3353" w:rsidRPr="5E74CD3E">
        <w:rPr>
          <w:b/>
          <w:bCs/>
          <w:lang w:val="en-US"/>
        </w:rPr>
        <w:t>Figure 2</w:t>
      </w:r>
      <w:r w:rsidR="001A35DB">
        <w:rPr>
          <w:b/>
          <w:bCs/>
          <w:lang w:val="en-US"/>
        </w:rPr>
        <w:t>b</w:t>
      </w:r>
      <w:r w:rsidR="009F3353">
        <w:rPr>
          <w:lang w:val="en-US"/>
        </w:rPr>
        <w:t>)</w:t>
      </w:r>
      <w:r w:rsidR="00ED0B3D">
        <w:rPr>
          <w:rFonts w:cstheme="minorHAnsi"/>
          <w:lang w:val="en-US"/>
        </w:rPr>
        <w:t>.</w:t>
      </w:r>
      <w:r w:rsidR="00767245">
        <w:rPr>
          <w:rFonts w:cstheme="minorHAnsi"/>
          <w:lang w:val="en-US"/>
        </w:rPr>
        <w:t xml:space="preserve"> </w:t>
      </w:r>
      <w:r w:rsidR="009F3353">
        <w:rPr>
          <w:rFonts w:cstheme="minorHAnsi"/>
          <w:lang w:val="en-US"/>
        </w:rPr>
        <w:t xml:space="preserve">The </w:t>
      </w:r>
      <w:r w:rsidR="009F3353">
        <w:rPr>
          <w:rFonts w:cstheme="minorHAnsi"/>
          <w:lang w:val="en-US"/>
        </w:rPr>
        <w:lastRenderedPageBreak/>
        <w:t xml:space="preserve">biggest divergence in </w:t>
      </w:r>
      <w:r w:rsidR="009F3353">
        <w:rPr>
          <w:lang w:val="en-US"/>
        </w:rPr>
        <w:t>MO</w:t>
      </w:r>
      <w:r w:rsidR="009F3353">
        <w:rPr>
          <w:vertAlign w:val="subscript"/>
          <w:lang w:val="en-US"/>
        </w:rPr>
        <w:t xml:space="preserve">2max </w:t>
      </w:r>
      <w:r w:rsidR="009F3353">
        <w:rPr>
          <w:lang w:val="en-US"/>
        </w:rPr>
        <w:t>values were observed at 30</w:t>
      </w:r>
      <w:r w:rsidR="009F3353">
        <w:rPr>
          <w:rFonts w:cstheme="minorHAnsi"/>
          <w:lang w:val="en-US"/>
        </w:rPr>
        <w:t>°C and 31.5°C, where low-latitude fish values were 15% (+2.21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and 21% (+2.92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xml:space="preserve">) higher than high-latitude fish, respectively. </w:t>
      </w:r>
    </w:p>
    <w:p w14:paraId="0F6D8167" w14:textId="4E16677C" w:rsidR="00FD49AF" w:rsidRPr="00B80E12" w:rsidRDefault="00F42102" w:rsidP="00B36451">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4244F6">
        <w:rPr>
          <w:rFonts w:cstheme="minorHAnsi"/>
          <w:lang w:val="en-US"/>
        </w:rPr>
        <w:t>low- and high-latitude thermal performance curves</w:t>
      </w:r>
      <w:r w:rsidR="00FD7C4E">
        <w:rPr>
          <w:rFonts w:cstheme="minorHAnsi"/>
          <w:lang w:val="en-US"/>
        </w:rPr>
        <w:t xml:space="preserve"> </w:t>
      </w:r>
      <w:r w:rsidR="00066E13">
        <w:rPr>
          <w:rFonts w:cstheme="minorHAnsi"/>
          <w:lang w:val="en-US"/>
        </w:rPr>
        <w:t>(</w:t>
      </w:r>
      <w:r w:rsidR="004244F6">
        <w:rPr>
          <w:i/>
          <w:iCs/>
          <w:lang w:val="en-US"/>
        </w:rPr>
        <w:t xml:space="preserve">p </w:t>
      </w:r>
      <w:r w:rsidR="004244F6">
        <w:rPr>
          <w:lang w:val="en-US"/>
        </w:rPr>
        <w:t>=0.0010, [CI: 0.28, 1.10</w:t>
      </w:r>
      <w:r w:rsidR="00832637">
        <w:rPr>
          <w:lang w:val="en-US"/>
        </w:rPr>
        <w:t>]</w:t>
      </w:r>
      <w:r w:rsidR="00F43BCD">
        <w:rPr>
          <w:lang w:val="en-US"/>
        </w:rPr>
        <w:t xml:space="preserve">, </w:t>
      </w:r>
      <w:r w:rsidR="00F43BCD">
        <w:rPr>
          <w:i/>
          <w:iCs/>
          <w:lang w:val="en-US"/>
        </w:rPr>
        <w:t xml:space="preserve">d </w:t>
      </w:r>
      <w:r w:rsidR="00F43BCD">
        <w:rPr>
          <w:lang w:val="en-US"/>
        </w:rPr>
        <w:t>=0.94</w:t>
      </w:r>
      <w:r w:rsidR="004244F6">
        <w:rPr>
          <w:lang w:val="en-US"/>
        </w:rPr>
        <w:t>;</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4244F6">
        <w:rPr>
          <w:rFonts w:cstheme="minorHAnsi"/>
          <w:lang w:val="en-US"/>
        </w:rPr>
        <w:t>E</w:t>
      </w:r>
      <w:r w:rsidR="003A2AF5">
        <w:rPr>
          <w:rFonts w:cstheme="minorHAnsi"/>
          <w:lang w:val="en-US"/>
        </w:rPr>
        <w:t>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w:t>
      </w:r>
      <w:r w:rsidR="004244F6">
        <w:rPr>
          <w:rFonts w:cstheme="minorHAnsi"/>
          <w:lang w:val="en-US"/>
        </w:rPr>
        <w:t>within</w:t>
      </w:r>
      <w:r w:rsidR="00E93124">
        <w:rPr>
          <w:rFonts w:cstheme="minorHAnsi"/>
          <w:lang w:val="en-US"/>
        </w:rPr>
        <w:t xml:space="preserve"> </w:t>
      </w:r>
      <w:r w:rsidR="00423CAA">
        <w:rPr>
          <w:rFonts w:cstheme="minorHAnsi"/>
          <w:lang w:val="en-US"/>
        </w:rPr>
        <w:t>low-latitude</w:t>
      </w:r>
      <w:r w:rsidR="00775F05">
        <w:rPr>
          <w:rFonts w:cstheme="minorHAnsi"/>
          <w:lang w:val="en-US"/>
        </w:rPr>
        <w:t xml:space="preserve"> fish</w:t>
      </w:r>
      <w:r w:rsidR="00BF2AF1">
        <w:rPr>
          <w:rFonts w:cstheme="minorHAnsi"/>
          <w:lang w:val="en-US"/>
        </w:rPr>
        <w:t xml:space="preserve"> </w:t>
      </w:r>
      <w:r w:rsidR="004244F6">
        <w:rPr>
          <w:rFonts w:cstheme="minorHAnsi"/>
          <w:lang w:val="en-US"/>
        </w:rPr>
        <w:t xml:space="preserve">was primarily driven by their improved </w:t>
      </w:r>
      <w:r w:rsidR="004244F6">
        <w:rPr>
          <w:lang w:val="en-US"/>
        </w:rPr>
        <w:t>MO</w:t>
      </w:r>
      <w:r w:rsidR="004244F6">
        <w:rPr>
          <w:vertAlign w:val="subscript"/>
          <w:lang w:val="en-US"/>
        </w:rPr>
        <w:t>2max.</w:t>
      </w:r>
      <w:r w:rsidR="004244F6">
        <w:rPr>
          <w:rFonts w:cstheme="minorHAnsi"/>
          <w:lang w:val="en-US"/>
        </w:rPr>
        <w:t xml:space="preserve"> Low-latitude fish displayed increased AAS </w:t>
      </w:r>
      <w:r w:rsidR="00CE4D82">
        <w:rPr>
          <w:rFonts w:cstheme="minorHAnsi"/>
          <w:lang w:val="en-US"/>
        </w:rPr>
        <w:t>at 30°C</w:t>
      </w:r>
      <w:r w:rsidR="002251F6">
        <w:rPr>
          <w:rFonts w:cstheme="minorHAnsi"/>
          <w:lang w:val="en-US"/>
        </w:rPr>
        <w:t xml:space="preserve"> and </w:t>
      </w:r>
      <w:r w:rsidR="00C56035">
        <w:rPr>
          <w:rFonts w:cstheme="minorHAnsi"/>
          <w:lang w:val="en-US"/>
        </w:rPr>
        <w:t>31.5°C</w:t>
      </w:r>
      <w:r w:rsidR="004244F6">
        <w:rPr>
          <w:rFonts w:cstheme="minorHAnsi"/>
          <w:lang w:val="en-US"/>
        </w:rPr>
        <w:t xml:space="preserve"> compared to high-latitude fish</w:t>
      </w:r>
      <w:r w:rsidR="00064AA6">
        <w:rPr>
          <w:rFonts w:cstheme="minorHAnsi"/>
          <w:lang w:val="en-US"/>
        </w:rPr>
        <w:t xml:space="preserve"> and</w:t>
      </w:r>
      <w:r w:rsidR="00C56035">
        <w:rPr>
          <w:rFonts w:cstheme="minorHAnsi"/>
          <w:lang w:val="en-US"/>
        </w:rPr>
        <w:t xml:space="preserve"> </w:t>
      </w:r>
      <w:r w:rsidR="00CE4D82">
        <w:rPr>
          <w:rFonts w:cstheme="minorHAnsi"/>
          <w:lang w:val="en-US"/>
        </w:rPr>
        <w:t xml:space="preserve">represented a difference of </w:t>
      </w:r>
      <w:r w:rsidR="004244F6">
        <w:rPr>
          <w:rFonts w:cstheme="minorHAnsi"/>
          <w:lang w:val="en-US"/>
        </w:rPr>
        <w:t>33</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64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xml:space="preserve"> and </w:t>
      </w:r>
      <w:r w:rsidR="004244F6">
        <w:rPr>
          <w:rFonts w:cstheme="minorHAnsi"/>
          <w:lang w:val="en-US"/>
        </w:rPr>
        <w:t>38</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79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respectively.</w:t>
      </w:r>
      <w:r w:rsidR="001246B6">
        <w:rPr>
          <w:rFonts w:cstheme="minorHAnsi"/>
          <w:lang w:val="en-US"/>
        </w:rPr>
        <w:t xml:space="preserve"> </w:t>
      </w:r>
      <w:r w:rsidR="0075180A">
        <w:rPr>
          <w:rFonts w:cstheme="minorHAnsi"/>
          <w:lang w:val="en-US"/>
        </w:rPr>
        <w:t xml:space="preserve">At </w:t>
      </w:r>
      <w:r w:rsidR="004244F6">
        <w:rPr>
          <w:rFonts w:cstheme="minorHAnsi"/>
          <w:lang w:val="en-US"/>
        </w:rPr>
        <w:t>28.5°C low-latitude fish only performed 18%</w:t>
      </w:r>
      <w:r w:rsidR="008042B1">
        <w:rPr>
          <w:rFonts w:cstheme="minorHAnsi"/>
          <w:lang w:val="en-US"/>
        </w:rPr>
        <w:t xml:space="preserve"> (+1.53 MgO</w:t>
      </w:r>
      <w:r w:rsidR="008042B1">
        <w:rPr>
          <w:rFonts w:cstheme="minorHAnsi"/>
          <w:vertAlign w:val="subscript"/>
          <w:lang w:val="en-US"/>
        </w:rPr>
        <w:t>2</w:t>
      </w:r>
      <w:r w:rsidR="008042B1">
        <w:rPr>
          <w:rFonts w:cstheme="minorHAnsi"/>
          <w:lang w:val="en-US"/>
        </w:rPr>
        <w:t xml:space="preserve"> hr</w:t>
      </w:r>
      <w:r w:rsidR="008042B1">
        <w:rPr>
          <w:rFonts w:cstheme="minorHAnsi"/>
          <w:vertAlign w:val="superscript"/>
          <w:lang w:val="en-US"/>
        </w:rPr>
        <w:t>-1</w:t>
      </w:r>
      <w:r w:rsidR="008042B1">
        <w:rPr>
          <w:rFonts w:cstheme="minorHAnsi"/>
          <w:lang w:val="en-US"/>
        </w:rPr>
        <w:t>)</w:t>
      </w:r>
      <w:r w:rsidR="004244F6">
        <w:rPr>
          <w:rFonts w:cstheme="minorHAnsi"/>
          <w:lang w:val="en-US"/>
        </w:rPr>
        <w:t xml:space="preserve"> better than high-latitude fish, and at 27°C </w:t>
      </w:r>
      <w:r w:rsidR="008042B1">
        <w:rPr>
          <w:rFonts w:cstheme="minorHAnsi"/>
          <w:lang w:val="en-US"/>
        </w:rPr>
        <w:t>low- and high-latitude fish performed equally</w:t>
      </w:r>
      <w:r w:rsidR="002739C0">
        <w:rPr>
          <w:rFonts w:cstheme="minorHAnsi"/>
          <w:lang w:val="en-US"/>
        </w:rPr>
        <w:t xml:space="preserve">. </w:t>
      </w:r>
    </w:p>
    <w:p w14:paraId="0F4C7F97" w14:textId="71C82B6B" w:rsidR="00E45A33" w:rsidRDefault="00E45A33" w:rsidP="00B36451">
      <w:pPr>
        <w:spacing w:after="0" w:line="240" w:lineRule="auto"/>
        <w:jc w:val="both"/>
        <w:rPr>
          <w:rFonts w:cstheme="minorHAnsi"/>
          <w:lang w:val="en-US"/>
        </w:rPr>
      </w:pPr>
    </w:p>
    <w:p w14:paraId="1D484C79" w14:textId="4C9A6FFF" w:rsidR="00AE4746" w:rsidRDefault="00A91526" w:rsidP="00B36451">
      <w:pPr>
        <w:pStyle w:val="Heading2"/>
        <w:spacing w:line="240" w:lineRule="auto"/>
        <w:rPr>
          <w:lang w:val="en-US"/>
        </w:rPr>
      </w:pPr>
      <w:r>
        <w:rPr>
          <w:lang w:val="en-US"/>
        </w:rPr>
        <w:t>Immune response</w:t>
      </w:r>
    </w:p>
    <w:p w14:paraId="680F6805" w14:textId="58507CEA" w:rsidR="00CB32C2" w:rsidRPr="008F2028" w:rsidRDefault="5E74CD3E" w:rsidP="00B36451">
      <w:pPr>
        <w:spacing w:line="240" w:lineRule="auto"/>
        <w:jc w:val="both"/>
        <w:rPr>
          <w:lang w:val="en-US"/>
        </w:rPr>
      </w:pPr>
      <w:r w:rsidRPr="5E74CD3E">
        <w:rPr>
          <w:lang w:val="en-US"/>
        </w:rPr>
        <w:t xml:space="preserve">Immune swelling response exhibited a </w:t>
      </w:r>
      <w:r w:rsidR="00D427E7">
        <w:rPr>
          <w:lang w:val="en-US"/>
        </w:rPr>
        <w:t xml:space="preserve">thermal performance </w:t>
      </w:r>
      <w:r w:rsidRPr="5E74CD3E">
        <w:rPr>
          <w:lang w:val="en-US"/>
        </w:rPr>
        <w:t>curved</w:t>
      </w:r>
      <w:r w:rsidR="00D427E7">
        <w:rPr>
          <w:lang w:val="en-US"/>
        </w:rPr>
        <w:t xml:space="preserve"> that was significant correlated with temperature (χ</w:t>
      </w:r>
      <w:r w:rsidR="00D427E7">
        <w:t>² =50.41</w:t>
      </w:r>
      <w:r w:rsidR="00D427E7" w:rsidRPr="5E74CD3E">
        <w:rPr>
          <w:lang w:val="en-US"/>
        </w:rPr>
        <w:t>,</w:t>
      </w:r>
      <w:r w:rsidR="00D427E7">
        <w:rPr>
          <w:lang w:val="en-US"/>
        </w:rPr>
        <w:t xml:space="preserve"> </w:t>
      </w:r>
      <w:proofErr w:type="spellStart"/>
      <w:r w:rsidR="00D427E7">
        <w:rPr>
          <w:lang w:val="en-US"/>
        </w:rPr>
        <w:t>df</w:t>
      </w:r>
      <w:proofErr w:type="spellEnd"/>
      <w:r w:rsidR="00D427E7">
        <w:rPr>
          <w:lang w:val="en-US"/>
        </w:rPr>
        <w:t xml:space="preserve"> =3,</w:t>
      </w:r>
      <w:r w:rsidR="00D427E7" w:rsidRPr="5E74CD3E">
        <w:rPr>
          <w:lang w:val="en-US"/>
        </w:rPr>
        <w:t xml:space="preserve"> </w:t>
      </w:r>
      <w:r w:rsidR="00D427E7">
        <w:rPr>
          <w:i/>
          <w:iCs/>
          <w:lang w:val="en-US"/>
        </w:rPr>
        <w:t xml:space="preserve">p </w:t>
      </w:r>
      <w:r w:rsidR="00D427E7">
        <w:rPr>
          <w:lang w:val="en-US"/>
        </w:rPr>
        <w:t>&lt;0.001) and</w:t>
      </w:r>
      <w:r w:rsidRPr="5E74CD3E">
        <w:rPr>
          <w:lang w:val="en-US"/>
        </w:rPr>
        <w:t xml:space="preserve"> peaked at 28.5°C</w:t>
      </w:r>
      <w:r w:rsidR="00D427E7">
        <w:rPr>
          <w:lang w:val="en-US"/>
        </w:rPr>
        <w:t xml:space="preserve"> </w:t>
      </w:r>
      <w:r w:rsidR="00D427E7" w:rsidRPr="5E74CD3E">
        <w:rPr>
          <w:lang w:val="en-US"/>
        </w:rPr>
        <w:t>in both low- and high-latitude populations</w:t>
      </w:r>
      <w:r w:rsidR="00D427E7">
        <w:rPr>
          <w:lang w:val="en-US"/>
        </w:rPr>
        <w:t>;</w:t>
      </w:r>
      <w:r w:rsidRPr="5E74CD3E">
        <w:rPr>
          <w:lang w:val="en-US"/>
        </w:rPr>
        <w:t xml:space="preserve"> however, no significant differences were found </w:t>
      </w:r>
      <w:r w:rsidR="009A3FF1">
        <w:rPr>
          <w:lang w:val="en-US"/>
        </w:rPr>
        <w:t>when comparing</w:t>
      </w:r>
      <w:r w:rsidRPr="5E74CD3E">
        <w:rPr>
          <w:lang w:val="en-US"/>
        </w:rPr>
        <w:t xml:space="preserve"> </w:t>
      </w:r>
      <w:r w:rsidR="009A3FF1">
        <w:rPr>
          <w:lang w:val="en-US"/>
        </w:rPr>
        <w:t>latitude</w:t>
      </w:r>
      <w:r w:rsidRPr="5E74CD3E">
        <w:rPr>
          <w:lang w:val="en-US"/>
        </w:rPr>
        <w:t>s</w:t>
      </w:r>
      <w:r w:rsidR="009A3FF1">
        <w:rPr>
          <w:lang w:val="en-US"/>
        </w:rPr>
        <w:t xml:space="preserve"> (</w:t>
      </w:r>
      <w:r w:rsidR="009A3FF1" w:rsidRPr="5E74CD3E">
        <w:rPr>
          <w:i/>
          <w:iCs/>
          <w:lang w:val="en-US"/>
        </w:rPr>
        <w:t xml:space="preserve">p </w:t>
      </w:r>
      <w:r w:rsidR="009A3FF1" w:rsidRPr="5E74CD3E">
        <w:rPr>
          <w:lang w:val="en-US"/>
        </w:rPr>
        <w:t>&lt;0.</w:t>
      </w:r>
      <w:r w:rsidR="009A3FF1">
        <w:rPr>
          <w:lang w:val="en-US"/>
        </w:rPr>
        <w:t>85</w:t>
      </w:r>
      <w:r w:rsidR="009A3FF1" w:rsidRPr="5E74CD3E">
        <w:rPr>
          <w:i/>
          <w:iCs/>
          <w:lang w:val="en-US"/>
        </w:rPr>
        <w:t xml:space="preserve">, </w:t>
      </w:r>
      <w:r w:rsidR="009A3FF1" w:rsidRPr="5E74CD3E">
        <w:rPr>
          <w:lang w:val="en-US"/>
        </w:rPr>
        <w:t xml:space="preserve">[CI: </w:t>
      </w:r>
      <w:r w:rsidR="009A3FF1">
        <w:rPr>
          <w:lang w:val="en-US"/>
        </w:rPr>
        <w:t>-0.57</w:t>
      </w:r>
      <w:r w:rsidR="009A3FF1" w:rsidRPr="5E74CD3E">
        <w:rPr>
          <w:lang w:val="en-US"/>
        </w:rPr>
        <w:t xml:space="preserve">, </w:t>
      </w:r>
      <w:r w:rsidR="009A3FF1">
        <w:rPr>
          <w:lang w:val="en-US"/>
        </w:rPr>
        <w:t>0.48</w:t>
      </w:r>
      <w:r w:rsidR="009A3FF1" w:rsidRPr="5E74CD3E">
        <w:rPr>
          <w:lang w:val="en-US"/>
        </w:rPr>
        <w:t>]</w:t>
      </w:r>
      <w:r w:rsidR="009A3FF1">
        <w:rPr>
          <w:lang w:val="en-US"/>
        </w:rPr>
        <w:t xml:space="preserve">; </w:t>
      </w:r>
      <w:r w:rsidR="009A3FF1" w:rsidRPr="5E74CD3E">
        <w:rPr>
          <w:b/>
          <w:bCs/>
          <w:lang w:val="en-US"/>
        </w:rPr>
        <w:t>Figure 3</w:t>
      </w:r>
      <w:r w:rsidR="009A3FF1">
        <w:rPr>
          <w:lang w:val="en-US"/>
        </w:rPr>
        <w:t>)</w:t>
      </w:r>
      <w:r w:rsidR="00D427E7">
        <w:rPr>
          <w:lang w:val="en-US"/>
        </w:rPr>
        <w:t xml:space="preserve">. </w:t>
      </w:r>
      <w:r w:rsidRPr="5E74CD3E">
        <w:rPr>
          <w:lang w:val="en-US"/>
        </w:rPr>
        <w:t xml:space="preserve"> </w:t>
      </w:r>
    </w:p>
    <w:p w14:paraId="2F54795A" w14:textId="77777777" w:rsidR="00D85FE5" w:rsidRDefault="00D85FE5" w:rsidP="00B36451">
      <w:pPr>
        <w:pStyle w:val="Heading2"/>
        <w:spacing w:line="240" w:lineRule="auto"/>
        <w:rPr>
          <w:lang w:val="en-US"/>
        </w:rPr>
      </w:pPr>
      <w:r>
        <w:rPr>
          <w:lang w:val="en-US"/>
        </w:rPr>
        <w:t xml:space="preserve">Hematocrit </w:t>
      </w:r>
    </w:p>
    <w:p w14:paraId="7D751079" w14:textId="3C233166" w:rsidR="00AF7DE1" w:rsidRDefault="00D85FE5" w:rsidP="00B36451">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14:paraId="77B2DBD1" w14:textId="6C051827" w:rsidR="00B82CC6" w:rsidRDefault="3F3D12B7" w:rsidP="00B36451">
      <w:pPr>
        <w:pStyle w:val="Heading2"/>
        <w:spacing w:line="240" w:lineRule="auto"/>
        <w:rPr>
          <w:lang w:val="en-US"/>
        </w:rPr>
      </w:pPr>
      <w:r w:rsidRPr="3F3D12B7">
        <w:rPr>
          <w:lang w:val="en-US"/>
        </w:rPr>
        <w:t xml:space="preserve">Enzyme analysis </w:t>
      </w:r>
    </w:p>
    <w:p w14:paraId="6982FA2C" w14:textId="2AFB61D7" w:rsidR="000F61B7" w:rsidRPr="00E26E48" w:rsidRDefault="007412CC" w:rsidP="00B36451">
      <w:pPr>
        <w:spacing w:line="240" w:lineRule="auto"/>
        <w:jc w:val="both"/>
        <w:rPr>
          <w:lang w:val="en-US"/>
        </w:rPr>
      </w:pPr>
      <w:r>
        <w:rPr>
          <w:lang w:val="en-US"/>
        </w:rPr>
        <w:t>Lactate dehydrogenase activity was positively correlated with temperature</w:t>
      </w:r>
      <w:r w:rsidR="009803D1">
        <w:rPr>
          <w:lang w:val="en-US"/>
        </w:rPr>
        <w:t xml:space="preserve"> (</w:t>
      </w:r>
      <w:r w:rsidR="00832637">
        <w:rPr>
          <w:lang w:val="en-US"/>
        </w:rPr>
        <w:t>χ</w:t>
      </w:r>
      <w:r w:rsidR="00832637">
        <w:t>² =2297.23</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3,</w:t>
      </w:r>
      <w:r w:rsidR="00832637" w:rsidRPr="5E74CD3E">
        <w:rPr>
          <w:lang w:val="en-US"/>
        </w:rPr>
        <w:t xml:space="preserve"> </w:t>
      </w:r>
      <w:r w:rsidR="00832637">
        <w:rPr>
          <w:i/>
          <w:iCs/>
          <w:lang w:val="en-US"/>
        </w:rPr>
        <w:t xml:space="preserve">p </w:t>
      </w:r>
      <w:r w:rsidR="00832637">
        <w:rPr>
          <w:lang w:val="en-US"/>
        </w:rPr>
        <w:t>&lt;0.001</w:t>
      </w:r>
      <w:r w:rsidR="009803D1">
        <w:rPr>
          <w:lang w:val="en-US"/>
        </w:rPr>
        <w:t>)</w:t>
      </w:r>
      <w:r>
        <w:rPr>
          <w:lang w:val="en-US"/>
        </w:rPr>
        <w:t xml:space="preserve">, however, no significant differences were seen in </w:t>
      </w:r>
      <w:r w:rsidR="00832637">
        <w:rPr>
          <w:lang w:val="en-US"/>
        </w:rPr>
        <w:t xml:space="preserve">the </w:t>
      </w:r>
      <w:r>
        <w:rPr>
          <w:lang w:val="en-US"/>
        </w:rPr>
        <w:t xml:space="preserve">LDH </w:t>
      </w:r>
      <w:r w:rsidR="00832637">
        <w:rPr>
          <w:lang w:val="en-US"/>
        </w:rPr>
        <w:t>thermal performance curves of low- and high-latitude fish (</w:t>
      </w:r>
      <w:r w:rsidR="00832637">
        <w:rPr>
          <w:i/>
          <w:iCs/>
          <w:lang w:val="en-US"/>
        </w:rPr>
        <w:t xml:space="preserve">p </w:t>
      </w:r>
      <w:r w:rsidR="00832637">
        <w:rPr>
          <w:lang w:val="en-US"/>
        </w:rPr>
        <w:t>=0.98, [CI: -2.00, 1.94];</w:t>
      </w:r>
      <w:r w:rsidR="00832637" w:rsidRPr="3E619783">
        <w:rPr>
          <w:b/>
          <w:bCs/>
          <w:lang w:val="en-US"/>
        </w:rPr>
        <w:t xml:space="preserve"> Figure 4a</w:t>
      </w:r>
      <w:r w:rsidR="00832637">
        <w:rPr>
          <w:lang w:val="en-US"/>
        </w:rPr>
        <w:t>)</w:t>
      </w:r>
      <w:r w:rsidR="00282F9E" w:rsidRPr="3E619783">
        <w:rPr>
          <w:lang w:val="en-US"/>
        </w:rPr>
        <w:t>.</w:t>
      </w:r>
      <w:r w:rsidR="00864BDB" w:rsidRPr="3E619783">
        <w:rPr>
          <w:lang w:val="en-US"/>
        </w:rPr>
        <w:t xml:space="preserve"> </w:t>
      </w:r>
      <w:r w:rsidR="000F61B7">
        <w:rPr>
          <w:lang w:val="en-US"/>
        </w:rPr>
        <w:t xml:space="preserve"> </w:t>
      </w:r>
      <w:r w:rsidR="0071722B">
        <w:rPr>
          <w:lang w:val="en-US"/>
        </w:rPr>
        <w:t xml:space="preserve">Citrate synthases </w:t>
      </w:r>
      <w:r w:rsidR="00832637">
        <w:rPr>
          <w:lang w:val="en-US"/>
        </w:rPr>
        <w:t>displayed similar results to LDH, a positive correlation with temperature (χ</w:t>
      </w:r>
      <w:r w:rsidR="00832637">
        <w:t>² =1364.86</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2,</w:t>
      </w:r>
      <w:r w:rsidR="00832637" w:rsidRPr="5E74CD3E">
        <w:rPr>
          <w:lang w:val="en-US"/>
        </w:rPr>
        <w:t xml:space="preserve"> </w:t>
      </w:r>
      <w:r w:rsidR="00832637">
        <w:rPr>
          <w:i/>
          <w:iCs/>
          <w:lang w:val="en-US"/>
        </w:rPr>
        <w:t xml:space="preserve">p </w:t>
      </w:r>
      <w:r w:rsidR="00832637">
        <w:rPr>
          <w:lang w:val="en-US"/>
        </w:rPr>
        <w:t xml:space="preserve">&lt;0.001), but no significant difference between the low- and high-latitude thermal performance curves </w:t>
      </w:r>
      <w:r w:rsidR="0071722B">
        <w:rPr>
          <w:lang w:val="en-US"/>
        </w:rPr>
        <w:t>(</w:t>
      </w:r>
      <w:r w:rsidR="0071722B">
        <w:rPr>
          <w:i/>
          <w:iCs/>
          <w:lang w:val="en-US"/>
        </w:rPr>
        <w:t xml:space="preserve">p </w:t>
      </w:r>
      <w:r w:rsidR="00832637">
        <w:rPr>
          <w:lang w:val="en-US"/>
        </w:rPr>
        <w:t>=0.14</w:t>
      </w:r>
      <w:r w:rsidR="0071722B">
        <w:rPr>
          <w:lang w:val="en-US"/>
        </w:rPr>
        <w:t xml:space="preserve">, [CI: </w:t>
      </w:r>
      <w:r w:rsidR="00E26E48">
        <w:rPr>
          <w:lang w:val="en-US"/>
        </w:rPr>
        <w:t>-</w:t>
      </w:r>
      <w:r w:rsidR="00832637">
        <w:rPr>
          <w:lang w:val="en-US"/>
        </w:rPr>
        <w:t>0.0097</w:t>
      </w:r>
      <w:r w:rsidR="00E26E48">
        <w:rPr>
          <w:lang w:val="en-US"/>
        </w:rPr>
        <w:t>, -</w:t>
      </w:r>
      <w:r w:rsidR="00832637">
        <w:rPr>
          <w:lang w:val="en-US"/>
        </w:rPr>
        <w:t>0.0014</w:t>
      </w:r>
      <w:r w:rsidR="00E26E48">
        <w:rPr>
          <w:lang w:val="en-US"/>
        </w:rPr>
        <w:t xml:space="preserve">]; </w:t>
      </w:r>
      <w:r w:rsidR="00E26E48">
        <w:rPr>
          <w:b/>
          <w:bCs/>
          <w:lang w:val="en-US"/>
        </w:rPr>
        <w:t>Figure 4b</w:t>
      </w:r>
      <w:r w:rsidR="00E26E48">
        <w:rPr>
          <w:lang w:val="en-US"/>
        </w:rPr>
        <w:t xml:space="preserve">). </w:t>
      </w:r>
      <w:r w:rsidR="0085527D">
        <w:rPr>
          <w:lang w:val="en-US"/>
        </w:rPr>
        <w:t>LDH:CS ratio</w:t>
      </w:r>
      <w:r w:rsidR="00064AA6">
        <w:rPr>
          <w:lang w:val="en-US"/>
        </w:rPr>
        <w:t xml:space="preserve"> </w:t>
      </w:r>
      <w:r w:rsidR="0085527D">
        <w:rPr>
          <w:lang w:val="en-US"/>
        </w:rPr>
        <w:t>was also positively correlated with temperature (χ</w:t>
      </w:r>
      <w:r w:rsidR="0085527D">
        <w:t>² =51.70</w:t>
      </w:r>
      <w:r w:rsidR="0085527D" w:rsidRPr="5E74CD3E">
        <w:rPr>
          <w:lang w:val="en-US"/>
        </w:rPr>
        <w:t>,</w:t>
      </w:r>
      <w:r w:rsidR="0085527D">
        <w:rPr>
          <w:lang w:val="en-US"/>
        </w:rPr>
        <w:t xml:space="preserve"> </w:t>
      </w:r>
      <w:proofErr w:type="spellStart"/>
      <w:r w:rsidR="0085527D">
        <w:rPr>
          <w:lang w:val="en-US"/>
        </w:rPr>
        <w:t>df</w:t>
      </w:r>
      <w:proofErr w:type="spellEnd"/>
      <w:r w:rsidR="0085527D">
        <w:rPr>
          <w:lang w:val="en-US"/>
        </w:rPr>
        <w:t xml:space="preserve"> =1,</w:t>
      </w:r>
      <w:r w:rsidR="0085527D" w:rsidRPr="5E74CD3E">
        <w:rPr>
          <w:lang w:val="en-US"/>
        </w:rPr>
        <w:t xml:space="preserve"> </w:t>
      </w:r>
      <w:r w:rsidR="0085527D">
        <w:rPr>
          <w:i/>
          <w:iCs/>
          <w:lang w:val="en-US"/>
        </w:rPr>
        <w:t xml:space="preserve">p </w:t>
      </w:r>
      <w:r w:rsidR="0085527D">
        <w:rPr>
          <w:lang w:val="en-US"/>
        </w:rPr>
        <w:t>&lt;0.001), but no significant difference was observed between low- and high-latitude fish (</w:t>
      </w:r>
      <w:r w:rsidR="0085527D">
        <w:rPr>
          <w:i/>
          <w:iCs/>
          <w:lang w:val="en-US"/>
        </w:rPr>
        <w:t xml:space="preserve">p </w:t>
      </w:r>
      <w:r w:rsidR="0085527D">
        <w:rPr>
          <w:lang w:val="en-US"/>
        </w:rPr>
        <w:t>=0.91, [CI: -0.23, 0.25];</w:t>
      </w:r>
      <w:r w:rsidR="0085527D" w:rsidRPr="3E619783">
        <w:rPr>
          <w:b/>
          <w:bCs/>
          <w:lang w:val="en-US"/>
        </w:rPr>
        <w:t xml:space="preserve"> Figure 4</w:t>
      </w:r>
      <w:r w:rsidR="0085527D">
        <w:rPr>
          <w:b/>
          <w:bCs/>
          <w:lang w:val="en-US"/>
        </w:rPr>
        <w:t>c)</w:t>
      </w:r>
      <w:r w:rsidR="0085527D">
        <w:rPr>
          <w:lang w:val="en-US"/>
        </w:rPr>
        <w:t xml:space="preserve">. </w:t>
      </w:r>
    </w:p>
    <w:p w14:paraId="59F8D999" w14:textId="0725D519" w:rsidR="00AE2648" w:rsidRPr="00917600" w:rsidRDefault="6B3B70FA" w:rsidP="6B3B70FA">
      <w:pPr>
        <w:pStyle w:val="Heading1"/>
        <w:spacing w:line="240" w:lineRule="auto"/>
        <w:rPr>
          <w:lang w:val="en-US"/>
        </w:rPr>
      </w:pPr>
      <w:r w:rsidRPr="00917600">
        <w:rPr>
          <w:lang w:val="en-US"/>
        </w:rPr>
        <w:t>Discussion</w:t>
      </w:r>
    </w:p>
    <w:p w14:paraId="52D6F737" w14:textId="36D8D8F7" w:rsidR="00BC364A" w:rsidRPr="00E252A8" w:rsidRDefault="5E74CD3E" w:rsidP="00AD1B89">
      <w:pPr>
        <w:spacing w:line="240" w:lineRule="auto"/>
        <w:jc w:val="both"/>
        <w:rPr>
          <w:color w:val="000000" w:themeColor="text1"/>
          <w:lang w:val="en-US"/>
        </w:rPr>
      </w:pPr>
      <w:r w:rsidRPr="00E252A8">
        <w:rPr>
          <w:color w:val="000000" w:themeColor="text1"/>
          <w:lang w:val="en-US"/>
        </w:rPr>
        <w:t>How populations respond to climate change will depend on</w:t>
      </w:r>
      <w:r w:rsidR="00527876" w:rsidRPr="00E252A8">
        <w:rPr>
          <w:color w:val="000000" w:themeColor="text1"/>
          <w:lang w:val="en-US"/>
        </w:rPr>
        <w:t xml:space="preserve"> traits that are adapted to localized</w:t>
      </w:r>
      <w:r w:rsidRPr="00E252A8">
        <w:rPr>
          <w:color w:val="000000" w:themeColor="text1"/>
          <w:lang w:val="en-US"/>
        </w:rPr>
        <w:t xml:space="preserve"> environmental conditions.</w:t>
      </w:r>
      <w:r w:rsidR="00527876" w:rsidRPr="00E252A8">
        <w:rPr>
          <w:color w:val="000000" w:themeColor="text1"/>
          <w:lang w:val="en-US"/>
        </w:rPr>
        <w:t xml:space="preserve"> </w:t>
      </w:r>
      <w:r w:rsidR="00E252A8" w:rsidRPr="00E252A8">
        <w:rPr>
          <w:color w:val="000000" w:themeColor="text1"/>
          <w:lang w:val="en-US"/>
        </w:rPr>
        <w:t xml:space="preserve">Localized environment conditions can influence thermal preferences and limitation within populations via plastic and evolutionary mechanisms, creating complex adaptive landscape across species’ distributions </w:t>
      </w:r>
      <w:r w:rsidR="00E252A8" w:rsidRPr="00E252A8">
        <w:rPr>
          <w:color w:val="000000" w:themeColor="text1"/>
          <w:lang w:val="en-US"/>
        </w:rPr>
        <w:fldChar w:fldCharType="begin" w:fldLock="1"/>
      </w:r>
      <w:r w:rsidR="00554642">
        <w:rPr>
          <w:color w:val="000000" w:themeColor="text1"/>
          <w:lang w:val="en-US"/>
        </w:rPr>
        <w:instrText>ADDIN CSL_CITATION {"citationItems":[{"id":"ITEM-1","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1","issue":"11","issued":{"date-parts":[["2014"]]},"page":"1351-1364","title":"The effects of phenotypic plasticity and local adaptation on forecasts of species range shifts under climate change","type":"article-journal","volume":"17"},"uris":["http://www.mendeley.com/documents/?uuid=0b1efc81-8c85-4cb2-bd24-59c40514602a"]},{"id":"ITEM-2","itemData":{"DOI":"10.1098/rstb.2012.0005","ISSN":"14712970","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 2012 The Royal Society.","author":[{"dropping-particle":"","family":"Huey","given":"Raymond B.","non-dropping-particle":"","parse-names":false,"suffix":""},{"dropping-particle":"","family":"Kearney","given":"Michael R.","non-dropping-particle":"","parse-names":false,"suffix":""},{"dropping-particle":"","family":"Krockenberger","given":"Andrew","non-dropping-particle":"","parse-names":false,"suffix":""},{"dropping-particle":"","family":"Holtum","given":"Joseph A.M.","non-dropping-particle":"","parse-names":false,"suffix":""},{"dropping-particle":"","family":"Jess","given":"Mellissa","non-dropping-particle":"","parse-names":false,"suffix":""},{"dropping-particle":"","family":"Williams","given":"Stephen E.","non-dropping-particle":"","parse-names":false,"suffix":""}],"container-title":"Philosophical Transactions of the Royal Society B: Biological Sciences","id":"ITEM-2","issue":"1596","issued":{"date-parts":[["2012"]]},"page":"1665-1679","title":"Predicting organismal vulnerability to climate warming: Roles of behaviour, physiology and adaptation","type":"article-journal","volume":"367"},"uris":["http://www.mendeley.com/documents/?uuid=0f4381cc-076f-43ec-83db-66a4449d0aa8"]}],"mendeley":{"formattedCitation":"(Huey et al. 2012; Valladares et al. 2014)","plainTextFormattedCitation":"(Huey et al. 2012; Valladares et al. 2014)","previouslyFormattedCitation":"(Huey et al. 2012; Valladares et al. 2014)"},"properties":{"noteIndex":0},"schema":"https://github.com/citation-style-language/schema/raw/master/csl-citation.json"}</w:instrText>
      </w:r>
      <w:r w:rsidR="00E252A8" w:rsidRPr="00E252A8">
        <w:rPr>
          <w:color w:val="000000" w:themeColor="text1"/>
          <w:lang w:val="en-US"/>
        </w:rPr>
        <w:fldChar w:fldCharType="separate"/>
      </w:r>
      <w:r w:rsidR="00E252A8" w:rsidRPr="00E252A8">
        <w:rPr>
          <w:noProof/>
          <w:color w:val="000000" w:themeColor="text1"/>
          <w:lang w:val="en-US"/>
        </w:rPr>
        <w:t>(Huey et al. 2012; Valladares et al. 2014)</w:t>
      </w:r>
      <w:r w:rsidR="00E252A8" w:rsidRPr="00E252A8">
        <w:rPr>
          <w:color w:val="000000" w:themeColor="text1"/>
          <w:lang w:val="en-US"/>
        </w:rPr>
        <w:fldChar w:fldCharType="end"/>
      </w:r>
      <w:r w:rsidR="00E252A8" w:rsidRPr="00E252A8">
        <w:rPr>
          <w:color w:val="000000" w:themeColor="text1"/>
          <w:lang w:val="en-US"/>
        </w:rPr>
        <w:t xml:space="preserve">. </w:t>
      </w:r>
      <w:r w:rsidR="00D20776" w:rsidRPr="00E252A8">
        <w:rPr>
          <w:color w:val="000000" w:themeColor="text1"/>
          <w:lang w:val="en-US"/>
        </w:rPr>
        <w:t>Identifying existing intraspecific variation is therefore essential to accurately predicting populations’ (and therefore species’) responses to climate change. Our study found evidence of co-gradient variation</w:t>
      </w:r>
      <w:r w:rsidR="00E252A8" w:rsidRPr="00E252A8">
        <w:rPr>
          <w:color w:val="000000" w:themeColor="text1"/>
          <w:lang w:val="en-US"/>
        </w:rPr>
        <w:t xml:space="preserve"> (i.e., aligned environmental and genetic influences)</w:t>
      </w:r>
      <w:r w:rsidR="00D20776" w:rsidRPr="00E252A8">
        <w:rPr>
          <w:color w:val="000000" w:themeColor="text1"/>
          <w:lang w:val="en-US"/>
        </w:rPr>
        <w:t xml:space="preserve"> within aerobic physiology traits, suggesting that these traits are adapted to localized environmental </w:t>
      </w:r>
      <w:r w:rsidR="00E252A8" w:rsidRPr="00E252A8">
        <w:rPr>
          <w:color w:val="000000" w:themeColor="text1"/>
          <w:lang w:val="en-US"/>
        </w:rPr>
        <w:t xml:space="preserve">conditions. However, no intraspecific variation was found in several other traits including immunocompetence, hematocrit, and enzyme activity. </w:t>
      </w:r>
    </w:p>
    <w:p w14:paraId="2E4B9AD0" w14:textId="08E6661B" w:rsidR="00571DA9" w:rsidRDefault="5E74CD3E" w:rsidP="5E74CD3E">
      <w:pPr>
        <w:spacing w:line="240" w:lineRule="auto"/>
        <w:jc w:val="both"/>
        <w:rPr>
          <w:lang w:val="en-US"/>
        </w:rPr>
      </w:pPr>
      <w:r w:rsidRPr="5E74CD3E">
        <w:rPr>
          <w:lang w:val="en-US"/>
        </w:rPr>
        <w:t>Evidence of co-gradient variation was observed in aerobic capacity. Low-latitude populations showed a higher thermal optimum for aerobic performance (MO</w:t>
      </w:r>
      <w:r w:rsidRPr="5E74CD3E">
        <w:rPr>
          <w:vertAlign w:val="subscript"/>
          <w:lang w:val="en-US"/>
        </w:rPr>
        <w:t xml:space="preserve">2max </w:t>
      </w:r>
      <w:r w:rsidRPr="008D2815">
        <w:rPr>
          <w:lang w:val="en-US"/>
        </w:rPr>
        <w:t>and AAS)</w:t>
      </w:r>
      <w:r w:rsidRPr="5E74CD3E">
        <w:rPr>
          <w:lang w:val="en-US"/>
        </w:rPr>
        <w:t xml:space="preserve"> from 30-31</w:t>
      </w:r>
      <w:r w:rsidR="008D2815">
        <w:rPr>
          <w:lang w:val="en-US"/>
        </w:rPr>
        <w:t>.</w:t>
      </w:r>
      <w:r w:rsidRPr="5E74CD3E">
        <w:rPr>
          <w:lang w:val="en-US"/>
        </w:rPr>
        <w:t>5</w:t>
      </w:r>
      <w:r w:rsidR="008D2815">
        <w:rPr>
          <w:lang w:val="en-US"/>
        </w:rPr>
        <w:t>°</w:t>
      </w:r>
      <w:r w:rsidRPr="5E74CD3E">
        <w:rPr>
          <w:lang w:val="en-US"/>
        </w:rPr>
        <w:t>C, and higher capacity at th</w:t>
      </w:r>
      <w:r w:rsidR="008D2815">
        <w:rPr>
          <w:lang w:val="en-US"/>
        </w:rPr>
        <w:t>is</w:t>
      </w:r>
      <w:r w:rsidRPr="5E74CD3E">
        <w:rPr>
          <w:lang w:val="en-US"/>
        </w:rPr>
        <w:t xml:space="preserve"> temperature</w:t>
      </w:r>
      <w:r w:rsidR="008D2815">
        <w:rPr>
          <w:lang w:val="en-US"/>
        </w:rPr>
        <w:t xml:space="preserve"> range</w:t>
      </w:r>
      <w:r w:rsidRPr="5E74CD3E">
        <w:rPr>
          <w:lang w:val="en-US"/>
        </w:rPr>
        <w:t xml:space="preserve"> than high-latitude conspecifics. </w:t>
      </w:r>
      <w:r w:rsidR="008D2815">
        <w:rPr>
          <w:lang w:val="en-US"/>
        </w:rPr>
        <w:t>F</w:t>
      </w:r>
      <w:r w:rsidRPr="5E74CD3E">
        <w:rPr>
          <w:lang w:val="en-US"/>
        </w:rPr>
        <w:t>ish from low-latitude exhibited rising MO</w:t>
      </w:r>
      <w:r w:rsidRPr="5E74CD3E">
        <w:rPr>
          <w:vertAlign w:val="subscript"/>
          <w:lang w:val="en-US"/>
        </w:rPr>
        <w:t>2max</w:t>
      </w:r>
      <w:r w:rsidRPr="5E74CD3E">
        <w:rPr>
          <w:lang w:val="en-US"/>
        </w:rPr>
        <w:t xml:space="preserve"> and MO</w:t>
      </w:r>
      <w:r w:rsidRPr="5E74CD3E">
        <w:rPr>
          <w:vertAlign w:val="subscript"/>
          <w:lang w:val="en-US"/>
        </w:rPr>
        <w:t>2Rest</w:t>
      </w:r>
      <w:r w:rsidRPr="5E74CD3E">
        <w:rPr>
          <w:lang w:val="en-US"/>
        </w:rPr>
        <w:t xml:space="preserve"> with warming,</w:t>
      </w:r>
      <w:r w:rsidR="008D2815">
        <w:rPr>
          <w:lang w:val="en-US"/>
        </w:rPr>
        <w:t xml:space="preserve"> however,</w:t>
      </w:r>
      <w:r w:rsidRPr="5E74CD3E">
        <w:rPr>
          <w:lang w:val="en-US"/>
        </w:rPr>
        <w:t xml:space="preserve"> high</w:t>
      </w:r>
      <w:r w:rsidR="008D2815">
        <w:rPr>
          <w:lang w:val="en-US"/>
        </w:rPr>
        <w:t>-</w:t>
      </w:r>
      <w:r w:rsidRPr="5E74CD3E">
        <w:rPr>
          <w:lang w:val="en-US"/>
        </w:rPr>
        <w:t>latitude populations displayed a plateaued MO</w:t>
      </w:r>
      <w:r w:rsidRPr="5E74CD3E">
        <w:rPr>
          <w:vertAlign w:val="subscript"/>
          <w:lang w:val="en-US"/>
        </w:rPr>
        <w:t xml:space="preserve">2max </w:t>
      </w:r>
      <w:r w:rsidRPr="5E74CD3E">
        <w:rPr>
          <w:lang w:val="en-US"/>
        </w:rPr>
        <w:t>across the testing temperature range and consequently reduced AAS</w:t>
      </w:r>
      <w:r w:rsidR="008D2815">
        <w:rPr>
          <w:lang w:val="en-US"/>
        </w:rPr>
        <w:t>,</w:t>
      </w:r>
      <w:r w:rsidRPr="5E74CD3E">
        <w:rPr>
          <w:lang w:val="en-US"/>
        </w:rPr>
        <w:t xml:space="preserve"> due to increasing MO</w:t>
      </w:r>
      <w:r w:rsidRPr="5E74CD3E">
        <w:rPr>
          <w:vertAlign w:val="subscript"/>
          <w:lang w:val="en-US"/>
        </w:rPr>
        <w:t>2Rest</w:t>
      </w:r>
      <w:r w:rsidRPr="5E74CD3E">
        <w:rPr>
          <w:lang w:val="en-US"/>
        </w:rPr>
        <w:t xml:space="preserve">. </w:t>
      </w:r>
      <w:r w:rsidRPr="5E74CD3E">
        <w:rPr>
          <w:color w:val="000000" w:themeColor="text1"/>
          <w:lang w:val="en-US"/>
        </w:rPr>
        <w:t>Improved aerobic capacity at higher temperatures suggests low-latitude populations are adapted</w:t>
      </w:r>
      <w:r w:rsidR="00064AA6">
        <w:rPr>
          <w:color w:val="000000" w:themeColor="text1"/>
          <w:lang w:val="en-US"/>
        </w:rPr>
        <w:t xml:space="preserve"> to warmer temperatures</w:t>
      </w:r>
      <w:r w:rsidRPr="5E74CD3E">
        <w:rPr>
          <w:color w:val="000000" w:themeColor="text1"/>
          <w:lang w:val="en-US"/>
        </w:rPr>
        <w:t xml:space="preserve">, compared to high-latitude conspecifics. </w:t>
      </w:r>
      <w:r w:rsidRPr="5E74CD3E">
        <w:rPr>
          <w:lang w:val="en-US"/>
        </w:rPr>
        <w:t xml:space="preserve">AAS can serve as a proxy for the limits of oxygen demanding processes (e.g., motor activity, reproductive output, growth) that can be performed simultaneously </w:t>
      </w:r>
      <w:r w:rsidR="00F44180" w:rsidRPr="5E74CD3E">
        <w:rPr>
          <w:lang w:val="en-US"/>
        </w:rPr>
        <w:fldChar w:fldCharType="begin" w:fldLock="1"/>
      </w:r>
      <w:r w:rsidR="00F44180" w:rsidRPr="5E74CD3E">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F44180" w:rsidRPr="5E74CD3E">
        <w:rPr>
          <w:lang w:val="en-US"/>
        </w:rPr>
        <w:fldChar w:fldCharType="separate"/>
      </w:r>
      <w:r w:rsidRPr="5E74CD3E">
        <w:rPr>
          <w:noProof/>
          <w:lang w:val="en-US"/>
        </w:rPr>
        <w:t>(Clark et al. 2013)</w:t>
      </w:r>
      <w:r w:rsidR="00F44180" w:rsidRPr="5E74CD3E">
        <w:rPr>
          <w:lang w:val="en-US"/>
        </w:rPr>
        <w:fldChar w:fldCharType="end"/>
      </w:r>
      <w:r w:rsidRPr="5E74CD3E">
        <w:rPr>
          <w:lang w:val="en-US"/>
        </w:rPr>
        <w:t xml:space="preserve"> and is expected to be a primary mechanism that determines how fish will respond to climate change </w:t>
      </w:r>
      <w:r w:rsidR="00F44180" w:rsidRPr="5E74CD3E">
        <w:rPr>
          <w:lang w:val="en-US"/>
        </w:rPr>
        <w:fldChar w:fldCharType="begin" w:fldLock="1"/>
      </w:r>
      <w:r w:rsidR="00F44180" w:rsidRPr="5E74CD3E">
        <w:rPr>
          <w:lang w:val="en-US"/>
        </w:rPr>
        <w:instrText>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et al. 2017)","plainTextFormattedCitation":"(Pörtner and Knust 2007; Pörtner et al. 2017)","previouslyFormattedCitation":"(Pörtner and Knust 2007; Pörtner et al. 2017)"},"properties":{"noteIndex":0},"schema":"https://github.com/citation-style-language/schema/raw/master/csl-citation.json"}</w:instrText>
      </w:r>
      <w:r w:rsidR="00F44180" w:rsidRPr="5E74CD3E">
        <w:rPr>
          <w:lang w:val="en-US"/>
        </w:rPr>
        <w:fldChar w:fldCharType="separate"/>
      </w:r>
      <w:r w:rsidRPr="5E74CD3E">
        <w:rPr>
          <w:noProof/>
          <w:lang w:val="en-US"/>
        </w:rPr>
        <w:t>(Pörtner and Knust 2007; Pörtner et al. 2017)</w:t>
      </w:r>
      <w:r w:rsidR="00F44180" w:rsidRPr="5E74CD3E">
        <w:rPr>
          <w:lang w:val="en-US"/>
        </w:rPr>
        <w:fldChar w:fldCharType="end"/>
      </w:r>
      <w:r w:rsidRPr="5E74CD3E">
        <w:rPr>
          <w:lang w:val="en-US"/>
        </w:rPr>
        <w:t xml:space="preserve">. </w:t>
      </w:r>
      <w:r w:rsidRPr="5E74CD3E">
        <w:rPr>
          <w:lang w:val="en-US"/>
        </w:rPr>
        <w:lastRenderedPageBreak/>
        <w:t xml:space="preserve">Therefore, </w:t>
      </w:r>
      <w:r w:rsidR="00AD1B89">
        <w:rPr>
          <w:lang w:val="en-US"/>
        </w:rPr>
        <w:t>under</w:t>
      </w:r>
      <w:r w:rsidRPr="5E74CD3E">
        <w:rPr>
          <w:lang w:val="en-US"/>
        </w:rPr>
        <w:t xml:space="preserve"> future projected warming low-latitude fish are expected to have increased fitness over high-latitude populations</w:t>
      </w:r>
      <w:r w:rsidR="00AC40A3">
        <w:rPr>
          <w:lang w:val="en-US"/>
        </w:rPr>
        <w:t xml:space="preserve">. </w:t>
      </w:r>
    </w:p>
    <w:p w14:paraId="00C33F24" w14:textId="133239F0" w:rsidR="00862C66" w:rsidRDefault="008D2815" w:rsidP="007F7011">
      <w:pPr>
        <w:spacing w:line="240" w:lineRule="auto"/>
        <w:jc w:val="both"/>
        <w:rPr>
          <w:lang w:val="en-US"/>
        </w:rPr>
      </w:pPr>
      <w:r>
        <w:rPr>
          <w:lang w:val="en-US"/>
        </w:rPr>
        <w:t>A</w:t>
      </w:r>
      <w:r w:rsidR="5E74CD3E" w:rsidRPr="5E74CD3E">
        <w:rPr>
          <w:lang w:val="en-US"/>
        </w:rPr>
        <w:t>ll other traits investigated did not display differences (co- or counter-gradient) between low</w:t>
      </w:r>
      <w:r>
        <w:rPr>
          <w:lang w:val="en-US"/>
        </w:rPr>
        <w:t>-</w:t>
      </w:r>
      <w:r w:rsidR="5E74CD3E" w:rsidRPr="5E74CD3E">
        <w:rPr>
          <w:lang w:val="en-US"/>
        </w:rPr>
        <w:t xml:space="preserve"> and high-latitude populations. Immune response and enzymatic performance across the temperature range, as well as hematocrit at the warmest temperature of 31.5</w:t>
      </w:r>
      <w:r>
        <w:rPr>
          <w:lang w:val="en-US"/>
        </w:rPr>
        <w:t>°</w:t>
      </w:r>
      <w:r w:rsidR="5E74CD3E" w:rsidRPr="5E74CD3E">
        <w:rPr>
          <w:lang w:val="en-US"/>
        </w:rPr>
        <w:t xml:space="preserve">C, were similar between </w:t>
      </w:r>
      <w:r>
        <w:rPr>
          <w:lang w:val="en-US"/>
        </w:rPr>
        <w:t xml:space="preserve">latitudes, </w:t>
      </w:r>
      <w:r w:rsidR="5E74CD3E" w:rsidRPr="5E74CD3E">
        <w:rPr>
          <w:lang w:val="en-US"/>
        </w:rPr>
        <w:t>suggest</w:t>
      </w:r>
      <w:r>
        <w:rPr>
          <w:lang w:val="en-US"/>
        </w:rPr>
        <w:t>ing</w:t>
      </w:r>
      <w:r w:rsidR="5E74CD3E" w:rsidRPr="5E74CD3E">
        <w:rPr>
          <w:lang w:val="en-US"/>
        </w:rPr>
        <w:t xml:space="preserve"> that natural selection on these phenotypic traits is not differing between </w:t>
      </w:r>
      <w:r w:rsidR="00D46C5A">
        <w:rPr>
          <w:lang w:val="en-US"/>
        </w:rPr>
        <w:t>tested locations</w:t>
      </w:r>
      <w:r w:rsidR="5E74CD3E" w:rsidRPr="5E74CD3E">
        <w:rPr>
          <w:lang w:val="en-US"/>
        </w:rPr>
        <w:t xml:space="preserve">. </w:t>
      </w:r>
      <w:r w:rsidR="006622FF" w:rsidRPr="003C7B16">
        <w:rPr>
          <w:lang w:val="en-US"/>
        </w:rPr>
        <w:t xml:space="preserve">Immune response, enzyme performance, and </w:t>
      </w:r>
      <w:r w:rsidR="00C26289" w:rsidRPr="003C7B16">
        <w:rPr>
          <w:lang w:val="en-US"/>
        </w:rPr>
        <w:t>hematocrit</w:t>
      </w:r>
      <w:r w:rsidR="006622FF" w:rsidRPr="003C7B16">
        <w:rPr>
          <w:lang w:val="en-US"/>
        </w:rPr>
        <w:t xml:space="preserve"> may therefore represent traits not </w:t>
      </w:r>
      <w:r w:rsidR="00F01985" w:rsidRPr="003C7B16">
        <w:rPr>
          <w:lang w:val="en-US"/>
        </w:rPr>
        <w:t xml:space="preserve">placed under strong selection pressure by </w:t>
      </w:r>
      <w:r w:rsidR="00FE602D" w:rsidRPr="003C7B16">
        <w:rPr>
          <w:lang w:val="en-US"/>
        </w:rPr>
        <w:t xml:space="preserve">local </w:t>
      </w:r>
      <w:r w:rsidR="00F01985" w:rsidRPr="003C7B16">
        <w:rPr>
          <w:lang w:val="en-US"/>
        </w:rPr>
        <w:t>thermal</w:t>
      </w:r>
      <w:r w:rsidR="00C26289" w:rsidRPr="003C7B16">
        <w:rPr>
          <w:lang w:val="en-US"/>
        </w:rPr>
        <w:t xml:space="preserve"> conditions</w:t>
      </w:r>
      <w:r w:rsidR="001553B5" w:rsidRPr="003C7B16">
        <w:rPr>
          <w:lang w:val="en-US"/>
        </w:rPr>
        <w:t xml:space="preserve">, </w:t>
      </w:r>
      <w:r w:rsidR="00F469A0" w:rsidRPr="003C7B16">
        <w:rPr>
          <w:lang w:val="en-US"/>
        </w:rPr>
        <w:t>potentially</w:t>
      </w:r>
      <w:r w:rsidR="001553B5" w:rsidRPr="003C7B16">
        <w:rPr>
          <w:lang w:val="en-US"/>
        </w:rPr>
        <w:t xml:space="preserve"> due to the presence of a strong</w:t>
      </w:r>
      <w:r w:rsidR="00057682" w:rsidRPr="003C7B16">
        <w:rPr>
          <w:lang w:val="en-US"/>
        </w:rPr>
        <w:t>er</w:t>
      </w:r>
      <w:r w:rsidR="001553B5" w:rsidRPr="003C7B16">
        <w:rPr>
          <w:lang w:val="en-US"/>
        </w:rPr>
        <w:t xml:space="preserve"> selection pressure</w:t>
      </w:r>
      <w:r w:rsidR="00F469A0" w:rsidRPr="003C7B16">
        <w:rPr>
          <w:lang w:val="en-US"/>
        </w:rPr>
        <w:t>,</w:t>
      </w:r>
      <w:r w:rsidR="001553B5" w:rsidRPr="003C7B16">
        <w:rPr>
          <w:lang w:val="en-US"/>
        </w:rPr>
        <w:t xml:space="preserve"> </w:t>
      </w:r>
      <w:r w:rsidR="00AC40A3">
        <w:rPr>
          <w:lang w:val="en-US"/>
        </w:rPr>
        <w:t>and/</w:t>
      </w:r>
      <w:r w:rsidR="001553B5" w:rsidRPr="003C7B16">
        <w:rPr>
          <w:lang w:val="en-US"/>
        </w:rPr>
        <w:t>or physio</w:t>
      </w:r>
      <w:r w:rsidR="00ED771F" w:rsidRPr="003C7B16">
        <w:rPr>
          <w:lang w:val="en-US"/>
        </w:rPr>
        <w:t>chemical</w:t>
      </w:r>
      <w:r w:rsidR="001553B5" w:rsidRPr="003C7B16">
        <w:rPr>
          <w:lang w:val="en-US"/>
        </w:rPr>
        <w:t xml:space="preserve"> limitations</w:t>
      </w:r>
      <w:r w:rsidR="00C26289" w:rsidRPr="003C7B16">
        <w:rPr>
          <w:lang w:val="en-US"/>
        </w:rPr>
        <w:t xml:space="preserve">. </w:t>
      </w:r>
    </w:p>
    <w:p w14:paraId="564D4BDC" w14:textId="34F1D828" w:rsidR="5E74CD3E" w:rsidRDefault="00D46C5A" w:rsidP="00E149E8">
      <w:pPr>
        <w:pStyle w:val="paragraph"/>
        <w:spacing w:before="0" w:beforeAutospacing="0" w:after="0" w:afterAutospacing="0"/>
        <w:jc w:val="both"/>
        <w:textAlignment w:val="baseline"/>
        <w:rPr>
          <w:rStyle w:val="eop"/>
          <w:rFonts w:ascii="Calibri" w:eastAsiaTheme="majorEastAsia" w:hAnsi="Calibri" w:cs="Calibri"/>
          <w:sz w:val="22"/>
          <w:szCs w:val="22"/>
          <w:lang w:val="en-US"/>
        </w:rPr>
      </w:pPr>
      <w:r>
        <w:rPr>
          <w:rStyle w:val="normaltextrun"/>
          <w:rFonts w:ascii="Calibri" w:hAnsi="Calibri" w:cs="Calibri"/>
          <w:sz w:val="22"/>
          <w:szCs w:val="22"/>
          <w:lang w:val="en-US"/>
        </w:rPr>
        <w:t xml:space="preserve">Considering the observed pattern in AAS, we might have expected latitudinal differences in hematocrit (proxy </w:t>
      </w:r>
      <w:r w:rsidR="00E21713">
        <w:rPr>
          <w:rStyle w:val="normaltextrun"/>
          <w:rFonts w:ascii="Calibri" w:hAnsi="Calibri" w:cs="Calibri"/>
          <w:sz w:val="22"/>
          <w:szCs w:val="22"/>
          <w:lang w:val="en-US"/>
        </w:rPr>
        <w:t>f</w:t>
      </w:r>
      <w:r>
        <w:rPr>
          <w:rStyle w:val="normaltextrun"/>
          <w:rFonts w:ascii="Calibri" w:hAnsi="Calibri" w:cs="Calibri"/>
          <w:sz w:val="22"/>
          <w:szCs w:val="22"/>
          <w:lang w:val="en-US"/>
        </w:rPr>
        <w:t xml:space="preserve">or oxygen carrying capacity) and aerobic enzyme performance if these were correlated to limited maximum oxygen consumption. In the case of the </w:t>
      </w:r>
      <w:r w:rsidR="00A911E4">
        <w:rPr>
          <w:rStyle w:val="normaltextrun"/>
          <w:rFonts w:ascii="Calibri" w:hAnsi="Calibri" w:cs="Calibri"/>
          <w:sz w:val="22"/>
          <w:szCs w:val="22"/>
          <w:lang w:val="en-US"/>
        </w:rPr>
        <w:t xml:space="preserve">coral reef </w:t>
      </w:r>
      <w:r>
        <w:rPr>
          <w:rStyle w:val="normaltextrun"/>
          <w:rFonts w:ascii="Calibri" w:hAnsi="Calibri" w:cs="Calibri"/>
          <w:sz w:val="22"/>
          <w:szCs w:val="22"/>
          <w:lang w:val="en-US"/>
        </w:rPr>
        <w:t xml:space="preserve">snapper </w:t>
      </w:r>
      <w:r w:rsidR="003F69EA">
        <w:rPr>
          <w:rStyle w:val="normaltextrun"/>
          <w:rFonts w:ascii="Calibri" w:hAnsi="Calibri" w:cs="Calibri"/>
          <w:sz w:val="22"/>
          <w:szCs w:val="22"/>
          <w:lang w:val="en-US"/>
        </w:rPr>
        <w:t>(</w:t>
      </w:r>
      <w:r w:rsidR="003F69EA">
        <w:rPr>
          <w:rStyle w:val="normaltextrun"/>
          <w:rFonts w:ascii="Calibri" w:hAnsi="Calibri" w:cs="Calibri"/>
          <w:i/>
          <w:iCs/>
          <w:sz w:val="22"/>
          <w:szCs w:val="22"/>
          <w:lang w:val="en-US"/>
        </w:rPr>
        <w:t xml:space="preserve">Lutjanus </w:t>
      </w:r>
      <w:proofErr w:type="spellStart"/>
      <w:r w:rsidR="003F69EA">
        <w:rPr>
          <w:rStyle w:val="normaltextrun"/>
          <w:rFonts w:ascii="Calibri" w:hAnsi="Calibri" w:cs="Calibri"/>
          <w:i/>
          <w:iCs/>
          <w:sz w:val="22"/>
          <w:szCs w:val="22"/>
          <w:lang w:val="en-US"/>
        </w:rPr>
        <w:t>carponotatus</w:t>
      </w:r>
      <w:proofErr w:type="spellEnd"/>
      <w:r w:rsidR="003F69EA">
        <w:rPr>
          <w:rStyle w:val="normaltextrun"/>
          <w:rFonts w:ascii="Calibri" w:hAnsi="Calibri" w:cs="Calibri"/>
          <w:sz w:val="22"/>
          <w:szCs w:val="22"/>
          <w:lang w:val="en-US"/>
        </w:rPr>
        <w:t>)</w:t>
      </w:r>
      <w:r>
        <w:rPr>
          <w:rStyle w:val="normaltextrun"/>
          <w:rFonts w:ascii="Calibri" w:hAnsi="Calibri" w:cs="Calibri"/>
          <w:sz w:val="22"/>
          <w:szCs w:val="22"/>
          <w:lang w:val="en-US"/>
        </w:rPr>
        <w:t>, exp</w:t>
      </w:r>
      <w:r w:rsidR="00E529CA">
        <w:rPr>
          <w:rStyle w:val="normaltextrun"/>
          <w:rFonts w:ascii="Calibri" w:hAnsi="Calibri" w:cs="Calibri"/>
          <w:sz w:val="22"/>
          <w:szCs w:val="22"/>
          <w:lang w:val="en-US"/>
        </w:rPr>
        <w:t>osure</w:t>
      </w:r>
      <w:r>
        <w:rPr>
          <w:rStyle w:val="normaltextrun"/>
          <w:rFonts w:ascii="Calibri" w:hAnsi="Calibri" w:cs="Calibri"/>
          <w:sz w:val="22"/>
          <w:szCs w:val="22"/>
          <w:lang w:val="en-US"/>
        </w:rPr>
        <w:t xml:space="preserve"> </w:t>
      </w:r>
      <w:r w:rsidR="00910CC8">
        <w:rPr>
          <w:rStyle w:val="normaltextrun"/>
          <w:rFonts w:ascii="Calibri" w:hAnsi="Calibri" w:cs="Calibri"/>
          <w:sz w:val="22"/>
          <w:szCs w:val="22"/>
          <w:lang w:val="en-US"/>
        </w:rPr>
        <w:t>to</w:t>
      </w:r>
      <w:r>
        <w:rPr>
          <w:rStyle w:val="normaltextrun"/>
          <w:rFonts w:ascii="Calibri" w:hAnsi="Calibri" w:cs="Calibri"/>
          <w:sz w:val="22"/>
          <w:szCs w:val="22"/>
          <w:lang w:val="en-US"/>
        </w:rPr>
        <w:t xml:space="preserve"> marine heatwave of 29.5 and 30.5C (+1-2C) </w:t>
      </w:r>
      <w:r w:rsidR="00910CC8">
        <w:rPr>
          <w:rStyle w:val="normaltextrun"/>
          <w:rFonts w:ascii="Calibri" w:hAnsi="Calibri" w:cs="Calibri"/>
          <w:sz w:val="22"/>
          <w:szCs w:val="22"/>
          <w:lang w:val="en-US"/>
        </w:rPr>
        <w:t xml:space="preserve">conditions for 4-weeks, </w:t>
      </w:r>
      <w:r>
        <w:rPr>
          <w:rStyle w:val="normaltextrun"/>
          <w:rFonts w:ascii="Calibri" w:hAnsi="Calibri" w:cs="Calibri"/>
          <w:sz w:val="22"/>
          <w:szCs w:val="22"/>
          <w:lang w:val="en-US"/>
        </w:rPr>
        <w:t xml:space="preserve">resulted in an increase in hematocrit to allow maintenance of aerobic capacity (McMahon </w:t>
      </w:r>
      <w:r w:rsidRPr="00C577AC">
        <w:rPr>
          <w:rStyle w:val="normaltextrun"/>
          <w:rFonts w:ascii="Calibri" w:hAnsi="Calibri" w:cs="Calibri"/>
          <w:i/>
          <w:iCs/>
          <w:sz w:val="22"/>
          <w:szCs w:val="22"/>
          <w:lang w:val="en-US"/>
        </w:rPr>
        <w:t>in review</w:t>
      </w:r>
      <w:r>
        <w:rPr>
          <w:rStyle w:val="normaltextrun"/>
          <w:rFonts w:ascii="Calibri" w:hAnsi="Calibri" w:cs="Calibri"/>
          <w:sz w:val="22"/>
          <w:szCs w:val="22"/>
          <w:lang w:val="en-US"/>
        </w:rPr>
        <w:t>). However, hematocrit was shown to be unresponsive in both the</w:t>
      </w:r>
      <w:r w:rsidR="00910CC8">
        <w:rPr>
          <w:rStyle w:val="normaltextrun"/>
          <w:rFonts w:ascii="Calibri" w:hAnsi="Calibri" w:cs="Calibri"/>
          <w:sz w:val="22"/>
          <w:szCs w:val="22"/>
          <w:lang w:val="en-US"/>
        </w:rPr>
        <w:t xml:space="preserve"> </w:t>
      </w:r>
      <w:r w:rsidR="003C6882">
        <w:rPr>
          <w:rStyle w:val="normaltextrun"/>
          <w:rFonts w:ascii="Calibri" w:hAnsi="Calibri" w:cs="Calibri"/>
          <w:sz w:val="22"/>
          <w:szCs w:val="22"/>
          <w:lang w:val="en-US"/>
        </w:rPr>
        <w:t>f</w:t>
      </w:r>
      <w:r>
        <w:rPr>
          <w:rStyle w:val="normaltextrun"/>
          <w:rFonts w:ascii="Calibri" w:hAnsi="Calibri" w:cs="Calibri"/>
          <w:sz w:val="22"/>
          <w:szCs w:val="22"/>
          <w:lang w:val="en-US"/>
        </w:rPr>
        <w:t xml:space="preserve">usilier </w:t>
      </w:r>
      <w:proofErr w:type="spellStart"/>
      <w:r>
        <w:rPr>
          <w:rStyle w:val="normaltextrun"/>
          <w:rFonts w:ascii="Calibri" w:hAnsi="Calibri" w:cs="Calibri"/>
          <w:i/>
          <w:iCs/>
          <w:sz w:val="22"/>
          <w:szCs w:val="22"/>
          <w:lang w:val="en-US"/>
        </w:rPr>
        <w:t>Caesion</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cuning</w:t>
      </w:r>
      <w:proofErr w:type="spellEnd"/>
      <w:r>
        <w:rPr>
          <w:rStyle w:val="normaltextrun"/>
          <w:rFonts w:ascii="Calibri" w:hAnsi="Calibri" w:cs="Calibri"/>
          <w:sz w:val="22"/>
          <w:szCs w:val="22"/>
          <w:lang w:val="en-US"/>
        </w:rPr>
        <w:t xml:space="preserve"> and the cardinalfish </w:t>
      </w:r>
      <w:proofErr w:type="spellStart"/>
      <w:r>
        <w:rPr>
          <w:rStyle w:val="normaltextrun"/>
          <w:rFonts w:ascii="Calibri" w:hAnsi="Calibri" w:cs="Calibri"/>
          <w:i/>
          <w:iCs/>
          <w:sz w:val="22"/>
          <w:szCs w:val="22"/>
          <w:lang w:val="en-US"/>
        </w:rPr>
        <w:t>Cheilodipter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quinquelineatus</w:t>
      </w:r>
      <w:proofErr w:type="spellEnd"/>
      <w:r>
        <w:rPr>
          <w:rStyle w:val="normaltextrun"/>
          <w:rFonts w:ascii="Calibri" w:hAnsi="Calibri" w:cs="Calibri"/>
          <w:sz w:val="22"/>
          <w:szCs w:val="22"/>
          <w:lang w:val="en-US"/>
        </w:rPr>
        <w:t xml:space="preserve"> when exposed to elevated temperatures (+3.0°C above ambient temperature) for 5-</w:t>
      </w:r>
      <w:r w:rsidRPr="00554642">
        <w:rPr>
          <w:rStyle w:val="normaltextrun"/>
          <w:rFonts w:ascii="Calibri" w:hAnsi="Calibri" w:cs="Calibri"/>
          <w:sz w:val="22"/>
          <w:szCs w:val="22"/>
          <w:lang w:val="en-US"/>
        </w:rPr>
        <w:t>weeks</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Johansen et al. 2021)</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 xml:space="preserve">. </w:t>
      </w:r>
      <w:r w:rsidRPr="00554642">
        <w:rPr>
          <w:rStyle w:val="normaltextrun"/>
          <w:rFonts w:ascii="Calibri" w:hAnsi="Calibri" w:cs="Calibri"/>
          <w:sz w:val="22"/>
          <w:szCs w:val="22"/>
          <w:lang w:val="en-US"/>
        </w:rPr>
        <w:t xml:space="preserve">Similarly, the </w:t>
      </w:r>
      <w:r w:rsidRPr="00554642">
        <w:rPr>
          <w:rStyle w:val="normaltextrun"/>
          <w:rFonts w:ascii="Calibri" w:hAnsi="Calibri" w:cs="Calibri"/>
          <w:lang w:val="en-US"/>
        </w:rPr>
        <w:t xml:space="preserve">pattern </w:t>
      </w:r>
      <w:r w:rsidRPr="00554642">
        <w:rPr>
          <w:rStyle w:val="normaltextrun"/>
          <w:rFonts w:ascii="Calibri" w:hAnsi="Calibri" w:cs="Calibri"/>
          <w:sz w:val="22"/>
          <w:szCs w:val="22"/>
          <w:lang w:val="en-US"/>
        </w:rPr>
        <w:t xml:space="preserve">of aerobic enzyme performance (CS) and a lack of significant difference between regions suggests that enzymatic performance does not limit aerobic capacity. Our findings instead support the theories that the heart and/or gills limit the ability to maintain oxygen delivery </w:t>
      </w:r>
      <w:r w:rsidR="003847C0" w:rsidRPr="00554642">
        <w:rPr>
          <w:rStyle w:val="normaltextrun"/>
          <w:rFonts w:ascii="Calibri" w:hAnsi="Calibri" w:cs="Calibri"/>
          <w:sz w:val="22"/>
          <w:szCs w:val="22"/>
          <w:lang w:val="en-US"/>
        </w:rPr>
        <w:fldChar w:fldCharType="begin" w:fldLock="1"/>
      </w:r>
      <w:r w:rsidR="00EE60C0" w:rsidRPr="00554642">
        <w:rPr>
          <w:rStyle w:val="normaltextrun"/>
          <w:rFonts w:ascii="Calibri" w:hAnsi="Calibri" w:cs="Calibri"/>
          <w:sz w:val="22"/>
          <w:szCs w:val="22"/>
          <w:lang w:val="en-US"/>
        </w:rPr>
        <w:instrText>ADDIN CSL_CITATION {"citationItems":[{"id":"ITEM-1","itemData":{"author":[{"dropping-particle":"","family":"Pauly","given":"D.","non-dropping-particle":"","parse-names":false,"suffix":""}],"container-title":"Mediterranear Marine Science","id":"ITEM-1","issue":"4","issued":{"date-parts":[["2019"]]},"page":"660-668","title":"A precis of Gill-Oxygen Limitation Theory (GOLT), with some Emphasis on the Eastern Mediterranean","type":"article-journal","volume":"20"},"uris":["http://www.mendeley.com/documents/?uuid=a103a06a-16b5-4daf-815d-efd41cc845c7"]},{"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Pörtner and Farrell 2008; Pauly 2019)","plainTextFormattedCitation":"(Pörtner and Farrell 2008; Pauly 2019)","previouslyFormattedCitation":"(Pörtner and Farrell 2008; Pauly 2019)"},"properties":{"noteIndex":0},"schema":"https://github.com/citation-style-language/schema/raw/master/csl-citation.json"}</w:instrText>
      </w:r>
      <w:r w:rsidR="003847C0" w:rsidRPr="00554642">
        <w:rPr>
          <w:rStyle w:val="normaltextrun"/>
          <w:rFonts w:ascii="Calibri" w:hAnsi="Calibri" w:cs="Calibri"/>
          <w:sz w:val="22"/>
          <w:szCs w:val="22"/>
          <w:lang w:val="en-US"/>
        </w:rPr>
        <w:fldChar w:fldCharType="separate"/>
      </w:r>
      <w:r w:rsidR="00451E49" w:rsidRPr="00554642">
        <w:rPr>
          <w:rStyle w:val="normaltextrun"/>
          <w:rFonts w:ascii="Calibri" w:hAnsi="Calibri" w:cs="Calibri"/>
          <w:noProof/>
          <w:sz w:val="22"/>
          <w:szCs w:val="22"/>
          <w:lang w:val="en-US"/>
        </w:rPr>
        <w:t>(Pörtner and Farrell 2008; Pauly 2019)</w:t>
      </w:r>
      <w:r w:rsidR="003847C0" w:rsidRPr="00554642">
        <w:rPr>
          <w:rStyle w:val="normaltextrun"/>
          <w:rFonts w:ascii="Calibri" w:hAnsi="Calibri" w:cs="Calibri"/>
          <w:sz w:val="22"/>
          <w:szCs w:val="22"/>
          <w:lang w:val="en-US"/>
        </w:rPr>
        <w:fldChar w:fldCharType="end"/>
      </w:r>
      <w:r w:rsidRPr="00554642">
        <w:rPr>
          <w:rStyle w:val="normaltextrun"/>
          <w:rFonts w:ascii="Calibri" w:hAnsi="Calibri" w:cs="Calibri"/>
          <w:sz w:val="22"/>
          <w:szCs w:val="22"/>
          <w:lang w:val="en-US"/>
        </w:rPr>
        <w:t xml:space="preserve"> and ultimately determin</w:t>
      </w:r>
      <w:r w:rsidR="00FB0F73" w:rsidRPr="00554642">
        <w:rPr>
          <w:rStyle w:val="normaltextrun"/>
          <w:rFonts w:ascii="Calibri" w:hAnsi="Calibri" w:cs="Calibri"/>
          <w:sz w:val="22"/>
          <w:szCs w:val="22"/>
          <w:lang w:val="en-US"/>
        </w:rPr>
        <w:t>e</w:t>
      </w:r>
      <w:r w:rsidRPr="00554642">
        <w:rPr>
          <w:rStyle w:val="normaltextrun"/>
          <w:rFonts w:ascii="Calibri" w:hAnsi="Calibri" w:cs="Calibri"/>
          <w:sz w:val="22"/>
          <w:szCs w:val="22"/>
          <w:lang w:val="en-US"/>
        </w:rPr>
        <w:t xml:space="preserve"> thermal, tolerances, local adaptation, and plasticity in fish. Consequently, enzymatic activity with the heart may be more relevant to whole organismal aerobic by limiting cardiac function</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2","issue":"3","issued":{"date-parts":[["2017"]]},"page":"386-396","title":"Thermal sensitivity and phenotypic plasticity of cardiac mitochondrial metabolism in European perch, Perca fluviatilis","type":"article-journal","volume":"220"},"uris":["http://www.mendeley.com/documents/?uuid=f2da5281-c237-4c9f-b264-982c04384be8"]},{"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4","issue":"1","issued":{"date-parts":[["2019"]]},"page":"1-11","title":"Cardiac mitochondrial plasticity and thermal sensitivity in a fish inhabiting an artificially heated ecosystem","type":"article-journal","volume":"9"},"uris":["http://www.mendeley.com/documents/?uuid=4e0c9f7e-e12d-4c7d-a8b1-101ba905d6b3"]}],"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Farrell 2009; Ekström et al. 2017; Nyboer and Chapman 2018; Pichaud et al. 2019)</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w:t>
      </w:r>
    </w:p>
    <w:p w14:paraId="622E5B05" w14:textId="77777777" w:rsidR="00E149E8" w:rsidRPr="00E149E8" w:rsidRDefault="00E149E8" w:rsidP="00E149E8">
      <w:pPr>
        <w:pStyle w:val="paragraph"/>
        <w:spacing w:before="0" w:beforeAutospacing="0" w:after="0" w:afterAutospacing="0"/>
        <w:jc w:val="both"/>
        <w:textAlignment w:val="baseline"/>
        <w:rPr>
          <w:rFonts w:ascii="Segoe UI" w:hAnsi="Segoe UI" w:cs="Segoe UI"/>
          <w:sz w:val="18"/>
          <w:szCs w:val="18"/>
          <w:lang w:val="en-US"/>
        </w:rPr>
      </w:pPr>
    </w:p>
    <w:p w14:paraId="69413C84" w14:textId="580C6826" w:rsidR="00E149E8" w:rsidRDefault="00D46C5A" w:rsidP="00D46C5A">
      <w:pPr>
        <w:pStyle w:val="paragraph"/>
        <w:spacing w:before="0" w:beforeAutospacing="0" w:after="0" w:afterAutospacing="0"/>
        <w:jc w:val="both"/>
        <w:textAlignment w:val="baseline"/>
        <w:rPr>
          <w:rStyle w:val="normaltextrun"/>
          <w:rFonts w:ascii="Calibri" w:hAnsi="Calibri" w:cs="Calibri"/>
          <w:sz w:val="22"/>
          <w:szCs w:val="22"/>
          <w:lang w:val="en-US"/>
        </w:rPr>
      </w:pPr>
      <w:r>
        <w:rPr>
          <w:rStyle w:val="normaltextrun"/>
          <w:rFonts w:ascii="Calibri" w:hAnsi="Calibri" w:cs="Calibri"/>
          <w:sz w:val="22"/>
          <w:szCs w:val="22"/>
          <w:lang w:val="en-US"/>
        </w:rPr>
        <w:t>While there was no latitudinal difference in immune response, there was a dependence on temperature, with significantly reduced response at temperatures above current-day summer of 28.5</w:t>
      </w:r>
      <w:r w:rsidR="0083326E">
        <w:rPr>
          <w:lang w:val="en-US"/>
        </w:rPr>
        <w:t>°</w:t>
      </w:r>
      <w:r>
        <w:rPr>
          <w:rStyle w:val="normaltextrun"/>
          <w:rFonts w:ascii="Calibri" w:hAnsi="Calibri" w:cs="Calibri"/>
          <w:sz w:val="22"/>
          <w:szCs w:val="22"/>
          <w:lang w:val="en-US"/>
        </w:rPr>
        <w:t xml:space="preserve">C. Interestingly for </w:t>
      </w:r>
      <w:r>
        <w:rPr>
          <w:rStyle w:val="normaltextrun"/>
          <w:rFonts w:ascii="Calibri" w:hAnsi="Calibri" w:cs="Calibri"/>
          <w:i/>
          <w:iCs/>
          <w:sz w:val="22"/>
          <w:szCs w:val="22"/>
          <w:lang w:val="en-US"/>
        </w:rPr>
        <w:t>A. polyacanthus</w:t>
      </w:r>
      <w:r>
        <w:rPr>
          <w:rStyle w:val="normaltextrun"/>
          <w:rFonts w:ascii="Calibri" w:hAnsi="Calibri" w:cs="Calibri"/>
          <w:sz w:val="22"/>
          <w:szCs w:val="22"/>
          <w:lang w:val="en-US"/>
        </w:rPr>
        <w:t xml:space="preserve"> this finding shows that this species may be immunocompromised prior to impacts on aerobic capacity, especially in the low</w:t>
      </w:r>
      <w:r w:rsidR="0083326E">
        <w:rPr>
          <w:rStyle w:val="normaltextrun"/>
          <w:rFonts w:ascii="Calibri" w:hAnsi="Calibri" w:cs="Calibri"/>
          <w:sz w:val="22"/>
          <w:szCs w:val="22"/>
          <w:lang w:val="en-US"/>
        </w:rPr>
        <w:t>-</w:t>
      </w:r>
      <w:r>
        <w:rPr>
          <w:rStyle w:val="normaltextrun"/>
          <w:rFonts w:ascii="Calibri" w:hAnsi="Calibri" w:cs="Calibri"/>
          <w:sz w:val="22"/>
          <w:szCs w:val="22"/>
          <w:lang w:val="en-US"/>
        </w:rPr>
        <w:t xml:space="preserve">latitude region. A similar response has been observed in another coral reef fish at a similar low latitude, the rabbitfish </w:t>
      </w:r>
      <w:proofErr w:type="spellStart"/>
      <w:r>
        <w:rPr>
          <w:rStyle w:val="normaltextrun"/>
          <w:rFonts w:ascii="Calibri" w:hAnsi="Calibri" w:cs="Calibri"/>
          <w:i/>
          <w:iCs/>
          <w:sz w:val="22"/>
          <w:szCs w:val="22"/>
          <w:lang w:val="en-US"/>
        </w:rPr>
        <w:t>Sigan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doliatus</w:t>
      </w:r>
      <w:proofErr w:type="spellEnd"/>
      <w:r>
        <w:rPr>
          <w:rStyle w:val="normaltextrun"/>
          <w:rFonts w:ascii="Calibri" w:hAnsi="Calibri" w:cs="Calibri"/>
          <w:sz w:val="22"/>
          <w:szCs w:val="22"/>
          <w:lang w:val="en-US"/>
        </w:rPr>
        <w:t xml:space="preserve">, where immune response </w:t>
      </w:r>
      <w:r w:rsidR="00202CF0">
        <w:rPr>
          <w:rStyle w:val="normaltextrun"/>
          <w:rFonts w:ascii="Calibri" w:hAnsi="Calibri" w:cs="Calibri"/>
          <w:sz w:val="22"/>
          <w:szCs w:val="22"/>
          <w:lang w:val="en-US"/>
        </w:rPr>
        <w:t>wa</w:t>
      </w:r>
      <w:r>
        <w:rPr>
          <w:rStyle w:val="normaltextrun"/>
          <w:rFonts w:ascii="Calibri" w:hAnsi="Calibri" w:cs="Calibri"/>
          <w:sz w:val="22"/>
          <w:szCs w:val="22"/>
          <w:lang w:val="en-US"/>
        </w:rPr>
        <w:t>s reduced to nothing at 31.5°C</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064AA6">
        <w:rPr>
          <w:rStyle w:val="normaltextrun"/>
          <w:rFonts w:ascii="Calibri" w:hAnsi="Calibri" w:cs="Calibri"/>
          <w:sz w:val="22"/>
          <w:szCs w:val="22"/>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eviouslyFormattedCitation":"(LaMonica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LaMonica et al. 2021)</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While immunological research in fish is emerging and scarce compared to other taxa, within bird species PHA swelling responses have been shown to be less costly than other activities (e.g., molting, breeding;</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Martin et al. 2006)</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xml:space="preserve">. </w:t>
      </w:r>
    </w:p>
    <w:p w14:paraId="702B83BA" w14:textId="77777777" w:rsidR="00E149E8" w:rsidRDefault="00E149E8" w:rsidP="00D46C5A">
      <w:pPr>
        <w:pStyle w:val="paragraph"/>
        <w:spacing w:before="0" w:beforeAutospacing="0" w:after="0" w:afterAutospacing="0"/>
        <w:jc w:val="both"/>
        <w:textAlignment w:val="baseline"/>
        <w:rPr>
          <w:rStyle w:val="normaltextrun"/>
          <w:rFonts w:ascii="Calibri" w:hAnsi="Calibri" w:cs="Calibri"/>
          <w:sz w:val="22"/>
          <w:szCs w:val="22"/>
          <w:lang w:val="en-US"/>
        </w:rPr>
      </w:pPr>
    </w:p>
    <w:p w14:paraId="64B1A4BE" w14:textId="2658B33C" w:rsidR="003F4E2C" w:rsidRPr="00C577AC" w:rsidRDefault="00D46C5A" w:rsidP="00D46C5A">
      <w:pPr>
        <w:pStyle w:val="paragraph"/>
        <w:spacing w:before="0" w:beforeAutospacing="0" w:after="0" w:afterAutospacing="0"/>
        <w:jc w:val="both"/>
        <w:textAlignment w:val="baseline"/>
        <w:rPr>
          <w:rStyle w:val="eop"/>
          <w:rFonts w:ascii="Calibri" w:hAnsi="Calibri" w:cs="Calibri"/>
          <w:i/>
          <w:iCs/>
          <w:sz w:val="22"/>
          <w:szCs w:val="22"/>
          <w:lang w:val="en-US"/>
        </w:rPr>
      </w:pPr>
      <w:r>
        <w:rPr>
          <w:rStyle w:val="normaltextrun"/>
          <w:rFonts w:ascii="Calibri" w:hAnsi="Calibri" w:cs="Calibri"/>
          <w:sz w:val="22"/>
          <w:szCs w:val="22"/>
          <w:lang w:val="en-US"/>
        </w:rPr>
        <w:t xml:space="preserve">If similar conditions exist within fish, we </w:t>
      </w:r>
      <w:r w:rsidR="006D77EA">
        <w:rPr>
          <w:rStyle w:val="normaltextrun"/>
          <w:rFonts w:ascii="Calibri" w:hAnsi="Calibri" w:cs="Calibri"/>
          <w:sz w:val="22"/>
          <w:szCs w:val="22"/>
          <w:lang w:val="en-US"/>
        </w:rPr>
        <w:t>expect</w:t>
      </w:r>
      <w:r>
        <w:rPr>
          <w:rStyle w:val="normaltextrun"/>
          <w:rFonts w:ascii="Calibri" w:hAnsi="Calibri" w:cs="Calibri"/>
          <w:sz w:val="22"/>
          <w:szCs w:val="22"/>
          <w:lang w:val="en-US"/>
        </w:rPr>
        <w:t xml:space="preserve"> energetic</w:t>
      </w:r>
      <w:r w:rsidR="006D77EA">
        <w:rPr>
          <w:rStyle w:val="normaltextrun"/>
          <w:rFonts w:ascii="Calibri" w:hAnsi="Calibri" w:cs="Calibri"/>
          <w:sz w:val="22"/>
          <w:szCs w:val="22"/>
          <w:lang w:val="en-US"/>
        </w:rPr>
        <w:t xml:space="preserve"> demanding</w:t>
      </w:r>
      <w:r>
        <w:rPr>
          <w:rStyle w:val="normaltextrun"/>
          <w:rFonts w:ascii="Calibri" w:hAnsi="Calibri" w:cs="Calibri"/>
          <w:sz w:val="22"/>
          <w:szCs w:val="22"/>
          <w:lang w:val="en-US"/>
        </w:rPr>
        <w:t xml:space="preserve"> behaviors, such as reproduction, </w:t>
      </w:r>
      <w:r w:rsidR="006D77EA">
        <w:rPr>
          <w:rStyle w:val="normaltextrun"/>
          <w:rFonts w:ascii="Calibri" w:hAnsi="Calibri" w:cs="Calibri"/>
          <w:sz w:val="22"/>
          <w:szCs w:val="22"/>
          <w:lang w:val="en-US"/>
        </w:rPr>
        <w:t>to</w:t>
      </w:r>
      <w:r>
        <w:rPr>
          <w:rStyle w:val="normaltextrun"/>
          <w:rFonts w:ascii="Calibri" w:hAnsi="Calibri" w:cs="Calibri"/>
          <w:sz w:val="22"/>
          <w:szCs w:val="22"/>
          <w:lang w:val="en-US"/>
        </w:rPr>
        <w:t xml:space="preserve"> be reduced </w:t>
      </w:r>
      <w:r w:rsidR="00AC5252">
        <w:rPr>
          <w:rStyle w:val="normaltextrun"/>
          <w:rFonts w:ascii="Calibri" w:hAnsi="Calibri" w:cs="Calibri"/>
          <w:sz w:val="22"/>
          <w:szCs w:val="22"/>
          <w:lang w:val="en-US"/>
        </w:rPr>
        <w:t>or</w:t>
      </w:r>
      <w:r>
        <w:rPr>
          <w:rStyle w:val="normaltextrun"/>
          <w:rFonts w:ascii="Calibri" w:hAnsi="Calibri" w:cs="Calibri"/>
          <w:sz w:val="22"/>
          <w:szCs w:val="22"/>
          <w:lang w:val="en-US"/>
        </w:rPr>
        <w:t xml:space="preserve"> cease at temperatures above 28.5</w:t>
      </w:r>
      <w:r w:rsidR="00AC5252">
        <w:rPr>
          <w:lang w:val="en-US"/>
        </w:rPr>
        <w:t>°</w:t>
      </w:r>
      <w:r>
        <w:rPr>
          <w:rStyle w:val="normaltextrun"/>
          <w:rFonts w:ascii="Calibri" w:hAnsi="Calibri" w:cs="Calibri"/>
          <w:sz w:val="22"/>
          <w:szCs w:val="22"/>
          <w:lang w:val="en-US"/>
        </w:rPr>
        <w:t>C. </w:t>
      </w:r>
      <w:r w:rsidR="00C61D14">
        <w:rPr>
          <w:rStyle w:val="normaltextrun"/>
          <w:rFonts w:ascii="Calibri" w:hAnsi="Calibri" w:cs="Calibri"/>
          <w:sz w:val="22"/>
          <w:szCs w:val="22"/>
          <w:lang w:val="en-US"/>
        </w:rPr>
        <w:t xml:space="preserve">Evidence of such trade-offs have been previously demonstrated in </w:t>
      </w:r>
      <w:r w:rsidR="00C61D14">
        <w:rPr>
          <w:rStyle w:val="normaltextrun"/>
          <w:rFonts w:ascii="Calibri" w:hAnsi="Calibri" w:cs="Calibri"/>
          <w:i/>
          <w:iCs/>
          <w:sz w:val="22"/>
          <w:szCs w:val="22"/>
          <w:lang w:val="en-US"/>
        </w:rPr>
        <w:t>A. polyacanthus</w:t>
      </w:r>
      <w:r w:rsidR="00C61D14">
        <w:rPr>
          <w:rStyle w:val="normaltextrun"/>
          <w:rFonts w:ascii="Calibri" w:hAnsi="Calibri" w:cs="Calibri"/>
          <w:sz w:val="22"/>
          <w:szCs w:val="22"/>
          <w:lang w:val="en-US"/>
        </w:rPr>
        <w:t xml:space="preserve"> where reproductive output (i.e., </w:t>
      </w:r>
      <w:r w:rsidR="00B527EE">
        <w:rPr>
          <w:rStyle w:val="normaltextrun"/>
          <w:rFonts w:ascii="Calibri" w:hAnsi="Calibri" w:cs="Calibri"/>
          <w:sz w:val="22"/>
          <w:szCs w:val="22"/>
          <w:lang w:val="en-US"/>
        </w:rPr>
        <w:t>clutch size * egg area) was reduced at temperatures above 28.5</w:t>
      </w:r>
      <w:r w:rsidR="00B527EE">
        <w:rPr>
          <w:lang w:val="en-US"/>
        </w:rPr>
        <w:t>°</w:t>
      </w:r>
      <w:r w:rsidR="00B527EE">
        <w:rPr>
          <w:rStyle w:val="normaltextrun"/>
          <w:rFonts w:ascii="Calibri" w:hAnsi="Calibri" w:cs="Calibri"/>
          <w:sz w:val="22"/>
          <w:szCs w:val="22"/>
          <w:lang w:val="en-US"/>
        </w:rPr>
        <w:t>C when fish were placed on a high food diet, and ceased when placed on a low food diet</w:t>
      </w:r>
      <w:r w:rsidR="00EE60C0">
        <w:rPr>
          <w:rStyle w:val="normaltextrun"/>
          <w:rFonts w:ascii="Calibri" w:hAnsi="Calibri" w:cs="Calibri"/>
          <w:i/>
          <w:iCs/>
          <w:sz w:val="22"/>
          <w:szCs w:val="22"/>
          <w:lang w:val="en-US"/>
        </w:rPr>
        <w:t xml:space="preserve"> </w:t>
      </w:r>
      <w:r w:rsidR="00EE60C0">
        <w:rPr>
          <w:rStyle w:val="normaltextrun"/>
          <w:rFonts w:ascii="Calibri" w:hAnsi="Calibri" w:cs="Calibri"/>
          <w:i/>
          <w:iCs/>
          <w:sz w:val="22"/>
          <w:szCs w:val="22"/>
          <w:lang w:val="en-US"/>
        </w:rPr>
        <w:fldChar w:fldCharType="begin" w:fldLock="1"/>
      </w:r>
      <w:r w:rsidR="005E5ED2">
        <w:rPr>
          <w:rStyle w:val="normaltextrun"/>
          <w:rFonts w:ascii="Calibri" w:hAnsi="Calibri" w:cs="Calibri"/>
          <w:i/>
          <w:iCs/>
          <w:sz w:val="22"/>
          <w:szCs w:val="22"/>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mendeley":{"formattedCitation":"(Donelson et al. 2010)","plainTextFormattedCitation":"(Donelson et al. 2010)","previouslyFormattedCitation":"(Donelson et al. 2010)"},"properties":{"noteIndex":0},"schema":"https://github.com/citation-style-language/schema/raw/master/csl-citation.json"}</w:instrText>
      </w:r>
      <w:r w:rsidR="00EE60C0">
        <w:rPr>
          <w:rStyle w:val="normaltextrun"/>
          <w:rFonts w:ascii="Calibri" w:hAnsi="Calibri" w:cs="Calibri"/>
          <w:i/>
          <w:iCs/>
          <w:sz w:val="22"/>
          <w:szCs w:val="22"/>
          <w:lang w:val="en-US"/>
        </w:rPr>
        <w:fldChar w:fldCharType="separate"/>
      </w:r>
      <w:r w:rsidR="00EE60C0" w:rsidRPr="00EE60C0">
        <w:rPr>
          <w:rStyle w:val="normaltextrun"/>
          <w:rFonts w:ascii="Calibri" w:hAnsi="Calibri" w:cs="Calibri"/>
          <w:iCs/>
          <w:noProof/>
          <w:sz w:val="22"/>
          <w:szCs w:val="22"/>
          <w:lang w:val="en-US"/>
        </w:rPr>
        <w:t>(Donelson et al. 2010)</w:t>
      </w:r>
      <w:r w:rsidR="00EE60C0">
        <w:rPr>
          <w:rStyle w:val="normaltextrun"/>
          <w:rFonts w:ascii="Calibri" w:hAnsi="Calibri" w:cs="Calibri"/>
          <w:i/>
          <w:iCs/>
          <w:sz w:val="22"/>
          <w:szCs w:val="22"/>
          <w:lang w:val="en-US"/>
        </w:rPr>
        <w:fldChar w:fldCharType="end"/>
      </w:r>
      <w:r w:rsidR="00B527EE">
        <w:rPr>
          <w:rStyle w:val="normaltextrun"/>
          <w:rFonts w:ascii="Calibri" w:hAnsi="Calibri" w:cs="Calibri"/>
          <w:sz w:val="22"/>
          <w:szCs w:val="22"/>
          <w:lang w:val="en-US"/>
        </w:rPr>
        <w:t>.</w:t>
      </w:r>
      <w:r>
        <w:rPr>
          <w:rStyle w:val="normaltextrun"/>
          <w:rFonts w:ascii="Calibri" w:hAnsi="Calibri" w:cs="Calibri"/>
          <w:i/>
          <w:iCs/>
          <w:sz w:val="22"/>
          <w:szCs w:val="22"/>
          <w:lang w:val="en-US"/>
        </w:rPr>
        <w:t xml:space="preserve"> </w:t>
      </w:r>
      <w:r w:rsidR="008A3FFC">
        <w:rPr>
          <w:rFonts w:asciiTheme="minorHAnsi" w:hAnsiTheme="minorHAnsi" w:cstheme="minorHAnsi"/>
          <w:sz w:val="22"/>
          <w:szCs w:val="22"/>
        </w:rPr>
        <w:t xml:space="preserve">Our study adds to the growing evidence </w:t>
      </w:r>
      <w:r w:rsidR="000F5F55">
        <w:rPr>
          <w:rFonts w:asciiTheme="minorHAnsi" w:hAnsiTheme="minorHAnsi" w:cstheme="minorHAnsi"/>
          <w:sz w:val="22"/>
          <w:szCs w:val="22"/>
        </w:rPr>
        <w:t xml:space="preserve">that supports the multiple performance – multiple </w:t>
      </w:r>
      <w:r w:rsidR="000F5F55" w:rsidRPr="00554642">
        <w:rPr>
          <w:rFonts w:asciiTheme="minorHAnsi" w:hAnsiTheme="minorHAnsi" w:cstheme="minorHAnsi"/>
          <w:sz w:val="22"/>
          <w:szCs w:val="22"/>
        </w:rPr>
        <w:t>optima hypothesis</w:t>
      </w:r>
      <w:r w:rsidR="00064AA6">
        <w:rPr>
          <w:rFonts w:asciiTheme="minorHAnsi" w:hAnsiTheme="minorHAnsi" w:cstheme="minorHAnsi"/>
          <w:sz w:val="22"/>
          <w:szCs w:val="22"/>
        </w:rPr>
        <w:t xml:space="preserve"> </w:t>
      </w:r>
      <w:r w:rsidR="00064AA6">
        <w:rPr>
          <w:rFonts w:asciiTheme="minorHAnsi" w:hAnsiTheme="minorHAnsi" w:cstheme="minorHAnsi"/>
          <w:sz w:val="22"/>
          <w:szCs w:val="22"/>
        </w:rPr>
        <w:fldChar w:fldCharType="begin" w:fldLock="1"/>
      </w:r>
      <w:r w:rsidR="00681AA2">
        <w:rPr>
          <w:rFonts w:asciiTheme="minorHAnsi" w:hAnsiTheme="minorHAnsi" w:cstheme="minorHAnsi"/>
          <w:sz w:val="22"/>
          <w:szCs w:val="22"/>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064AA6">
        <w:rPr>
          <w:rFonts w:asciiTheme="minorHAnsi" w:hAnsiTheme="minorHAnsi" w:cstheme="minorHAnsi"/>
          <w:sz w:val="22"/>
          <w:szCs w:val="22"/>
        </w:rPr>
        <w:fldChar w:fldCharType="separate"/>
      </w:r>
      <w:r w:rsidR="00064AA6" w:rsidRPr="00064AA6">
        <w:rPr>
          <w:rFonts w:asciiTheme="minorHAnsi" w:hAnsiTheme="minorHAnsi" w:cstheme="minorHAnsi"/>
          <w:noProof/>
          <w:sz w:val="22"/>
          <w:szCs w:val="22"/>
        </w:rPr>
        <w:t>(Clark et al. 2013)</w:t>
      </w:r>
      <w:r w:rsidR="00064AA6">
        <w:rPr>
          <w:rFonts w:asciiTheme="minorHAnsi" w:hAnsiTheme="minorHAnsi" w:cstheme="minorHAnsi"/>
          <w:sz w:val="22"/>
          <w:szCs w:val="22"/>
        </w:rPr>
        <w:fldChar w:fldCharType="end"/>
      </w:r>
      <w:r w:rsidR="00554642">
        <w:rPr>
          <w:rFonts w:asciiTheme="minorHAnsi" w:hAnsiTheme="minorHAnsi" w:cstheme="minorHAnsi"/>
          <w:sz w:val="22"/>
          <w:szCs w:val="22"/>
        </w:rPr>
        <w:t xml:space="preserve"> and highlights the need to study a range of performance metrics that are associated with fitness</w:t>
      </w:r>
      <w:r w:rsidRPr="00554642">
        <w:rPr>
          <w:rStyle w:val="normaltextrun"/>
          <w:rFonts w:ascii="Calibri" w:hAnsi="Calibri" w:cs="Calibri"/>
          <w:sz w:val="22"/>
          <w:szCs w:val="22"/>
          <w:lang w:val="en-US"/>
        </w:rPr>
        <w:t>. There</w:t>
      </w:r>
      <w:r>
        <w:rPr>
          <w:rStyle w:val="normaltextrun"/>
          <w:rFonts w:ascii="Calibri" w:hAnsi="Calibri" w:cs="Calibri"/>
          <w:sz w:val="22"/>
          <w:szCs w:val="22"/>
          <w:lang w:val="en-US"/>
        </w:rPr>
        <w:t xml:space="preserve"> is the potential that repeated PHA injections may allow for acquired immune response as previous research in blue-footed boobies (</w:t>
      </w:r>
      <w:r>
        <w:rPr>
          <w:rStyle w:val="normaltextrun"/>
          <w:rFonts w:ascii="Calibri" w:hAnsi="Calibri" w:cs="Calibri"/>
          <w:i/>
          <w:iCs/>
          <w:sz w:val="22"/>
          <w:szCs w:val="22"/>
          <w:lang w:val="en-US"/>
        </w:rPr>
        <w:t xml:space="preserve">Sula </w:t>
      </w:r>
      <w:proofErr w:type="spellStart"/>
      <w:r>
        <w:rPr>
          <w:rStyle w:val="normaltextrun"/>
          <w:rFonts w:ascii="Calibri" w:hAnsi="Calibri" w:cs="Calibri"/>
          <w:i/>
          <w:iCs/>
          <w:sz w:val="22"/>
          <w:szCs w:val="22"/>
          <w:lang w:val="en-US"/>
        </w:rPr>
        <w:t>nebouxii</w:t>
      </w:r>
      <w:proofErr w:type="spellEnd"/>
      <w:r>
        <w:rPr>
          <w:rStyle w:val="normaltextrun"/>
          <w:rFonts w:ascii="Calibri" w:hAnsi="Calibri" w:cs="Calibri"/>
          <w:sz w:val="22"/>
          <w:szCs w:val="22"/>
          <w:lang w:val="en-US"/>
        </w:rPr>
        <w:t>) detected an average increase of 90% between first and second PHA injections; attributing the increase to acquired T-mediated immunity</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Santiago-Quesada et al. 2015)</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Thus, the increased swelling at 28.5°C compared to 27°C we observed may be indicating acquired immune system. However, this would make the substantial decline in immune response at 30°C and 31.5°C even more concerning in relation future ocean warming.  </w:t>
      </w:r>
      <w:r>
        <w:rPr>
          <w:rStyle w:val="eop"/>
          <w:rFonts w:ascii="Calibri" w:eastAsiaTheme="majorEastAsia" w:hAnsi="Calibri" w:cs="Calibri"/>
          <w:sz w:val="22"/>
          <w:szCs w:val="22"/>
        </w:rPr>
        <w:t> </w:t>
      </w:r>
    </w:p>
    <w:p w14:paraId="011D890A" w14:textId="77777777" w:rsidR="003F4E2C" w:rsidRDefault="003F4E2C" w:rsidP="00D46C5A">
      <w:pPr>
        <w:pStyle w:val="paragraph"/>
        <w:spacing w:before="0" w:beforeAutospacing="0" w:after="0" w:afterAutospacing="0"/>
        <w:jc w:val="both"/>
        <w:textAlignment w:val="baseline"/>
        <w:rPr>
          <w:rFonts w:ascii="Segoe UI" w:hAnsi="Segoe UI" w:cs="Segoe UI"/>
          <w:sz w:val="18"/>
          <w:szCs w:val="18"/>
        </w:rPr>
      </w:pPr>
    </w:p>
    <w:p w14:paraId="1D21F317" w14:textId="33A5585B" w:rsidR="5E74CD3E" w:rsidRPr="00652588" w:rsidRDefault="5E74CD3E" w:rsidP="00B64A70">
      <w:pPr>
        <w:spacing w:line="240" w:lineRule="auto"/>
        <w:jc w:val="both"/>
        <w:rPr>
          <w:b/>
          <w:bCs/>
          <w:lang w:val="en-US"/>
        </w:rPr>
      </w:pPr>
      <w:r w:rsidRPr="00652588">
        <w:rPr>
          <w:lang w:val="en-US"/>
        </w:rPr>
        <w:t>LDH</w:t>
      </w:r>
      <w:r w:rsidR="00517D13" w:rsidRPr="00652588">
        <w:rPr>
          <w:lang w:val="en-US"/>
        </w:rPr>
        <w:t xml:space="preserve"> </w:t>
      </w:r>
      <w:r w:rsidR="00DC7FEE">
        <w:rPr>
          <w:lang w:val="en-US"/>
        </w:rPr>
        <w:t>and</w:t>
      </w:r>
      <w:r w:rsidRPr="00652588">
        <w:rPr>
          <w:lang w:val="en-US"/>
        </w:rPr>
        <w:t xml:space="preserve"> CS</w:t>
      </w:r>
      <w:r w:rsidR="00517D13" w:rsidRPr="00652588">
        <w:rPr>
          <w:lang w:val="en-US"/>
        </w:rPr>
        <w:t xml:space="preserve"> activity, as well as LDH:CS ratios</w:t>
      </w:r>
      <w:r w:rsidRPr="00652588">
        <w:rPr>
          <w:lang w:val="en-US"/>
        </w:rPr>
        <w:t xml:space="preserve"> were significant</w:t>
      </w:r>
      <w:r w:rsidR="003C7B16" w:rsidRPr="00652588">
        <w:rPr>
          <w:lang w:val="en-US"/>
        </w:rPr>
        <w:t>ly positively</w:t>
      </w:r>
      <w:r w:rsidRPr="00652588">
        <w:rPr>
          <w:lang w:val="en-US"/>
        </w:rPr>
        <w:t xml:space="preserve"> correlated with temperature</w:t>
      </w:r>
      <w:r w:rsidR="003C7B16" w:rsidRPr="00652588">
        <w:rPr>
          <w:lang w:val="en-US"/>
        </w:rPr>
        <w:t>,</w:t>
      </w:r>
      <w:r w:rsidRPr="00652588">
        <w:rPr>
          <w:lang w:val="en-US"/>
        </w:rPr>
        <w:t xml:space="preserve"> however, neither enzyme showed significant differences between low- and high-latitude populations.</w:t>
      </w:r>
      <w:r w:rsidR="00517D13" w:rsidRPr="00652588">
        <w:rPr>
          <w:lang w:val="en-US"/>
        </w:rPr>
        <w:t xml:space="preserve"> </w:t>
      </w:r>
      <w:r w:rsidR="00517D13" w:rsidRPr="00652588">
        <w:rPr>
          <w:lang w:val="en-US"/>
        </w:rPr>
        <w:lastRenderedPageBreak/>
        <w:t xml:space="preserve">LDH and CS are proxy representations for anaerobic glycolysis </w:t>
      </w:r>
      <w:r w:rsidR="00517D13" w:rsidRPr="00652588">
        <w:rPr>
          <w:lang w:val="en-US"/>
        </w:rPr>
        <w:fldChar w:fldCharType="begin" w:fldLock="1"/>
      </w:r>
      <w:r w:rsidR="00517D13" w:rsidRPr="0065258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mendeley":{"formattedCitation":"(Savoie et al. 2008)","plainTextFormattedCitation":"(Savoie et al. 2008)","previouslyFormattedCitation":"(Savoie et al. 2008)"},"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w:t>
      </w:r>
      <w:r w:rsidR="00517D13" w:rsidRPr="00652588">
        <w:rPr>
          <w:lang w:val="en-US"/>
        </w:rPr>
        <w:fldChar w:fldCharType="end"/>
      </w:r>
      <w:r w:rsidR="00517D13" w:rsidRPr="00652588">
        <w:rPr>
          <w:lang w:val="en-US"/>
        </w:rPr>
        <w:t xml:space="preserve"> and aerobic capacity that can achieved via the citric acid cycle </w:t>
      </w:r>
      <w:r w:rsidR="00517D13" w:rsidRPr="00652588">
        <w:rPr>
          <w:lang w:val="en-US"/>
        </w:rPr>
        <w:fldChar w:fldCharType="begin" w:fldLock="1"/>
      </w:r>
      <w:r w:rsidR="00E252A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mendeley":{"formattedCitation":"(Savoie et al. 2008; Pichaud et al. 2019)","plainTextFormattedCitation":"(Savoie et al. 2008; Pichaud et al. 2019)","previouslyFormattedCitation":"(Savoie et al. 2008; Pichaud et al. 2019)"},"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 Pichaud et al. 2019)</w:t>
      </w:r>
      <w:r w:rsidR="00517D13" w:rsidRPr="00652588">
        <w:rPr>
          <w:lang w:val="en-US"/>
        </w:rPr>
        <w:fldChar w:fldCharType="end"/>
      </w:r>
      <w:r w:rsidR="00517D13" w:rsidRPr="00652588">
        <w:rPr>
          <w:lang w:val="en-US"/>
        </w:rPr>
        <w:t>, respectively. The positive relation between temperature and LDH:CS ratios suggest that as temperatures warm there is a greater reliance on anerobic metabolism, a pattern that</w:t>
      </w:r>
      <w:r w:rsidR="007423F2">
        <w:rPr>
          <w:lang w:val="en-US"/>
        </w:rPr>
        <w:t xml:space="preserve"> is expected among ectotherms, and</w:t>
      </w:r>
      <w:r w:rsidR="00517D13" w:rsidRPr="00652588">
        <w:rPr>
          <w:lang w:val="en-US"/>
        </w:rPr>
        <w:t xml:space="preserve"> has previously been identified in crown-of-thorns sea starts (</w:t>
      </w:r>
      <w:proofErr w:type="spellStart"/>
      <w:r w:rsidR="00517D13" w:rsidRPr="00652588">
        <w:rPr>
          <w:i/>
          <w:iCs/>
          <w:lang w:val="en-US"/>
        </w:rPr>
        <w:t>Acanthaster</w:t>
      </w:r>
      <w:proofErr w:type="spellEnd"/>
      <w:r w:rsidR="00517D13" w:rsidRPr="00652588">
        <w:rPr>
          <w:i/>
          <w:iCs/>
          <w:lang w:val="en-US"/>
        </w:rPr>
        <w:t xml:space="preserve"> spp.</w:t>
      </w:r>
      <w:r w:rsidR="00517D13" w:rsidRPr="00652588">
        <w:rPr>
          <w:lang w:val="en-US"/>
        </w:rPr>
        <w:t xml:space="preserve">; </w:t>
      </w:r>
      <w:r w:rsidR="00517D13" w:rsidRPr="00652588">
        <w:rPr>
          <w:lang w:val="en-US"/>
        </w:rPr>
        <w:fldChar w:fldCharType="begin" w:fldLock="1"/>
      </w:r>
      <w:r w:rsidR="00517D13" w:rsidRPr="00652588">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00517D13" w:rsidRPr="00652588">
        <w:rPr>
          <w:lang w:val="en-US"/>
        </w:rPr>
        <w:fldChar w:fldCharType="separate"/>
      </w:r>
      <w:r w:rsidR="00517D13" w:rsidRPr="00652588">
        <w:rPr>
          <w:noProof/>
          <w:lang w:val="en-US"/>
        </w:rPr>
        <w:t>Lang et al. 2021)</w:t>
      </w:r>
      <w:r w:rsidR="00517D13" w:rsidRPr="00652588">
        <w:rPr>
          <w:lang w:val="en-US"/>
        </w:rPr>
        <w:fldChar w:fldCharType="end"/>
      </w:r>
      <w:r w:rsidR="00517D13" w:rsidRPr="00652588">
        <w:rPr>
          <w:lang w:val="en-US"/>
        </w:rPr>
        <w:t xml:space="preserve">. </w:t>
      </w:r>
      <w:r w:rsidRPr="00652588">
        <w:rPr>
          <w:lang w:val="en-US"/>
        </w:rPr>
        <w:t xml:space="preserve">However, a lack of significant difference between regions suggests that enzymatic performance within white muscle of </w:t>
      </w:r>
      <w:proofErr w:type="spellStart"/>
      <w:r w:rsidRPr="00652588">
        <w:rPr>
          <w:i/>
          <w:iCs/>
          <w:lang w:val="en-US"/>
        </w:rPr>
        <w:t>Acanthochromis</w:t>
      </w:r>
      <w:proofErr w:type="spellEnd"/>
      <w:r w:rsidRPr="00652588">
        <w:rPr>
          <w:i/>
          <w:iCs/>
          <w:lang w:val="en-US"/>
        </w:rPr>
        <w:t xml:space="preserve"> polyacanthus</w:t>
      </w:r>
      <w:r w:rsidRPr="00652588">
        <w:rPr>
          <w:lang w:val="en-US"/>
        </w:rPr>
        <w:t xml:space="preserve">, does not contribute to organismal differences that were demonstrated via AAS. </w:t>
      </w:r>
      <w:r w:rsidR="00517D13" w:rsidRPr="00652588">
        <w:rPr>
          <w:lang w:val="en-US"/>
        </w:rPr>
        <w:t>E</w:t>
      </w:r>
      <w:r w:rsidRPr="00652588">
        <w:rPr>
          <w:lang w:val="en-US"/>
        </w:rPr>
        <w:t>nzymatic activity relevant to whole organismal response may be more prevalent in mitochondrial-rich muscle tissue-types, such as heart tissue that is associated with cardiac function</w:t>
      </w:r>
      <w:r w:rsidR="00652588" w:rsidRPr="00652588">
        <w:rPr>
          <w:lang w:val="en-US"/>
        </w:rPr>
        <w:t xml:space="preserve"> </w:t>
      </w:r>
      <w:r w:rsidR="00652588" w:rsidRPr="00652588">
        <w:rPr>
          <w:lang w:val="en-US"/>
        </w:rPr>
        <w:fldChar w:fldCharType="begin" w:fldLock="1"/>
      </w:r>
      <w:r w:rsidR="00652588" w:rsidRPr="00652588">
        <w:rPr>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652588" w:rsidRPr="00652588">
        <w:rPr>
          <w:lang w:val="en-US"/>
        </w:rPr>
        <w:fldChar w:fldCharType="separate"/>
      </w:r>
      <w:r w:rsidR="00652588" w:rsidRPr="00652588">
        <w:rPr>
          <w:noProof/>
          <w:lang w:val="en-US"/>
        </w:rPr>
        <w:t>(Farrell 2009; Ekström et al. 2017; Nyboer and Chapman 2018; Pichaud et al. 2019)</w:t>
      </w:r>
      <w:r w:rsidR="00652588" w:rsidRPr="00652588">
        <w:rPr>
          <w:lang w:val="en-US"/>
        </w:rPr>
        <w:fldChar w:fldCharType="end"/>
      </w:r>
      <w:r w:rsidR="00652588" w:rsidRPr="00652588">
        <w:rPr>
          <w:lang w:val="en-US"/>
        </w:rPr>
        <w:t>.</w:t>
      </w:r>
      <w:r w:rsidRPr="00652588">
        <w:rPr>
          <w:lang w:val="en-US"/>
        </w:rPr>
        <w:t xml:space="preserve"> </w:t>
      </w:r>
      <w:r w:rsidR="00652588" w:rsidRPr="00652588">
        <w:rPr>
          <w:lang w:val="en-US"/>
        </w:rPr>
        <w:t>H</w:t>
      </w:r>
      <w:r w:rsidRPr="00652588">
        <w:rPr>
          <w:lang w:val="en-US"/>
        </w:rPr>
        <w:t>owever, within small coral reef fish the lack of obtainable tissue mass can prove challenging.</w:t>
      </w:r>
    </w:p>
    <w:p w14:paraId="4F218E23" w14:textId="72C92D02" w:rsidR="00B64A70" w:rsidRPr="00BA196C" w:rsidRDefault="4BAD479A" w:rsidP="00BA196C">
      <w:pPr>
        <w:spacing w:line="240" w:lineRule="auto"/>
        <w:jc w:val="both"/>
        <w:rPr>
          <w:lang w:val="en-US"/>
        </w:rPr>
      </w:pPr>
      <w:r w:rsidRPr="4BAD479A">
        <w:rPr>
          <w:lang w:val="en-US"/>
        </w:rPr>
        <w:t xml:space="preserve">Evidence of co-gradient variation in aerobic capacity suggests that for the populations examined genetic and environmental influences are aligned, however, counter-gradient variation in this trait and species has previously been observed </w:t>
      </w:r>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Pr="4BAD479A">
        <w:rPr>
          <w:noProof/>
          <w:lang w:val="en-US"/>
        </w:rPr>
        <w:t>Gardiner et al. (2010)</w:t>
      </w:r>
      <w:r w:rsidR="00E81B1F" w:rsidRPr="4BAD479A">
        <w:rPr>
          <w:lang w:val="en-US"/>
        </w:rPr>
        <w:fldChar w:fldCharType="end"/>
      </w:r>
      <w:r w:rsidRPr="4BAD479A">
        <w:rPr>
          <w:lang w:val="en-US"/>
        </w:rPr>
        <w:t>. The primary driver of counter-gradient variation is expected to be differences in phenotypic plasticity and therefore may be dependent on differences experienced at smaller scales</w:t>
      </w:r>
      <w:r w:rsidR="00C07820">
        <w:rPr>
          <w:lang w:val="en-US"/>
        </w:rPr>
        <w:t xml:space="preserve"> due to biogeography including depth, </w:t>
      </w:r>
      <w:r w:rsidR="00FD0A77">
        <w:rPr>
          <w:lang w:val="en-US"/>
        </w:rPr>
        <w:t>water flow</w:t>
      </w:r>
      <w:r w:rsidR="00AC40A3">
        <w:rPr>
          <w:lang w:val="en-US"/>
        </w:rPr>
        <w:t>, and isolation,</w:t>
      </w:r>
      <w:r w:rsidR="00FD0A77">
        <w:rPr>
          <w:lang w:val="en-US"/>
        </w:rPr>
        <w:t xml:space="preserve"> that may be more predictive of local thermal variability</w:t>
      </w:r>
      <w:r w:rsidR="00680D7C">
        <w:rPr>
          <w:lang w:val="en-US"/>
        </w:rPr>
        <w:t xml:space="preserve"> than latitude</w:t>
      </w:r>
      <w:r w:rsidRPr="4BAD479A">
        <w:rPr>
          <w:lang w:val="en-US"/>
        </w:rPr>
        <w:t xml:space="preserve">. </w:t>
      </w:r>
      <w:r w:rsidR="00680D7C">
        <w:rPr>
          <w:lang w:val="en-US"/>
        </w:rPr>
        <w:t>C</w:t>
      </w:r>
      <w:r w:rsidRPr="4BAD479A">
        <w:rPr>
          <w:lang w:val="en-US"/>
        </w:rPr>
        <w:t xml:space="preserve">ounter-gradient variation between </w:t>
      </w:r>
      <w:r w:rsidRPr="4BAD479A">
        <w:rPr>
          <w:i/>
          <w:iCs/>
          <w:lang w:val="en-US"/>
        </w:rPr>
        <w:t>A. polyacanthus</w:t>
      </w:r>
      <w:r w:rsidRPr="4BAD479A">
        <w:rPr>
          <w:lang w:val="en-US"/>
        </w:rPr>
        <w:t xml:space="preserve"> populations </w:t>
      </w:r>
      <w:r w:rsidR="00680D7C">
        <w:rPr>
          <w:lang w:val="en-US"/>
        </w:rPr>
        <w:t>was</w:t>
      </w:r>
      <w:r w:rsidR="00661EFB">
        <w:rPr>
          <w:lang w:val="en-US"/>
        </w:rPr>
        <w:t xml:space="preserve"> </w:t>
      </w:r>
      <w:r w:rsidR="00152A8C">
        <w:rPr>
          <w:lang w:val="en-US"/>
        </w:rPr>
        <w:t>previously</w:t>
      </w:r>
      <w:r w:rsidR="00680D7C">
        <w:rPr>
          <w:lang w:val="en-US"/>
        </w:rPr>
        <w:t xml:space="preserve"> identified </w:t>
      </w:r>
      <w:r w:rsidRPr="4BAD479A">
        <w:rPr>
          <w:lang w:val="en-US"/>
        </w:rPr>
        <w:t>when comparing</w:t>
      </w:r>
      <w:r w:rsidR="00661EFB">
        <w:rPr>
          <w:lang w:val="en-US"/>
        </w:rPr>
        <w:t xml:space="preserve"> </w:t>
      </w:r>
      <w:r w:rsidRPr="4BAD479A">
        <w:rPr>
          <w:lang w:val="en-US"/>
        </w:rPr>
        <w:t xml:space="preserve">low-latitude </w:t>
      </w:r>
      <w:r w:rsidR="00661EFB">
        <w:rPr>
          <w:lang w:val="en-US"/>
        </w:rPr>
        <w:t xml:space="preserve">(i.e., </w:t>
      </w:r>
      <w:r w:rsidRPr="4BAD479A">
        <w:rPr>
          <w:lang w:val="en-US"/>
        </w:rPr>
        <w:t>Lizard Island</w:t>
      </w:r>
      <w:r w:rsidR="00661EFB">
        <w:rPr>
          <w:lang w:val="en-US"/>
        </w:rPr>
        <w:t>)</w:t>
      </w:r>
      <w:r w:rsidRPr="4BAD479A">
        <w:rPr>
          <w:lang w:val="en-US"/>
        </w:rPr>
        <w:t xml:space="preserve"> and high-latitude </w:t>
      </w:r>
      <w:r w:rsidR="00661EFB">
        <w:rPr>
          <w:lang w:val="en-US"/>
        </w:rPr>
        <w:t xml:space="preserve">(i.e., </w:t>
      </w:r>
      <w:r w:rsidRPr="4BAD479A">
        <w:rPr>
          <w:lang w:val="en-US"/>
        </w:rPr>
        <w:t>Heron Island</w:t>
      </w:r>
      <w:r w:rsidR="00661EFB">
        <w:rPr>
          <w:lang w:val="en-US"/>
        </w:rPr>
        <w:t>)</w:t>
      </w:r>
      <w:r w:rsidR="00D06F33">
        <w:rPr>
          <w:lang w:val="en-US"/>
        </w:rPr>
        <w:t xml:space="preserve"> populations</w:t>
      </w:r>
      <w:r w:rsidRPr="4BAD479A">
        <w:rPr>
          <w:lang w:val="en-US"/>
        </w:rPr>
        <w:t>, which are both further north and south than the low</w:t>
      </w:r>
      <w:r w:rsidR="00D06F33">
        <w:rPr>
          <w:lang w:val="en-US"/>
        </w:rPr>
        <w:t>-</w:t>
      </w:r>
      <w:r w:rsidRPr="4BAD479A">
        <w:rPr>
          <w:lang w:val="en-US"/>
        </w:rPr>
        <w:t xml:space="preserve"> and high-latitude populations examined in this study. </w:t>
      </w:r>
      <w:r w:rsidR="00E81B1F" w:rsidRPr="4BAD479A">
        <w:rPr>
          <w:lang w:val="en-US"/>
        </w:rPr>
        <w:fldChar w:fldCharType="begin" w:fldLock="1"/>
      </w:r>
      <w:r w:rsidR="006E3A32">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00EE6DC2" w:rsidRPr="00EE6DC2">
        <w:rPr>
          <w:noProof/>
          <w:lang w:val="en-US"/>
        </w:rPr>
        <w:t xml:space="preserve">Gardiner et al. </w:t>
      </w:r>
      <w:r w:rsidR="006E3A32">
        <w:rPr>
          <w:noProof/>
          <w:lang w:val="en-US"/>
        </w:rPr>
        <w:t>(</w:t>
      </w:r>
      <w:r w:rsidR="00EE6DC2" w:rsidRPr="00EE6DC2">
        <w:rPr>
          <w:noProof/>
          <w:lang w:val="en-US"/>
        </w:rPr>
        <w:t>2010)</w:t>
      </w:r>
      <w:r w:rsidR="00E81B1F" w:rsidRPr="4BAD479A">
        <w:rPr>
          <w:lang w:val="en-US"/>
        </w:rPr>
        <w:fldChar w:fldCharType="end"/>
      </w:r>
      <w:r w:rsidR="006E3A32">
        <w:rPr>
          <w:lang w:val="en-US"/>
        </w:rPr>
        <w:t xml:space="preserve"> </w:t>
      </w:r>
      <w:r w:rsidRPr="4BAD479A">
        <w:rPr>
          <w:lang w:val="en-US"/>
        </w:rPr>
        <w:t xml:space="preserve">sampled </w:t>
      </w:r>
      <w:r w:rsidR="004C1B4F">
        <w:rPr>
          <w:lang w:val="en-US"/>
        </w:rPr>
        <w:t xml:space="preserve">juvenile fish </w:t>
      </w:r>
      <w:r w:rsidRPr="4BAD479A">
        <w:rPr>
          <w:lang w:val="en-US"/>
        </w:rPr>
        <w:t>from shallow lagoons</w:t>
      </w:r>
      <w:r w:rsidR="004C1B4F">
        <w:rPr>
          <w:lang w:val="en-US"/>
        </w:rPr>
        <w:t xml:space="preserve">, </w:t>
      </w:r>
      <w:r w:rsidRPr="4BAD479A">
        <w:rPr>
          <w:lang w:val="en-US"/>
        </w:rPr>
        <w:t>whereas fish in this study were older and collected from ~</w:t>
      </w:r>
      <w:r w:rsidR="005356F2">
        <w:rPr>
          <w:lang w:val="en-US"/>
        </w:rPr>
        <w:t>7</w:t>
      </w:r>
      <w:r w:rsidRPr="4BAD479A">
        <w:rPr>
          <w:lang w:val="en-US"/>
        </w:rPr>
        <w:t xml:space="preserve">-12 meters on coral reef slope. Reef flats and lagoons </w:t>
      </w:r>
      <w:r w:rsidR="005356F2">
        <w:rPr>
          <w:lang w:val="en-US"/>
        </w:rPr>
        <w:t xml:space="preserve">generally </w:t>
      </w:r>
      <w:r w:rsidRPr="4BAD479A">
        <w:rPr>
          <w:lang w:val="en-US"/>
        </w:rPr>
        <w:t>experience greater thermal variability</w:t>
      </w:r>
      <w:r w:rsidR="005356F2">
        <w:rPr>
          <w:lang w:val="en-US"/>
        </w:rPr>
        <w:t xml:space="preserve"> (minimums, maximums, and magnitude of diurnal variation)</w:t>
      </w:r>
      <w:r w:rsidRPr="4BAD479A">
        <w:rPr>
          <w:lang w:val="en-US"/>
        </w:rPr>
        <w:t xml:space="preserve"> via exposure to semidiurnal tidal oscillations compared to reef slopes that are exposed the open ocean and hence more thermally stable</w:t>
      </w:r>
      <w:r w:rsidR="002D7A93">
        <w:rPr>
          <w:lang w:val="en-US"/>
        </w:rPr>
        <w:t>, and this is true for the lagoon sites at Heron Island</w:t>
      </w:r>
      <w:r w:rsidRPr="4BAD479A">
        <w:rPr>
          <w:lang w:val="en-US"/>
        </w:rPr>
        <w:t xml:space="preserve"> </w:t>
      </w:r>
      <w:r w:rsidR="00E81B1F" w:rsidRPr="4BAD479A">
        <w:rPr>
          <w:lang w:val="en-US"/>
        </w:rPr>
        <w:fldChar w:fldCharType="begin" w:fldLock="1"/>
      </w:r>
      <w:r w:rsidR="00E81B1F" w:rsidRPr="4BAD479A">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E81B1F" w:rsidRPr="4BAD479A">
        <w:rPr>
          <w:lang w:val="en-US"/>
        </w:rPr>
        <w:fldChar w:fldCharType="separate"/>
      </w:r>
      <w:r w:rsidRPr="4BAD479A">
        <w:rPr>
          <w:noProof/>
          <w:lang w:val="en-US"/>
        </w:rPr>
        <w:t>(Brown et al. 2023)</w:t>
      </w:r>
      <w:r w:rsidR="00E81B1F" w:rsidRPr="4BAD479A">
        <w:rPr>
          <w:lang w:val="en-US"/>
        </w:rPr>
        <w:fldChar w:fldCharType="end"/>
      </w:r>
      <w:r w:rsidRPr="4BAD479A">
        <w:rPr>
          <w:lang w:val="en-US"/>
        </w:rPr>
        <w:t xml:space="preserve">. Additionally, </w:t>
      </w:r>
      <w:r w:rsidR="005E5ED2">
        <w:rPr>
          <w:i/>
          <w:iCs/>
          <w:lang w:val="en-US"/>
        </w:rPr>
        <w:t xml:space="preserve">A. </w:t>
      </w:r>
      <w:r w:rsidR="005E5ED2" w:rsidRPr="005E5ED2">
        <w:rPr>
          <w:lang w:val="en-US"/>
        </w:rPr>
        <w:t>polyacanthus</w:t>
      </w:r>
      <w:r w:rsidR="005E5ED2">
        <w:rPr>
          <w:lang w:val="en-US"/>
        </w:rPr>
        <w:t xml:space="preserve"> from Heron Island </w:t>
      </w:r>
      <w:r w:rsidRPr="005E5ED2">
        <w:rPr>
          <w:lang w:val="en-US"/>
        </w:rPr>
        <w:t>have</w:t>
      </w:r>
      <w:r w:rsidRPr="4BAD479A">
        <w:rPr>
          <w:lang w:val="en-US"/>
        </w:rPr>
        <w:t xml:space="preserve"> been shown to have high capacity for phenotypic </w:t>
      </w:r>
      <w:r w:rsidR="005E5ED2" w:rsidRPr="4BAD479A">
        <w:rPr>
          <w:lang w:val="en-US"/>
        </w:rPr>
        <w:t>plasticity</w:t>
      </w:r>
      <w:r w:rsidRPr="4BAD479A">
        <w:rPr>
          <w:lang w:val="en-US"/>
        </w:rPr>
        <w:t xml:space="preserve"> </w:t>
      </w:r>
      <w:r w:rsidR="005E5ED2">
        <w:rPr>
          <w:lang w:val="en-US"/>
        </w:rPr>
        <w:fldChar w:fldCharType="begin" w:fldLock="1"/>
      </w:r>
      <w:r w:rsidR="008A70F9">
        <w:rPr>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 2,3 .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2","issue":"6","issued":{"date-parts":[["2018"]]},"page":"504-509","publisher":"Springer US","title":"The epigenetic landscape of transgenerational acclimation to ocean warming","type":"article-journal","volume":"8"},"uris":["http://www.mendeley.com/documents/?uuid=d7ebfc1b-0160-4995-8580-b9757f75de2d"]}],"mendeley":{"formattedCitation":"(Donelson and Munday 2012; Ryu et al. 2018)","plainTextFormattedCitation":"(Donelson and Munday 2012; Ryu et al. 2018)","previouslyFormattedCitation":"(Donelson and Munday 2012; Ryu et al. 2018)"},"properties":{"noteIndex":0},"schema":"https://github.com/citation-style-language/schema/raw/master/csl-citation.json"}</w:instrText>
      </w:r>
      <w:r w:rsidR="005E5ED2">
        <w:rPr>
          <w:lang w:val="en-US"/>
        </w:rPr>
        <w:fldChar w:fldCharType="separate"/>
      </w:r>
      <w:r w:rsidR="00587A90" w:rsidRPr="00587A90">
        <w:rPr>
          <w:noProof/>
          <w:lang w:val="en-US"/>
        </w:rPr>
        <w:t>(Donelson and Munday 2012; Ryu et al. 2018)</w:t>
      </w:r>
      <w:r w:rsidR="005E5ED2">
        <w:rPr>
          <w:lang w:val="en-US"/>
        </w:rPr>
        <w:fldChar w:fldCharType="end"/>
      </w:r>
      <w:r w:rsidR="00BA6D8C">
        <w:rPr>
          <w:lang w:val="en-US"/>
        </w:rPr>
        <w:t>.</w:t>
      </w:r>
      <w:r w:rsidR="00E276A6">
        <w:rPr>
          <w:lang w:val="en-US"/>
        </w:rPr>
        <w:t xml:space="preserve"> </w:t>
      </w:r>
      <w:r w:rsidRPr="4BAD479A">
        <w:rPr>
          <w:lang w:val="en-US"/>
        </w:rPr>
        <w:t xml:space="preserve">This results in the potential for multiple patterns on variability and performance to occur when exploring across latitudes </w:t>
      </w:r>
      <w:r w:rsidR="008A70F9">
        <w:rPr>
          <w:lang w:val="en-US"/>
        </w:rPr>
        <w:fldChar w:fldCharType="begin" w:fldLock="1"/>
      </w:r>
      <w:r w:rsidR="00EF5336">
        <w:rPr>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mendeley":{"formattedCitation":"(Donelson et al. 2019)","plainTextFormattedCitation":"(Donelson et al. 2019)","previouslyFormattedCitation":"(Donelson et al. 2019)"},"properties":{"noteIndex":0},"schema":"https://github.com/citation-style-language/schema/raw/master/csl-citation.json"}</w:instrText>
      </w:r>
      <w:r w:rsidR="008A70F9">
        <w:rPr>
          <w:lang w:val="en-US"/>
        </w:rPr>
        <w:fldChar w:fldCharType="separate"/>
      </w:r>
      <w:r w:rsidR="008A70F9" w:rsidRPr="008A70F9">
        <w:rPr>
          <w:noProof/>
          <w:lang w:val="en-US"/>
        </w:rPr>
        <w:t>(Donelson et al. 2019)</w:t>
      </w:r>
      <w:r w:rsidR="008A70F9">
        <w:rPr>
          <w:lang w:val="en-US"/>
        </w:rPr>
        <w:fldChar w:fldCharType="end"/>
      </w:r>
      <w:r w:rsidRPr="4BAD479A">
        <w:rPr>
          <w:lang w:val="en-US"/>
        </w:rPr>
        <w:t xml:space="preserve">, depending on the population in question, elucidating the importance of incorporating macro- and fine-scale biogeography in understanding intraspecific variation between populations.  </w:t>
      </w:r>
    </w:p>
    <w:p w14:paraId="23DF6D77" w14:textId="59080DD3" w:rsidR="00BA196C" w:rsidRDefault="00BD463E" w:rsidP="00C577AC">
      <w:pPr>
        <w:spacing w:line="240" w:lineRule="auto"/>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FB2767">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 Moran et al.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00DA68CA" w:rsidRPr="00DA68CA">
        <w:rPr>
          <w:noProof/>
          <w:lang w:val="en-US"/>
        </w:rPr>
        <w:t>(Sorte et al. 2011; Moran et al. 2016)</w:t>
      </w:r>
      <w:r w:rsidR="00DA68CA">
        <w:rPr>
          <w:lang w:val="en-US"/>
        </w:rPr>
        <w:fldChar w:fldCharType="end"/>
      </w:r>
      <w:r w:rsidR="000A5C1A">
        <w:rPr>
          <w:lang w:val="en-US"/>
        </w:rPr>
        <w:t xml:space="preserve">. </w:t>
      </w:r>
      <w:r w:rsidR="000D0640">
        <w:rPr>
          <w:lang w:val="en-US"/>
        </w:rPr>
        <w:t>Climate envelope</w:t>
      </w:r>
      <w:r w:rsidR="00CE5612">
        <w:rPr>
          <w:lang w:val="en-US"/>
        </w:rPr>
        <w:t xml:space="preserve"> models frequently assign </w:t>
      </w:r>
      <w:r w:rsidR="00FE7DC2">
        <w:rPr>
          <w:lang w:val="en-US"/>
        </w:rPr>
        <w:t xml:space="preserve">populations identical thermal ranges, </w:t>
      </w:r>
      <w:r w:rsidR="00E802EC">
        <w:rPr>
          <w:lang w:val="en-US"/>
        </w:rPr>
        <w:t xml:space="preserve">however, such approaches risk inaccurately projecting species </w:t>
      </w:r>
      <w:r w:rsidR="00553607">
        <w:rPr>
          <w:lang w:val="en-US"/>
        </w:rPr>
        <w:t xml:space="preserve">trajectorie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w:t>
      </w:r>
      <w:r w:rsidR="007423F2">
        <w:rPr>
          <w:lang w:val="en-US"/>
        </w:rPr>
        <w:t xml:space="preserve"> and increased reliance on anaerobic pathways</w:t>
      </w:r>
      <w:r w:rsidR="005B47E4">
        <w:rPr>
          <w:lang w:val="en-US"/>
        </w:rPr>
        <w:t xml:space="preserve"> within both regions</w:t>
      </w:r>
      <w:r w:rsidR="00741E3D">
        <w:rPr>
          <w:lang w:val="en-US"/>
        </w:rPr>
        <w:t xml:space="preserve"> as temperatures </w:t>
      </w:r>
      <w:r w:rsidR="007423F2">
        <w:rPr>
          <w:lang w:val="en-US"/>
        </w:rPr>
        <w:t>warmed</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in regard to AAS,</w:t>
      </w:r>
      <w:r w:rsidR="00EC2C6E">
        <w:rPr>
          <w:rFonts w:cstheme="minorHAnsi"/>
          <w:lang w:val="en-US"/>
        </w:rPr>
        <w:t xml:space="preserve"> </w:t>
      </w:r>
      <w:r w:rsidR="000A6FB5">
        <w:rPr>
          <w:rFonts w:cstheme="minorHAnsi"/>
          <w:lang w:val="en-US"/>
        </w:rPr>
        <w:t>as low-latitude populations</w:t>
      </w:r>
      <w:r w:rsidR="00505FFF">
        <w:rPr>
          <w:rFonts w:cstheme="minorHAnsi"/>
          <w:lang w:val="en-US"/>
        </w:rPr>
        <w:t>,</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3D7B43">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005A0800" w:rsidRPr="005A0800">
        <w:rPr>
          <w:rFonts w:cstheme="minorHAnsi"/>
          <w:noProof/>
          <w:lang w:val="en-US"/>
        </w:rPr>
        <w:t xml:space="preserve">Gardiner et al. </w:t>
      </w:r>
      <w:r w:rsidR="005A0800">
        <w:rPr>
          <w:rFonts w:cstheme="minorHAnsi"/>
          <w:noProof/>
          <w:lang w:val="en-US"/>
        </w:rPr>
        <w:t>(</w:t>
      </w:r>
      <w:r w:rsidR="005A0800" w:rsidRP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535FAA">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necessit</w:t>
      </w:r>
      <w:r w:rsidR="00C109E3">
        <w:rPr>
          <w:rFonts w:cstheme="minorHAnsi"/>
          <w:lang w:val="en-US"/>
        </w:rPr>
        <w:t>ate</w:t>
      </w:r>
      <w:r w:rsidR="006F070A">
        <w:rPr>
          <w:rFonts w:cstheme="minorHAnsi"/>
          <w:lang w:val="en-US"/>
        </w:rPr>
        <w:t xml:space="preserve"> the</w:t>
      </w:r>
      <w:r w:rsidR="00A65777">
        <w:rPr>
          <w:rFonts w:cstheme="minorHAnsi"/>
          <w:lang w:val="en-US"/>
        </w:rPr>
        <w:t xml:space="preserve"> sampl</w:t>
      </w:r>
      <w:r w:rsidR="00C109E3">
        <w:rPr>
          <w:rFonts w:cstheme="minorHAnsi"/>
          <w:lang w:val="en-US"/>
        </w:rPr>
        <w:t>ing</w:t>
      </w:r>
      <w:r w:rsidR="00A65777">
        <w:rPr>
          <w:rFonts w:cstheme="minorHAnsi"/>
          <w:lang w:val="en-US"/>
        </w:rPr>
        <w:t xml:space="preserve"> </w:t>
      </w:r>
      <w:r w:rsidR="00C109E3">
        <w:rPr>
          <w:rFonts w:cstheme="minorHAnsi"/>
          <w:lang w:val="en-US"/>
        </w:rPr>
        <w:t xml:space="preserve">of </w:t>
      </w:r>
      <w:r w:rsidR="00A65777">
        <w:rPr>
          <w:rFonts w:cstheme="minorHAnsi"/>
          <w:lang w:val="en-US"/>
        </w:rPr>
        <w:t>populations</w:t>
      </w:r>
      <w:r w:rsidR="00F90C1F">
        <w:rPr>
          <w:rFonts w:cstheme="minorHAnsi"/>
          <w:lang w:val="en-US"/>
        </w:rPr>
        <w:t xml:space="preserve"> from</w:t>
      </w:r>
      <w:r w:rsidR="005C0B00">
        <w:rPr>
          <w:rFonts w:cstheme="minorHAnsi"/>
          <w:lang w:val="en-US"/>
        </w:rPr>
        <w:t xml:space="preserve">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an understanding would allow for more accurate predictive </w:t>
      </w:r>
      <w:r w:rsidR="00FC2E56">
        <w:rPr>
          <w:rFonts w:cstheme="minorHAnsi"/>
          <w:lang w:val="en-US"/>
        </w:rPr>
        <w:t xml:space="preserve">modelling </w:t>
      </w:r>
      <w:r w:rsidR="006F070A">
        <w:rPr>
          <w:rFonts w:cstheme="minorHAnsi"/>
          <w:lang w:val="en-US"/>
        </w:rPr>
        <w:t>as well as</w:t>
      </w:r>
      <w:r w:rsidR="00435170">
        <w:rPr>
          <w:rFonts w:cstheme="minorHAnsi"/>
          <w:lang w:val="en-US"/>
        </w:rPr>
        <w:t xml:space="preserve"> y</w:t>
      </w:r>
      <w:r w:rsidR="00AF230A">
        <w:rPr>
          <w:rFonts w:cstheme="minorHAnsi"/>
          <w:lang w:val="en-US"/>
        </w:rPr>
        <w:t>ield benefits for translocation-based conservation techniques</w:t>
      </w:r>
      <w:r w:rsidR="006F070A">
        <w:rPr>
          <w:rFonts w:cstheme="minorHAnsi"/>
          <w:lang w:val="en-US"/>
        </w:rPr>
        <w:t>,</w:t>
      </w:r>
      <w:r w:rsidR="00AF230A">
        <w:rPr>
          <w:rFonts w:cstheme="minorHAnsi"/>
          <w:lang w:val="en-US"/>
        </w:rPr>
        <w:t xml:space="preserve"> such as assisted gene flow</w:t>
      </w:r>
      <w:r w:rsidR="006F070A">
        <w:rPr>
          <w:rFonts w:cstheme="minorHAnsi"/>
          <w:lang w:val="en-US"/>
        </w:rPr>
        <w:t>,</w:t>
      </w:r>
      <w:r w:rsidR="00AF230A">
        <w:rPr>
          <w:rFonts w:cstheme="minorHAnsi"/>
          <w:lang w:val="en-US"/>
        </w:rPr>
        <w:t xml:space="preserve"> that rel</w:t>
      </w:r>
      <w:r w:rsidR="00FC2E56">
        <w:rPr>
          <w:rFonts w:cstheme="minorHAnsi"/>
          <w:lang w:val="en-US"/>
        </w:rPr>
        <w:t>y on</w:t>
      </w:r>
      <w:r w:rsidR="00997EF9">
        <w:rPr>
          <w:rFonts w:cstheme="minorHAnsi"/>
          <w:lang w:val="en-US"/>
        </w:rPr>
        <w:t xml:space="preserve"> balancing</w:t>
      </w:r>
      <w:r w:rsidR="00FC2E56">
        <w:rPr>
          <w:rFonts w:cstheme="minorHAnsi"/>
          <w:lang w:val="en-US"/>
        </w:rPr>
        <w:t xml:space="preserve"> the introduction of beneficial traits </w:t>
      </w:r>
      <w:r w:rsidR="00997EF9">
        <w:rPr>
          <w:rFonts w:cstheme="minorHAnsi"/>
          <w:lang w:val="en-US"/>
        </w:rPr>
        <w:t xml:space="preserve">with </w:t>
      </w:r>
      <w:r w:rsidR="00905504">
        <w:rPr>
          <w:rFonts w:cstheme="minorHAnsi"/>
          <w:lang w:val="en-US"/>
        </w:rPr>
        <w:t xml:space="preserve">outbreeding depression and </w:t>
      </w:r>
      <w:r w:rsidR="00FC2E56">
        <w:rPr>
          <w:rFonts w:cstheme="minorHAnsi"/>
          <w:lang w:val="en-US"/>
        </w:rPr>
        <w:t>genetic compatibility between populations</w:t>
      </w:r>
      <w:r w:rsidR="005B5A8E">
        <w:rPr>
          <w:rFonts w:cstheme="minorHAnsi"/>
          <w:lang w:val="en-US"/>
        </w:rPr>
        <w:t>.</w:t>
      </w:r>
    </w:p>
    <w:p w14:paraId="50087396" w14:textId="0E67ECA6" w:rsidR="00BD64F8" w:rsidRDefault="00A11CC7" w:rsidP="00A11CC7">
      <w:pPr>
        <w:pStyle w:val="Heading1"/>
        <w:rPr>
          <w:lang w:val="en-US"/>
        </w:rPr>
      </w:pPr>
      <w:r>
        <w:rPr>
          <w:lang w:val="en-US"/>
        </w:rPr>
        <w:lastRenderedPageBreak/>
        <w:t>Ackno</w:t>
      </w:r>
      <w:r w:rsidR="00C17398">
        <w:rPr>
          <w:lang w:val="en-US"/>
        </w:rPr>
        <w:t xml:space="preserve">wledgements </w:t>
      </w:r>
    </w:p>
    <w:p w14:paraId="6F6BD5C5" w14:textId="432D5EB3" w:rsidR="00C17398" w:rsidRDefault="00EF3214" w:rsidP="00277D05">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w:t>
      </w:r>
      <w:proofErr w:type="spellStart"/>
      <w:r w:rsidR="00B64A70">
        <w:rPr>
          <w:lang w:val="en-US"/>
        </w:rPr>
        <w:t>FishCube</w:t>
      </w:r>
      <w:proofErr w:type="spellEnd"/>
      <w:r w:rsidR="00B64A70">
        <w:rPr>
          <w:lang w:val="en-US"/>
        </w:rPr>
        <w:t xml:space="preserve">, KSK Marine, and </w:t>
      </w:r>
      <w:r w:rsidR="00D92134">
        <w:rPr>
          <w:lang w:val="en-US"/>
        </w:rPr>
        <w:t xml:space="preserve">Salty Pets. </w:t>
      </w:r>
    </w:p>
    <w:p w14:paraId="5F377884" w14:textId="750591C0" w:rsidR="00C17398" w:rsidRDefault="00EF6DBC" w:rsidP="00C17398">
      <w:pPr>
        <w:pStyle w:val="Heading1"/>
        <w:rPr>
          <w:lang w:val="en-US"/>
        </w:rPr>
      </w:pPr>
      <w:r>
        <w:rPr>
          <w:lang w:val="en-US"/>
        </w:rPr>
        <w:t>Statements and declarations</w:t>
      </w:r>
    </w:p>
    <w:p w14:paraId="2245515C" w14:textId="3190AB51" w:rsidR="00C17398" w:rsidRDefault="00277D05" w:rsidP="00C17398">
      <w:pPr>
        <w:rPr>
          <w:lang w:val="en-US"/>
        </w:rPr>
      </w:pPr>
      <w:r>
        <w:rPr>
          <w:lang w:val="en-US"/>
        </w:rPr>
        <w:t xml:space="preserve">Authors declare no competing interests. </w:t>
      </w:r>
    </w:p>
    <w:p w14:paraId="6F1A5B73" w14:textId="088A382B" w:rsidR="00C17398" w:rsidRDefault="00C17398" w:rsidP="00C17398">
      <w:pPr>
        <w:pStyle w:val="Heading1"/>
        <w:rPr>
          <w:lang w:val="en-US"/>
        </w:rPr>
      </w:pPr>
      <w:r>
        <w:rPr>
          <w:lang w:val="en-US"/>
        </w:rPr>
        <w:t>Funding</w:t>
      </w:r>
      <w:r w:rsidR="00FF75C2">
        <w:rPr>
          <w:lang w:val="en-US"/>
        </w:rPr>
        <w:t xml:space="preserve"> and ethics</w:t>
      </w:r>
    </w:p>
    <w:p w14:paraId="0869A7E0" w14:textId="1C73F6B5" w:rsidR="00277D05" w:rsidRPr="00277D05" w:rsidRDefault="3C6252E4" w:rsidP="00277D05">
      <w:pPr>
        <w:rPr>
          <w:lang w:val="en-US"/>
        </w:rPr>
      </w:pPr>
      <w:r w:rsidRPr="3C6252E4">
        <w:rPr>
          <w:lang w:val="en-US"/>
        </w:rPr>
        <w:t>This research was funded</w:t>
      </w:r>
      <w:r w:rsidR="00277D05">
        <w:rPr>
          <w:lang w:val="en-US"/>
        </w:rPr>
        <w:t xml:space="preserve"> by</w:t>
      </w:r>
      <w:r w:rsidR="0084387D">
        <w:rPr>
          <w:lang w:val="en-US"/>
        </w:rPr>
        <w:t xml:space="preserve"> </w:t>
      </w:r>
      <w:r w:rsidR="4A5B3D6D" w:rsidRPr="4A5B3D6D">
        <w:rPr>
          <w:lang w:val="en-US"/>
        </w:rPr>
        <w:t xml:space="preserve">the </w:t>
      </w:r>
      <w:r w:rsidR="0F259298" w:rsidRPr="0F259298">
        <w:rPr>
          <w:lang w:val="en-US"/>
        </w:rPr>
        <w:t xml:space="preserve">Australian Research Council </w:t>
      </w:r>
      <w:r w:rsidR="60B86A96" w:rsidRPr="60B86A96">
        <w:rPr>
          <w:lang w:val="en-US"/>
        </w:rPr>
        <w:t xml:space="preserve">Future </w:t>
      </w:r>
      <w:r w:rsidR="18B70C22" w:rsidRPr="18B70C22">
        <w:rPr>
          <w:lang w:val="en-US"/>
        </w:rPr>
        <w:t>Fellowship scheme (JMD</w:t>
      </w:r>
      <w:r w:rsidR="60B86A96" w:rsidRPr="60B86A96">
        <w:rPr>
          <w:lang w:val="en-US"/>
        </w:rPr>
        <w:t xml:space="preserve">: </w:t>
      </w:r>
      <w:r w:rsidR="4418C69A" w:rsidRPr="4418C69A">
        <w:rPr>
          <w:lang w:val="en-US"/>
        </w:rPr>
        <w:t>FT190100015</w:t>
      </w:r>
      <w:r w:rsidR="645225B8" w:rsidRPr="645225B8">
        <w:rPr>
          <w:lang w:val="en-US"/>
        </w:rPr>
        <w:t>)</w:t>
      </w:r>
      <w:r w:rsidR="00AF1C06">
        <w:rPr>
          <w:lang w:val="en-US"/>
        </w:rPr>
        <w:t>,</w:t>
      </w:r>
      <w:r w:rsidR="4418C69A" w:rsidRPr="4418C69A">
        <w:rPr>
          <w:lang w:val="en-US"/>
        </w:rPr>
        <w:t xml:space="preserve"> the</w:t>
      </w:r>
      <w:r w:rsidR="00AF1C06">
        <w:rPr>
          <w:lang w:val="en-US"/>
        </w:rPr>
        <w:t xml:space="preserve"> Australian Society </w:t>
      </w:r>
      <w:r w:rsidR="00961E87">
        <w:rPr>
          <w:lang w:val="en-US"/>
        </w:rPr>
        <w:t>for Fish Biology</w:t>
      </w:r>
      <w:r w:rsidR="18B70C22" w:rsidRPr="18B70C22">
        <w:rPr>
          <w:lang w:val="en-US"/>
        </w:rPr>
        <w:t xml:space="preserve"> </w:t>
      </w:r>
      <w:r w:rsidR="7EC51B09" w:rsidRPr="7EC51B09">
        <w:rPr>
          <w:lang w:val="en-US"/>
        </w:rPr>
        <w:t>(EAS),</w:t>
      </w:r>
      <w:r w:rsidR="00A525F8">
        <w:rPr>
          <w:lang w:val="en-US"/>
        </w:rPr>
        <w:t xml:space="preserve"> James Cook University Postgraduate Research Scholarship (EAS),</w:t>
      </w:r>
      <w:r w:rsidR="00961E87">
        <w:rPr>
          <w:lang w:val="en-US"/>
        </w:rPr>
        <w:t xml:space="preserve"> and the</w:t>
      </w:r>
      <w:r w:rsidR="00804680">
        <w:rPr>
          <w:lang w:val="en-US"/>
        </w:rPr>
        <w:t xml:space="preserve"> </w:t>
      </w:r>
      <w:r w:rsidR="41A9B1B1" w:rsidRPr="41A9B1B1">
        <w:rPr>
          <w:lang w:val="en-US"/>
        </w:rPr>
        <w:t xml:space="preserve">Australian </w:t>
      </w:r>
      <w:r w:rsidR="0F259298" w:rsidRPr="0F259298">
        <w:rPr>
          <w:lang w:val="en-US"/>
        </w:rPr>
        <w:t>Research Council</w:t>
      </w:r>
      <w:r w:rsidR="41A9B1B1" w:rsidRPr="41A9B1B1">
        <w:rPr>
          <w:lang w:val="en-US"/>
        </w:rPr>
        <w:t xml:space="preserve"> Centre</w:t>
      </w:r>
      <w:r w:rsidR="0084387D">
        <w:rPr>
          <w:lang w:val="en-US"/>
        </w:rPr>
        <w:t xml:space="preserve"> of Excellence for </w:t>
      </w:r>
      <w:r w:rsidR="002D2FD5">
        <w:rPr>
          <w:lang w:val="en-US"/>
        </w:rPr>
        <w:t>Coral Reef Studies</w:t>
      </w:r>
      <w:r w:rsidR="7EC51B09" w:rsidRPr="7EC51B09">
        <w:rPr>
          <w:lang w:val="en-US"/>
        </w:rPr>
        <w:t xml:space="preserve"> (JMD and EAS).</w:t>
      </w:r>
      <w:r w:rsidR="002D2FD5">
        <w:rPr>
          <w:lang w:val="en-US"/>
        </w:rPr>
        <w:t xml:space="preserve"> </w:t>
      </w:r>
      <w:r w:rsidR="0057794A">
        <w:rPr>
          <w:lang w:val="en-US"/>
        </w:rPr>
        <w:t>Research was completed under JCU ethics approval A</w:t>
      </w:r>
      <w:r w:rsidR="001F5BB2">
        <w:rPr>
          <w:lang w:val="en-US"/>
        </w:rPr>
        <w:t xml:space="preserve">2764. </w:t>
      </w:r>
    </w:p>
    <w:p w14:paraId="0A44F8A4" w14:textId="2B328EC8" w:rsidR="001F451E" w:rsidRDefault="001F451E" w:rsidP="00B36451">
      <w:pPr>
        <w:pStyle w:val="Heading1"/>
        <w:spacing w:line="240" w:lineRule="auto"/>
        <w:rPr>
          <w:lang w:val="en-US"/>
        </w:rPr>
      </w:pPr>
      <w:r>
        <w:rPr>
          <w:lang w:val="en-US"/>
        </w:rPr>
        <w:t>References</w:t>
      </w:r>
    </w:p>
    <w:p w14:paraId="35FE1C3B" w14:textId="77777777" w:rsidR="001F451E" w:rsidRPr="001F451E" w:rsidRDefault="001F451E" w:rsidP="00B36451">
      <w:pPr>
        <w:spacing w:line="240" w:lineRule="auto"/>
        <w:rPr>
          <w:lang w:val="en-US"/>
        </w:rPr>
      </w:pPr>
    </w:p>
    <w:p w14:paraId="771D514F" w14:textId="755C8339" w:rsidR="00954987" w:rsidRPr="00954987" w:rsidRDefault="00453A60" w:rsidP="00954987">
      <w:pPr>
        <w:widowControl w:val="0"/>
        <w:autoSpaceDE w:val="0"/>
        <w:autoSpaceDN w:val="0"/>
        <w:adjustRightInd w:val="0"/>
        <w:spacing w:line="240" w:lineRule="auto"/>
        <w:ind w:left="480" w:hanging="480"/>
        <w:jc w:val="both"/>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954987" w:rsidRPr="00954987">
        <w:rPr>
          <w:rFonts w:ascii="Calibri" w:hAnsi="Calibri" w:cs="Calibri"/>
          <w:noProof/>
          <w:szCs w:val="24"/>
        </w:rPr>
        <w:t>Aitken SN, Bemmels JB (2016) Time to get moving: Assisted gene flow of forest trees. Evol Appl 9:271–290 doi:10.1111/eva.12293</w:t>
      </w:r>
    </w:p>
    <w:p w14:paraId="3AC5478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Aitken SN, Whitlock MC (2013) Assisted gene flow to facilitate local adaptation to climate change. Annu Rev Ecol Evol Syst 44:367–388 doi:DOI 10.1146/annurev-ecolsys-110512-135747</w:t>
      </w:r>
    </w:p>
    <w:p w14:paraId="3D54C07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Allen GR (1991) Damselfishes of the World. Mergus Publishers, Melle, Germany </w:t>
      </w:r>
    </w:p>
    <w:p w14:paraId="776822D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Angilletta MJ, Oufiero CE, Sears MW (2004) Thermal adaptation of maternal and embryonic phenotypes in a geographically widespread ectotherm. Int Congr Ser 1275:258–266 doi:10.1016/j.ics.2004.07.038</w:t>
      </w:r>
    </w:p>
    <w:p w14:paraId="710E7AB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Atkins KE, Travis JMJ (2010) Local adaptation and the evolution of species’ ranges under climate change. J Theor Biol 266:449–457 doi:10.1016/j.jtbi.2010.07.014</w:t>
      </w:r>
    </w:p>
    <w:p w14:paraId="5387614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Australian Institute of Marine Science (AIMS) (2020) AIMS Sea Water Temperature Observing System (AIMS Temperature Logger Program). </w:t>
      </w:r>
    </w:p>
    <w:p w14:paraId="0BABB8B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14:paraId="55D8EDE3"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azzicalupo E, Ratkiewicz M, Seryodkin I V, Okhlopkov I, Galsandorj N, Yarovenko YA, Ozolins J, Saveljev AP, Melovski D, Gavashelishvili A, Schmidt K, Godoy JA (2023) environment association analyses reveal geographically restricted adaptive divergence across the range of the widespread Eurasian carnivore Lynx lynx (Linnaeus , 1758). 1–16 doi:10.1111/eva.13570</w:t>
      </w:r>
    </w:p>
    <w:p w14:paraId="7E2AEEE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14:paraId="501C4B7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radshaw AD (1984) Ecological significance of genetic variation between populations. In: Dirzo R., Sarukhan J. (eds) Perspectives on plant population ecology. Sinauer, Sunderland, MA, pp 213–</w:t>
      </w:r>
      <w:r w:rsidRPr="00954987">
        <w:rPr>
          <w:rFonts w:ascii="Calibri" w:hAnsi="Calibri" w:cs="Calibri"/>
          <w:noProof/>
          <w:szCs w:val="24"/>
        </w:rPr>
        <w:lastRenderedPageBreak/>
        <w:t xml:space="preserve">228 </w:t>
      </w:r>
    </w:p>
    <w:p w14:paraId="6888FB8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rown KT, Eyal G, Dove SG, Barott KL (2023) Fine-scale heterogeneity reveals disproportionate thermal stress and coral mortality in thermally variable reef habitats during a marine heatwave. Coral Reefs 42:131–142 doi:10.1007/s00338-022-02328-6</w:t>
      </w:r>
    </w:p>
    <w:p w14:paraId="6A25A9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alosi P, Bilton DT, Spicer JI (2008) Thermal tolerance, acclimatory capacity and vulnerability to global climate change. Biol Lett 4:99–102 doi:10.1098/rsbl.2007.0408</w:t>
      </w:r>
    </w:p>
    <w:p w14:paraId="41D731D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hiono A, Paul JR (2023) The Climatic Variability Hypothesis and trade-offs in thermal performance in coastal and inland populations of Mimulus guttatus. Evolution 77:870–880 doi:10.1093/evolut/qpad005</w:t>
      </w:r>
    </w:p>
    <w:p w14:paraId="779F8B1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lark TD, Sandblom E, Jutfelt F (2013) Aerobic scope measurements of fishes in an era of climate change: respirometry, relevance and recommendations. J Exp Biol 216:2771–2782 doi:10.1242/jeb.084251</w:t>
      </w:r>
    </w:p>
    <w:p w14:paraId="3EA82C4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14:paraId="54B8674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14:paraId="415FF34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eutsch CA, Tewksbury JJ, Huey RB, Sheldon KS, Ghalambor CK, Haak DC, Martin PR (2008) Impacts of climate warming on terrestrial ectotherms across latitude. PNAS 105:6668–6672 doi:10.1073/pnas.0709472105</w:t>
      </w:r>
    </w:p>
    <w:p w14:paraId="1905B44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2012) Thermal sensitivity does not determine acclimation capacity for a tropical reef fish. J Anim Ecol 81:1126–1131 doi:10.1111/j.1365-2656.2012.01982.x</w:t>
      </w:r>
    </w:p>
    <w:p w14:paraId="0AE0EEF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2015) Transgenerational plasticity mitigates the impact of global warming to offspring sex ratios. Glob Chang Biol 21:2954–2962 doi:10.1111/gcb.12912</w:t>
      </w:r>
    </w:p>
    <w:p w14:paraId="723B586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14:paraId="69BB8B3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14:paraId="5AD873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14:paraId="3CC6858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Ekström A, Sandblom E, Blier PU, Cyr BAD, Brijs J, Pichaud N (2017) Thermal sensitivity and phenotypic plasticity of cardiac mitochondrial metabolism in European perch, Perca fluviatilis. J Exp Biol 220:386–396 doi:10.1242/jeb.150698</w:t>
      </w:r>
    </w:p>
    <w:p w14:paraId="26FD1DC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14:paraId="576D1D2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Endler JA (1977) Geographic variation, speciation, and clines. Princeton University Press, Princeton, New Jersey, USA </w:t>
      </w:r>
    </w:p>
    <w:p w14:paraId="10057A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lastRenderedPageBreak/>
        <w:t>Farrell AP (2009) Environment, antecedents and climate change: Lessons from the study of temperature physiology and river migration of salmonids. J Exp Biol 212:3771–3780 doi:10.1242/jeb.023671</w:t>
      </w:r>
    </w:p>
    <w:p w14:paraId="3D3965F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García-Ramos G, Kirkpatrick M (1997) Genetic models of adaptation and gene flow in peripheral populations. Evolution (N Y) 51:21–28 doi:10.1111/j.1558-5646.1997.tb02384.x</w:t>
      </w:r>
    </w:p>
    <w:p w14:paraId="5E09193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Gardiner NM, Munday PL, Nilsson GE (2010) Counter-gradient variation in respiratory performance of coral reef fishes at elevated temperatures. PLoS One 5:e13299 doi:10.1371/journal.pone.0013299</w:t>
      </w:r>
    </w:p>
    <w:p w14:paraId="1E19D33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Gunderson AR, Stillman JH (2015) Plasticity in thermal tolerance has limited potential to buffer ectotherms from global warming. Proc R Soc B Biol Sci 282: doi:10.1098/rspb.2015.0401</w:t>
      </w:r>
    </w:p>
    <w:p w14:paraId="5FC986B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ampe A, Petit RJ (2005) Conserving biodiversity under climate change: The rear edge matters. Ecol Lett 8:461–467 doi:10.1111/j.1461-0248.2005.00739.x</w:t>
      </w:r>
    </w:p>
    <w:p w14:paraId="514276E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arianto J, Carey N, Byrne M (2019) respR - An R package for the manipulation and analysis of respirometry data. Methods Ecol Evol 10:912–920 doi:https://doi.org/10.1111/2041-210X.13162</w:t>
      </w:r>
    </w:p>
    <w:p w14:paraId="7DD8FE0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Hendry AP (2001) Traits in discrete populations: A theoretical framework for empirical tests. Evolution (N Y) 55:459–466 </w:t>
      </w:r>
    </w:p>
    <w:p w14:paraId="0896E2B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ereford J (2009) A quantitative survey of local adaptation and fitness trade-offs. Am Nat 173:579–588 doi:10.1086/597611</w:t>
      </w:r>
    </w:p>
    <w:p w14:paraId="1F8322A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n Herwerden L, Doherty PJ (2006) Contrasting genetic structures across two hybrid zones of a tropical reef fish, Acanthochromis polyacanthus (Bleeker 1855). J Evol Biol 19:239–252 doi:10.1111/j.1420-9101.2005.00969.x</w:t>
      </w:r>
    </w:p>
    <w:p w14:paraId="04D41FC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14:paraId="58D4E6D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odgson MJ, Schwanz LE (2019) Drop it like it’s hot: Interpopulation variation in thermal phenotypes shows counter-gradient pattern. J Therm Biol 83:178–186 doi:10.1016/j.jtherbio.2019.05.016</w:t>
      </w:r>
    </w:p>
    <w:p w14:paraId="7AA8D17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offmann AA, Sgró CM (2011) Climate change and evolutionary adaptation. Nature 470:479–485 doi:10.1038/nature09670</w:t>
      </w:r>
    </w:p>
    <w:p w14:paraId="3978E31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14:paraId="6DAD35A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uey RB, Kearney MR, Krockenberger A, Holtum JAM, Jess M, Williams SE (2012) Predicting organismal vulnerability to climate warming: Roles of behaviour, physiology and adaptation. Philos Trans R Soc B Biol Sci 367:1665–1679 doi:10.1098/rstb.2012.0005</w:t>
      </w:r>
    </w:p>
    <w:p w14:paraId="28F1613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IPCC (2021) Summary for Policymakers. In: Masson-Delmotte V., Zhai P., Pirani A., Connors S., Péan C., Berger S., Caud N., Chen Y., Goldfarb L., Gomis M.., Huang M., Leitzell K., Lonnoy E., Matthews J.B.., Maycock T.., Waterfield T., Yelekci O., Yu R., Zhou B. (eds) Climate Change 2021: The Physical Science Basis. Contribution of Working Group I to the Sixth Assessment Report of the Intergovernmental Panel on Climate Change. Cambridge University Press, Cambridge, UK and New York, NY, USA, pp 3–32 doi:10.1017/9781009157896.001.3</w:t>
      </w:r>
    </w:p>
    <w:p w14:paraId="4F2BC23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Janzen DH (1967) Why mountain passes are higher in the tropics. Am Nat 101:233–249 </w:t>
      </w:r>
    </w:p>
    <w:p w14:paraId="5CC6912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lastRenderedPageBreak/>
        <w:t>Jayasundara N, Somero GN (2013) Physiological plasticity of cardiorespiratory function in a eurythermal marine teleost, the longjaw mudsucker, Gillichthys mirabilis. J Exp Biol 216:2111–2121 doi:10.1242/jeb.083873</w:t>
      </w:r>
    </w:p>
    <w:p w14:paraId="48BB182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Johansen JL, Nadler LE, Habary A, Bowden AJ, Rummer J (2021) Thermal acclimation of tropical coral reef fishes to global heat waves. Elife 10:1–30 </w:t>
      </w:r>
    </w:p>
    <w:p w14:paraId="4C995BB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Jones GP, Milicich MJ, Emslie MJ, Lunow C (1999) Self-recruitment in a coral reef fish population. Environ Prot 402:802–804 </w:t>
      </w:r>
    </w:p>
    <w:p w14:paraId="326152E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Jump AS, Peñuelas J (2005) Running to stand still: Adaptation and the response of plants to rapid climate change. Ecol Lett 8:1010–1020 doi:10.1111/j.1461-0248.2005.00796.x</w:t>
      </w:r>
    </w:p>
    <w:p w14:paraId="5AB546D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awecki TJ, Ebert D (2004) Conceptual issues in local adaptation. Ecol Lett 7:1225–1241 doi:10.1111/j.1461-0248.2004.00684.x</w:t>
      </w:r>
    </w:p>
    <w:p w14:paraId="776AD24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14:paraId="5811245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elly MW, Sanford E, Grosberg RK (2012) Limited potential for adaptation to climate change in a broadly distributed marine crustacean. Proc R Soc B 349–356 doi:10.1098/rspb.2011.0542</w:t>
      </w:r>
    </w:p>
    <w:p w14:paraId="24ACDD5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uo ESL, Sanford E (2009) Geographic variation in the upper thermal limits of an intertidal snail: Implications for climate envelope models. Mar Ecol Prog Ser 388:137–146 doi:10.3354/meps08102</w:t>
      </w:r>
    </w:p>
    <w:p w14:paraId="16B3955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aMonica LE, Fox RJ, Donelson JM (2021) Thermal sensitivity of juvenile rabbitfishes Siganus doliatus and S. lineatus (Siganidae): a key role for habitat? Coral Reefs 40:1307–1320 doi:10.1007/s00338-021-02146-2</w:t>
      </w:r>
    </w:p>
    <w:p w14:paraId="027407F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ang BJ, Donelson JM, Caballes CF, Doll PC, Pratchett MS (2021) Metabolic Responses of Pacific Crown-of-Thorns Sea Stars (Acanthaster sp.) to Acute Warming. Biol Bull 241:347–358 doi:10.1086/717049</w:t>
      </w:r>
    </w:p>
    <w:p w14:paraId="38614EE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efevre S, Wang T, McKenzie DJ (2021) The role of mechanistic physiology in investigating impacts of global warming on fishes. J Exp Biol 224: doi:10.1242/jeb.238840</w:t>
      </w:r>
    </w:p>
    <w:p w14:paraId="081D40D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enoir J, Bertrand R, Comte L, Bourgeaud L, Hattab T, Murienne J, Grenouillet G (2020) Species better track climate warming in the oceans than on land. Nat Ecol Evol 4:1044–1059 doi:10.1038/s41559-020-1198-2</w:t>
      </w:r>
    </w:p>
    <w:p w14:paraId="654DAD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iepe KJ, Hamann A, Smets P, Fitzpatrick CR, Aitken SN (2016) Adaptation of lodgepole pine and interior spruce to climate: Implications for reforestation in a warming world. Evol Appl 9:409–419 doi:10.1111/eva.12345</w:t>
      </w:r>
    </w:p>
    <w:p w14:paraId="7006248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inhart YB, Grant MC (1996) Evolutionary significance of local genetic differentiation in plants. Annu Rev Ecol Syst 27:237–277 doi:10.1146/annurev.ecolsys.27.1.237</w:t>
      </w:r>
    </w:p>
    <w:p w14:paraId="36B5044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udt WB, Rocha LA (2015) Shifting seas: The impacts of Pleistocene sea-level fluctuations on the evolution of tropical marine taxa. J Biogeogr 42:25–38 doi:10.1111/jbi.12416</w:t>
      </w:r>
    </w:p>
    <w:p w14:paraId="5971BD2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14:paraId="7B73800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Martin LB, Han P, Lewittes J, Kuhlman JR, Klasing KC, Wikelski M (2006) Phytohemagglutinin-induced skin swelling in birds: Histological support for a classic immunoecological technique. Funct Ecol </w:t>
      </w:r>
      <w:r w:rsidRPr="00954987">
        <w:rPr>
          <w:rFonts w:ascii="Calibri" w:hAnsi="Calibri" w:cs="Calibri"/>
          <w:noProof/>
          <w:szCs w:val="24"/>
        </w:rPr>
        <w:lastRenderedPageBreak/>
        <w:t>20:290–299 doi:10.1111/j.1365-2435.2006.01094.x</w:t>
      </w:r>
    </w:p>
    <w:p w14:paraId="1904539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cKenzie DJ, Zhang Y, Eliason EJ, Schulte PM, Claireaux G, Blasco FR, Nati JJH, Farrell AP (2020) Intraspecific variation in tolerance of warming in fishes. J Fish Biol 1–20 doi:10.1111/jfb.14620</w:t>
      </w:r>
    </w:p>
    <w:p w14:paraId="560835E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iller-Sims VC, Gerlach G, Kingsford MJ, Atema J (2008) Dispersal in the spiny damselfish, Acanthochromis polyacanthus, a coral reef fish species without a larval pelagic stage. Mol Ecol 17:5036–5048 doi:10.1111/j.1365-294X.2008.03986.x</w:t>
      </w:r>
    </w:p>
    <w:p w14:paraId="1408BB8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ffett ER, Fryxell DC, Palkovacs EP, Kinnison MT, Simon KS (2018) Local adaptation reduces the metabolic cost of environmental warming. Ecology 99:2318–2326 doi:10.1002/ecy.2463</w:t>
      </w:r>
    </w:p>
    <w:p w14:paraId="2E0F175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lina-Montenegro MA, Naya DE (2012) Latitudinal Patterns in Phenotypic Plasticity and Fitness-Related Traits: Assessing the Climatic Variability Hypothesis (CVH) with an Invasive Plant Species. PLoS One 7:23–28 doi:10.1371/journal.pone.0047620</w:t>
      </w:r>
    </w:p>
    <w:p w14:paraId="140025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ran E V., Hartig F, Bell DM (2016) Intraspecific trait variation across scales: Implications for understanding global change responses. Glob Chang Biol 22:137–150 doi:10.1111/gcb.13000</w:t>
      </w:r>
    </w:p>
    <w:p w14:paraId="649DFEE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rgan R, Finnøen MH, Jensen H, Pélabon C, Jutfelt F (2020) Low potential for evolutionary rescue from climate change in a tropical fish. PNAS 117:33365–33372 doi:10.1073/pnas.2011419117</w:t>
      </w:r>
    </w:p>
    <w:p w14:paraId="1C4853B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unday PL, Jones GP, Pratchett MS, Williams AJ (2008a) Climate change and the future for coral reef fishes. Fish Fish 9:261–285 doi:10.1111/j.1467-2979.2008.00281.x</w:t>
      </w:r>
    </w:p>
    <w:p w14:paraId="1DC1242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14:paraId="159478E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aya DE, Spangenberg L, Naya H, Bozinovic F (2012) Latitudinal patterns in rodent metabolic flexibility. Am Nat 179: doi:10.1086/665646</w:t>
      </w:r>
    </w:p>
    <w:p w14:paraId="7BEF317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ilsson GE, Crawley N, Lunde IG, Munday PL (2009) Elevated temperature reduces the respiratory scope of coral reef fishes. Glob Chang Biol 15:1405–1412 doi:10.1111/j.1365-2486.2008.01767.x</w:t>
      </w:r>
    </w:p>
    <w:p w14:paraId="2249DCF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orin T, Clark TD (2016) Measurement and relevance of maximum metabolic rate in fishes. J Fish Biol 88:122–151 doi:10.1111/jfb.12796</w:t>
      </w:r>
    </w:p>
    <w:p w14:paraId="06AE48F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yboer EA, Chapman LJ (2018) Cardiac plasticity influences aerobic performance and thermal tolerance in a tropical, freshwater fish at elevated temperatures. J Exp Biol 221: doi:10.1242/jeb.178087</w:t>
      </w:r>
    </w:p>
    <w:p w14:paraId="673315A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14:paraId="2DD1CE2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014-1145-2</w:t>
      </w:r>
    </w:p>
    <w:p w14:paraId="64DD9F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14:paraId="253CF7B3"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ankhurst NW, Munday PL (2011) Effects of climate change on fish reproduction and early life history stages. Mar Freshw Res 62:1015–1026 doi:10.1071/MF10269</w:t>
      </w:r>
    </w:p>
    <w:p w14:paraId="2EF74DB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Pauly D (2019) A precis of Gill-Oxygen Limitation Theory (GOLT), with some Emphasis on the Eastern </w:t>
      </w:r>
      <w:r w:rsidRPr="00954987">
        <w:rPr>
          <w:rFonts w:ascii="Calibri" w:hAnsi="Calibri" w:cs="Calibri"/>
          <w:noProof/>
          <w:szCs w:val="24"/>
        </w:rPr>
        <w:lastRenderedPageBreak/>
        <w:t xml:space="preserve">Mediterranean. Mediterr Mar Sci 20:660–668 </w:t>
      </w:r>
    </w:p>
    <w:p w14:paraId="606D4E7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14:paraId="5C67A45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ichaud N, Ekström A, Breton S, Sundström F, Rowinski P, Blier PU, Sandblom E (2019) Cardiac mitochondrial plasticity and thermal sensitivity in a fish inhabiting an artificially heated ecosystem. Sci Rep 9:1–11 doi:10.1038/s41598-019-54165-3</w:t>
      </w:r>
    </w:p>
    <w:p w14:paraId="0F185C2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insky ML, Eikeset AM, McCauley DJ, Payne JL, Sunday JM (2019) Greater vulnerability to warming of marine versus terrestrial ectotherms. Nature 569:108–111 doi:10.1038/s41586-019-1132-4</w:t>
      </w:r>
    </w:p>
    <w:p w14:paraId="3494D12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14:paraId="4C28EF2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örtner HO, Bock C, Mark FC (2017) Oxygen- &amp; capacity-limited thermal tolerance: Bridging ecology &amp; physiology. J Exp Biol 220:2685–2696 doi:10.1242/jeb.134585</w:t>
      </w:r>
    </w:p>
    <w:p w14:paraId="596C970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örtner HO, Farrell AP (2008) Ecology: Physiology and climate change. Science (80- ) 322:690–692 doi:10.1126/science.1163156</w:t>
      </w:r>
    </w:p>
    <w:p w14:paraId="35EA767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örtner HO, Knust R (2007) Climate change affects marine fishes through the oxygen limitation of thermal tolerance. Science (80- ) 315:95–97 doi:10.1126/science.1135471</w:t>
      </w:r>
    </w:p>
    <w:p w14:paraId="7ECF1F9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Pratchett MS, Messmer V, Reynolds J, Martin J, Clark TD, Munday PL, Tobin A., Hoey AS (2013) Effects of climate change on reproduction, larval development, and adult health of coral trout (Plectropomus spp.). </w:t>
      </w:r>
    </w:p>
    <w:p w14:paraId="6AFC1A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ichardson JL, Urban MC, Bolnick DI, Skelly DK (2014) Microgeographic adaptation and the spatial scale of evolution. Trends Ecol Evol 29:165–176 doi:10.1016/j.tree.2014.01.002</w:t>
      </w:r>
    </w:p>
    <w:p w14:paraId="648447D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obertson DR (1973) Field Observations on the Reproductive Behaviour of a Pomacentrid Fish, Acanthochromis polyacanthus. Z Tierpsychol 32:319–324 doi:10.1111/j.1439-0310.1973.tb01108.x</w:t>
      </w:r>
    </w:p>
    <w:p w14:paraId="41C434A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14:paraId="1F24E40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14:paraId="654DAA73"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yu T, Veilleux HD, Donelson JM, Munday PL, Ravasi T (2018) The epigenetic landscape of transgenerational acclimation to ocean warming. Nat Clim Chang 8:504–509 doi:10.1038/s41558-018-0159-0</w:t>
      </w:r>
    </w:p>
    <w:p w14:paraId="6F90F4E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14:paraId="271087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nford E, Kelly MW (2011) Local Adaptation in Marine Invertebrates. Ann Rev Mar Sci 3:509–35 doi:10.1146/annurev-marine-120709-142756</w:t>
      </w:r>
    </w:p>
    <w:p w14:paraId="402B394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Santiago-Quesada F, Albano N, Castillo-Guerrero JA, Fernández G, González-Medina E, Sánchez-Guzmán JM (2015) Secondary phytohaemagglutinin (PHA) swelling response is a good indicator </w:t>
      </w:r>
      <w:r w:rsidRPr="00954987">
        <w:rPr>
          <w:rFonts w:ascii="Calibri" w:hAnsi="Calibri" w:cs="Calibri"/>
          <w:noProof/>
          <w:szCs w:val="24"/>
        </w:rPr>
        <w:lastRenderedPageBreak/>
        <w:t>of T-cell-mediated immunity in free-living birds. Ibis (Lond 1859) 157:767–773 doi:10.1111/ibi.12295</w:t>
      </w:r>
    </w:p>
    <w:p w14:paraId="554040D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14:paraId="1D0443D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voie A, Le François NR, Cahu C, Blier PU (2008) Metabolic and digestive activity profiles of newly hatched spotted wolffish (Anarhichas minor Olafsen): Effect of temperature. Aquac Res 39:382–389 doi:10.1111/j.1365-2109.2007.01797.x</w:t>
      </w:r>
    </w:p>
    <w:p w14:paraId="47AC1AE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chmid M, Guillaume F (2017) The role of phenotypic plasticity on population differentiation. Heredity (Edinb) 119:214–225 doi:10.1038/hdy.2017.36</w:t>
      </w:r>
    </w:p>
    <w:p w14:paraId="3090CA7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eebacher F, Guderley H, Elsey RM, Trosclair PL (2003) Seasonal acclimatisation of muscle metabolic enzymes in a reptile (Alligator mississippiensis). J Exp Biol 206:1193–1200 doi:10.1242/jeb.00223</w:t>
      </w:r>
    </w:p>
    <w:p w14:paraId="3DB2FF3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hah AA, Gill BA, Encalada AC, Flecker AS, Funk WC, Guayasamin JM, Kondratieff BC, Poff NLR, Thomas SA, Zamudio KR, Ghalambor CK (2017) Climate variability predicts thermal limits of aquatic insects across elevation and latitude. Funct Ecol 31:2118–2127 doi:10.1111/1365-2435.12906</w:t>
      </w:r>
    </w:p>
    <w:p w14:paraId="16F569E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14:paraId="5FEC67A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omero GN (2010) The physiology of climate change: How potentials for acclimatization and genetic adaptation will determine “winners” and “losers.” J Exp Biol 213:912–920 doi:10.1242/jeb.037473</w:t>
      </w:r>
    </w:p>
    <w:p w14:paraId="0B508BD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orte CJB, Jones SJ, Miller LP (2011) Geographic variation in temperature tolerance as an indicator of potential population responses to climate change. J Exp Mar Bio Ecol 400:209–217 doi:10.1016/j.jembe.2011.02.009</w:t>
      </w:r>
    </w:p>
    <w:p w14:paraId="2C1196B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pinks RK, Munday PL, Donelson JM (2019) Developmental effects of heatwave conditions on the early life stages of a coral reef fish. J Exp Biol 222: doi:10.1242/jeb.202713</w:t>
      </w:r>
    </w:p>
    <w:p w14:paraId="39CFBBA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14:paraId="715DDE7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Stevens GC (1989) The Latitudinal Gradient in Geographical Range: How so Many Species Coexist in the Tropics. Am Nat 133:240–256 </w:t>
      </w:r>
    </w:p>
    <w:p w14:paraId="392C3FF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illman JH (2002) Causes and consequences of thermal tolerance limits in rocky intertidal porcelain crabs, genus Petrolisthes. Integr Comp Biol 42:790–796 doi:10.1093/icb/42.4.790</w:t>
      </w:r>
    </w:p>
    <w:p w14:paraId="719DC9C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illman JH (2003) Acclimation capacity underlies susceptibility to climate change. Science (80- ) 301:65 doi:10.1126/science.1083073</w:t>
      </w:r>
    </w:p>
    <w:p w14:paraId="4D51DCB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uart-Smith RD, Edgar GJ, Bates AE (2017) Thermal limits to the geographic distributions of shallow-water marine species. Nat Ecol Evol 1:1846–1852 doi:10.1038/s41559-017-0353-x</w:t>
      </w:r>
    </w:p>
    <w:p w14:paraId="588D05A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ullivan KM, Somero GN (1980) Enzyme activities of fish skeletal muscle and brain as influenced by depth of occurrence and habits of feeding and locomotion. Mar Biol 60:91–99 doi:10.1007/BF00389152</w:t>
      </w:r>
    </w:p>
    <w:p w14:paraId="351F128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unday JM, Bates AE, Dulvy NK (2011) Global analysis of thermal tolerance and latitude in ectotherms. Proc R Soc B Biol Sci 278:1823–1830 doi:10.1098/rspb.2010.1295</w:t>
      </w:r>
    </w:p>
    <w:p w14:paraId="0417126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lastRenderedPageBreak/>
        <w:t xml:space="preserve">Swearer SE, Shima JS, Hellberg ME, Thorrold SR, Jones GP, Robertson DR, Morgan SG, Selkoe KA, Ruiz GM, Warner RR (2002) Evidence of self-recruitment in demersal marine populations. Bull Mar Sci 70:251–271 </w:t>
      </w:r>
    </w:p>
    <w:p w14:paraId="042A8E5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14:paraId="6FA3F9B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Tewksbury JJ, Huey RB, Deutsch CA (2008) Ecology: Putting the heat on tropical animals. Science (80- ) 320:1296–1297 doi:10.1126/science.1159328</w:t>
      </w:r>
    </w:p>
    <w:p w14:paraId="00AFFEA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Thibault M, Blier PU, Guderley H (1997) Seasonal variation of muscle metabolic organization in rainbow trout (Oncorhynchus mykiss). Fish Physiol Biochem 16:139–155 doi:10.1007/BF00004671</w:t>
      </w:r>
    </w:p>
    <w:p w14:paraId="7ACA365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lladares F, Matesanz S, Guilhaumon F, Araújo MB, Balaguer L, Benito-Garzón M, Cornwell W, Gianoli E, van Kleunen M, Naya DE, Nicotra AB, Poorter H, Zavala MA (2014) The effects of phenotypic plasticity and local adaptation on forecasts of species range shifts under climate change. Ecol Lett 17:1351–1364 doi:10.1111/ele.12348</w:t>
      </w:r>
    </w:p>
    <w:p w14:paraId="3A93C5B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Wu NC, Seebacher F (2022) Physiology can predict animal activity, exploration, and dispersal. Commun Biol 5:1–11 doi:10.1038/s42003-022-03055-y</w:t>
      </w:r>
    </w:p>
    <w:p w14:paraId="521479C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Yampolsky LY, Schaer TMM, Ebert D (2014) Adaptive phenotypic plasticity and local adaptation for temperature tolerance in freshwater zooplankton. Proc R Soc B Biol Sci 281:20132744 doi:10.1098/rspb.2013.2744</w:t>
      </w:r>
    </w:p>
    <w:p w14:paraId="7691D7D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rPr>
      </w:pPr>
      <w:r w:rsidRPr="00954987">
        <w:rPr>
          <w:rFonts w:ascii="Calibri" w:hAnsi="Calibri" w:cs="Calibri"/>
          <w:noProof/>
          <w:szCs w:val="24"/>
        </w:rPr>
        <w:t>Zarco-Perello S, Pratchett M, Liao V (2012) Temperature-growth performance curves for a coral reef fish, Acanthochromis polyacanthus. Galaxea, J Coral Reef Stud 14:97–103 doi:10.3755/galaxea.14.97</w:t>
      </w:r>
    </w:p>
    <w:p w14:paraId="41CA83FA" w14:textId="6D8CF73B" w:rsidR="00CA7038" w:rsidRDefault="00453A60" w:rsidP="00954987">
      <w:pPr>
        <w:spacing w:line="240" w:lineRule="auto"/>
        <w:jc w:val="both"/>
        <w:rPr>
          <w:lang w:val="en-US"/>
        </w:rPr>
      </w:pPr>
      <w:r>
        <w:rPr>
          <w:lang w:val="en-US"/>
        </w:rPr>
        <w:fldChar w:fldCharType="end"/>
      </w:r>
    </w:p>
    <w:p w14:paraId="53F58E97" w14:textId="72EA0616" w:rsidR="00E352A8" w:rsidRDefault="00E352A8" w:rsidP="00954987">
      <w:pPr>
        <w:spacing w:line="240" w:lineRule="auto"/>
        <w:jc w:val="both"/>
        <w:rPr>
          <w:lang w:val="en-US"/>
        </w:rPr>
      </w:pPr>
    </w:p>
    <w:p w14:paraId="16F8728E" w14:textId="2C9C5BEE" w:rsidR="00E352A8" w:rsidRDefault="00E352A8" w:rsidP="00954987">
      <w:pPr>
        <w:spacing w:line="240" w:lineRule="auto"/>
        <w:jc w:val="both"/>
        <w:rPr>
          <w:lang w:val="en-US"/>
        </w:rPr>
      </w:pPr>
    </w:p>
    <w:p w14:paraId="057F9002" w14:textId="1FDAB111" w:rsidR="00E352A8" w:rsidRDefault="00E352A8" w:rsidP="00954987">
      <w:pPr>
        <w:spacing w:line="240" w:lineRule="auto"/>
        <w:jc w:val="both"/>
        <w:rPr>
          <w:lang w:val="en-US"/>
        </w:rPr>
      </w:pPr>
    </w:p>
    <w:p w14:paraId="23C791C0" w14:textId="3F8F22D2" w:rsidR="00E352A8" w:rsidRDefault="00E352A8" w:rsidP="00954987">
      <w:pPr>
        <w:spacing w:line="240" w:lineRule="auto"/>
        <w:jc w:val="both"/>
        <w:rPr>
          <w:lang w:val="en-US"/>
        </w:rPr>
      </w:pPr>
    </w:p>
    <w:p w14:paraId="7137B006" w14:textId="0FCC98AC" w:rsidR="00E352A8" w:rsidRDefault="00E352A8" w:rsidP="00954987">
      <w:pPr>
        <w:spacing w:line="240" w:lineRule="auto"/>
        <w:jc w:val="both"/>
        <w:rPr>
          <w:lang w:val="en-US"/>
        </w:rPr>
      </w:pPr>
    </w:p>
    <w:p w14:paraId="3709AD8A" w14:textId="21DC14BA" w:rsidR="00E352A8" w:rsidRDefault="00E352A8" w:rsidP="00954987">
      <w:pPr>
        <w:spacing w:line="240" w:lineRule="auto"/>
        <w:jc w:val="both"/>
        <w:rPr>
          <w:lang w:val="en-US"/>
        </w:rPr>
      </w:pPr>
    </w:p>
    <w:p w14:paraId="1313F41F" w14:textId="799A9293" w:rsidR="00E352A8" w:rsidRDefault="00E352A8" w:rsidP="00954987">
      <w:pPr>
        <w:spacing w:line="240" w:lineRule="auto"/>
        <w:jc w:val="both"/>
        <w:rPr>
          <w:lang w:val="en-US"/>
        </w:rPr>
      </w:pPr>
    </w:p>
    <w:p w14:paraId="39F5FF8C" w14:textId="3DBCDC32" w:rsidR="00E352A8" w:rsidRDefault="00E352A8" w:rsidP="00954987">
      <w:pPr>
        <w:spacing w:line="240" w:lineRule="auto"/>
        <w:jc w:val="both"/>
        <w:rPr>
          <w:lang w:val="en-US"/>
        </w:rPr>
      </w:pPr>
    </w:p>
    <w:p w14:paraId="115851CB" w14:textId="6F1F6DD1" w:rsidR="00E352A8" w:rsidRDefault="00E352A8" w:rsidP="00954987">
      <w:pPr>
        <w:spacing w:line="240" w:lineRule="auto"/>
        <w:jc w:val="both"/>
        <w:rPr>
          <w:lang w:val="en-US"/>
        </w:rPr>
      </w:pPr>
    </w:p>
    <w:p w14:paraId="23C4D840" w14:textId="14ED853D" w:rsidR="00E352A8" w:rsidRDefault="00E352A8" w:rsidP="00954987">
      <w:pPr>
        <w:spacing w:line="240" w:lineRule="auto"/>
        <w:jc w:val="both"/>
        <w:rPr>
          <w:lang w:val="en-US"/>
        </w:rPr>
      </w:pPr>
    </w:p>
    <w:p w14:paraId="771D2509" w14:textId="77777777" w:rsidR="00E352A8" w:rsidRDefault="00E352A8" w:rsidP="00954987">
      <w:pPr>
        <w:spacing w:line="240" w:lineRule="auto"/>
        <w:jc w:val="both"/>
        <w:rPr>
          <w:lang w:val="en-US"/>
        </w:rPr>
      </w:pPr>
    </w:p>
    <w:p w14:paraId="36DFE018" w14:textId="3B1DDAF6" w:rsidR="0055034B" w:rsidRDefault="00C17398" w:rsidP="00C17398">
      <w:pPr>
        <w:pStyle w:val="Heading1"/>
        <w:rPr>
          <w:lang w:val="en-US"/>
        </w:rPr>
      </w:pPr>
      <w:r>
        <w:rPr>
          <w:lang w:val="en-US"/>
        </w:rPr>
        <w:t xml:space="preserve">Figures </w:t>
      </w:r>
    </w:p>
    <w:p w14:paraId="28F9491A" w14:textId="77777777" w:rsidR="00C17398" w:rsidRDefault="00C17398" w:rsidP="00C17398">
      <w:pPr>
        <w:rPr>
          <w:lang w:val="en-US"/>
        </w:rPr>
      </w:pPr>
    </w:p>
    <w:p w14:paraId="1590F70A" w14:textId="6D92252F" w:rsidR="00C17398" w:rsidRDefault="00C17398" w:rsidP="00C17398">
      <w:pPr>
        <w:pStyle w:val="Heading1"/>
        <w:rPr>
          <w:lang w:val="en-US"/>
        </w:rPr>
      </w:pPr>
      <w:r>
        <w:rPr>
          <w:lang w:val="en-US"/>
        </w:rPr>
        <w:lastRenderedPageBreak/>
        <w:t xml:space="preserve">Table </w:t>
      </w:r>
    </w:p>
    <w:p w14:paraId="3B8705EA" w14:textId="77777777" w:rsidR="00C17398" w:rsidRDefault="00C17398" w:rsidP="00C17398">
      <w:pPr>
        <w:rPr>
          <w:lang w:val="en-US"/>
        </w:rPr>
      </w:pPr>
    </w:p>
    <w:p w14:paraId="7BE71363" w14:textId="30467C54" w:rsidR="00C17398" w:rsidRDefault="00C17398" w:rsidP="00C17398">
      <w:pPr>
        <w:pStyle w:val="Heading1"/>
        <w:rPr>
          <w:lang w:val="en-US"/>
        </w:rPr>
      </w:pPr>
      <w:r>
        <w:rPr>
          <w:lang w:val="en-US"/>
        </w:rPr>
        <w:t xml:space="preserve">Supplemental Material </w:t>
      </w:r>
    </w:p>
    <w:p w14:paraId="17375869" w14:textId="4EA0BF78" w:rsidR="00C17398" w:rsidRDefault="00C17398" w:rsidP="00C17398">
      <w:pPr>
        <w:pStyle w:val="Heading2"/>
        <w:rPr>
          <w:lang w:val="en-US"/>
        </w:rPr>
      </w:pPr>
      <w:r>
        <w:rPr>
          <w:lang w:val="en-US"/>
        </w:rPr>
        <w:t xml:space="preserve">Supplemental figures </w:t>
      </w:r>
    </w:p>
    <w:p w14:paraId="7B83A960" w14:textId="77777777" w:rsidR="00C17398" w:rsidRDefault="00C17398" w:rsidP="00C17398">
      <w:pPr>
        <w:rPr>
          <w:lang w:val="en-US"/>
        </w:rPr>
      </w:pPr>
    </w:p>
    <w:p w14:paraId="661D2FC6" w14:textId="30737934" w:rsidR="00C17398" w:rsidRDefault="00C17398" w:rsidP="00C17398">
      <w:pPr>
        <w:pStyle w:val="Heading2"/>
        <w:rPr>
          <w:lang w:val="en-US"/>
        </w:rPr>
      </w:pPr>
      <w:r>
        <w:rPr>
          <w:lang w:val="en-US"/>
        </w:rPr>
        <w:t xml:space="preserve">Supplemental tables </w:t>
      </w:r>
    </w:p>
    <w:p w14:paraId="0066D30E" w14:textId="77777777" w:rsidR="00C17398" w:rsidRPr="00C17398" w:rsidRDefault="00C17398" w:rsidP="00C17398">
      <w:pPr>
        <w:rPr>
          <w:lang w:val="en-US"/>
        </w:rPr>
      </w:pPr>
    </w:p>
    <w:p w14:paraId="5D03C294" w14:textId="744C9D40" w:rsidR="0055034B" w:rsidRDefault="0055034B" w:rsidP="00B36451">
      <w:pPr>
        <w:spacing w:line="240" w:lineRule="auto"/>
        <w:jc w:val="both"/>
        <w:rPr>
          <w:lang w:val="en-US"/>
        </w:rPr>
      </w:pPr>
    </w:p>
    <w:p w14:paraId="3A399943" w14:textId="4EB9604D" w:rsidR="0055034B" w:rsidRDefault="0055034B" w:rsidP="00B36451">
      <w:pPr>
        <w:spacing w:line="240" w:lineRule="auto"/>
        <w:jc w:val="both"/>
        <w:rPr>
          <w:lang w:val="en-US"/>
        </w:rPr>
      </w:pPr>
    </w:p>
    <w:p w14:paraId="49EBAE58" w14:textId="77777777" w:rsidR="001F451E" w:rsidRDefault="001F451E" w:rsidP="00B36451">
      <w:pPr>
        <w:spacing w:line="240" w:lineRule="auto"/>
        <w:jc w:val="both"/>
        <w:rPr>
          <w:lang w:val="en-US"/>
        </w:rPr>
      </w:pPr>
    </w:p>
    <w:p w14:paraId="2F897691" w14:textId="77777777" w:rsidR="001F451E" w:rsidRDefault="001F451E" w:rsidP="00B36451">
      <w:pPr>
        <w:spacing w:line="240" w:lineRule="auto"/>
        <w:jc w:val="both"/>
        <w:rPr>
          <w:lang w:val="en-US"/>
        </w:rPr>
      </w:pPr>
    </w:p>
    <w:p w14:paraId="6FC599DE" w14:textId="77777777" w:rsidR="001F451E" w:rsidRDefault="001F451E" w:rsidP="00B36451">
      <w:pPr>
        <w:spacing w:line="240" w:lineRule="auto"/>
        <w:jc w:val="both"/>
        <w:rPr>
          <w:lang w:val="en-US"/>
        </w:rPr>
      </w:pPr>
    </w:p>
    <w:p w14:paraId="211AB561" w14:textId="77777777" w:rsidR="001F451E" w:rsidRDefault="001F451E" w:rsidP="00B36451">
      <w:pPr>
        <w:spacing w:line="240" w:lineRule="auto"/>
        <w:jc w:val="both"/>
        <w:rPr>
          <w:lang w:val="en-US"/>
        </w:rPr>
      </w:pPr>
    </w:p>
    <w:p w14:paraId="43065F31" w14:textId="77777777" w:rsidR="001F451E" w:rsidRDefault="001F451E" w:rsidP="00B36451">
      <w:pPr>
        <w:spacing w:line="240" w:lineRule="auto"/>
        <w:jc w:val="both"/>
        <w:rPr>
          <w:lang w:val="en-US"/>
        </w:rPr>
      </w:pPr>
    </w:p>
    <w:p w14:paraId="24B6F6D5" w14:textId="77777777" w:rsidR="001F451E" w:rsidRDefault="001F451E" w:rsidP="00B36451">
      <w:pPr>
        <w:spacing w:line="240" w:lineRule="auto"/>
        <w:jc w:val="both"/>
        <w:rPr>
          <w:lang w:val="en-US"/>
        </w:rPr>
      </w:pPr>
    </w:p>
    <w:p w14:paraId="0CA5FD84" w14:textId="77777777" w:rsidR="001F451E" w:rsidRDefault="001F451E" w:rsidP="00B36451">
      <w:pPr>
        <w:spacing w:line="240" w:lineRule="auto"/>
        <w:jc w:val="both"/>
        <w:rPr>
          <w:lang w:val="en-US"/>
        </w:rPr>
      </w:pPr>
    </w:p>
    <w:p w14:paraId="06D82FA9" w14:textId="77777777" w:rsidR="001F451E" w:rsidRDefault="001F451E" w:rsidP="00B36451">
      <w:pPr>
        <w:spacing w:line="240" w:lineRule="auto"/>
        <w:jc w:val="both"/>
        <w:rPr>
          <w:lang w:val="en-US"/>
        </w:rPr>
      </w:pPr>
    </w:p>
    <w:p w14:paraId="28A5ADEF" w14:textId="77777777" w:rsidR="001F451E" w:rsidRDefault="001F451E" w:rsidP="00B36451">
      <w:pPr>
        <w:spacing w:line="240" w:lineRule="auto"/>
        <w:jc w:val="both"/>
        <w:rPr>
          <w:lang w:val="en-US"/>
        </w:rPr>
      </w:pPr>
    </w:p>
    <w:p w14:paraId="02230AD7" w14:textId="77777777" w:rsidR="001F451E" w:rsidRDefault="001F451E" w:rsidP="00B36451">
      <w:pPr>
        <w:spacing w:line="240" w:lineRule="auto"/>
        <w:jc w:val="both"/>
        <w:rPr>
          <w:lang w:val="en-US"/>
        </w:rPr>
      </w:pPr>
    </w:p>
    <w:p w14:paraId="2713209E" w14:textId="77777777" w:rsidR="001F451E" w:rsidRDefault="001F451E" w:rsidP="00B36451">
      <w:pPr>
        <w:spacing w:line="240" w:lineRule="auto"/>
        <w:jc w:val="both"/>
        <w:rPr>
          <w:lang w:val="en-US"/>
        </w:rPr>
      </w:pPr>
    </w:p>
    <w:p w14:paraId="0AD07CF9" w14:textId="77777777" w:rsidR="001F451E" w:rsidRDefault="001F451E" w:rsidP="00B36451">
      <w:pPr>
        <w:spacing w:line="240" w:lineRule="auto"/>
        <w:jc w:val="both"/>
        <w:rPr>
          <w:lang w:val="en-US"/>
        </w:rPr>
      </w:pPr>
    </w:p>
    <w:p w14:paraId="55B1F981" w14:textId="77777777" w:rsidR="001F451E" w:rsidRDefault="001F451E" w:rsidP="00B36451">
      <w:pPr>
        <w:spacing w:line="240" w:lineRule="auto"/>
        <w:jc w:val="both"/>
        <w:rPr>
          <w:lang w:val="en-US"/>
        </w:rPr>
      </w:pPr>
    </w:p>
    <w:p w14:paraId="33156CDB" w14:textId="77777777" w:rsidR="001F451E" w:rsidRDefault="001F451E" w:rsidP="00B36451">
      <w:pPr>
        <w:spacing w:line="240" w:lineRule="auto"/>
        <w:jc w:val="both"/>
        <w:rPr>
          <w:lang w:val="en-US"/>
        </w:rPr>
      </w:pPr>
    </w:p>
    <w:p w14:paraId="4E8E592A" w14:textId="77777777" w:rsidR="001F451E" w:rsidRDefault="001F451E" w:rsidP="00B36451">
      <w:pPr>
        <w:spacing w:line="240" w:lineRule="auto"/>
        <w:jc w:val="both"/>
        <w:rPr>
          <w:color w:val="000000" w:themeColor="text1"/>
          <w:lang w:val="en-US"/>
        </w:rPr>
      </w:pPr>
    </w:p>
    <w:p w14:paraId="24E0522F" w14:textId="77777777" w:rsidR="001F451E" w:rsidRDefault="001F451E" w:rsidP="00B36451">
      <w:pPr>
        <w:spacing w:line="240" w:lineRule="auto"/>
        <w:jc w:val="both"/>
        <w:rPr>
          <w:b/>
          <w:bCs/>
          <w:color w:val="FF0000"/>
          <w:lang w:val="en-US"/>
        </w:rPr>
      </w:pPr>
    </w:p>
    <w:p w14:paraId="4CBDA0AD" w14:textId="77777777" w:rsidR="001F451E" w:rsidRDefault="001F451E" w:rsidP="00B36451">
      <w:pPr>
        <w:spacing w:line="240" w:lineRule="auto"/>
        <w:jc w:val="both"/>
        <w:rPr>
          <w:b/>
          <w:bCs/>
          <w:color w:val="FF0000"/>
          <w:lang w:val="en-US"/>
        </w:rPr>
      </w:pPr>
    </w:p>
    <w:p w14:paraId="21C9F141" w14:textId="77777777" w:rsidR="001F451E" w:rsidRDefault="001F451E" w:rsidP="00B36451">
      <w:pPr>
        <w:spacing w:line="240" w:lineRule="auto"/>
        <w:jc w:val="both"/>
        <w:rPr>
          <w:b/>
          <w:bCs/>
          <w:color w:val="FF0000"/>
          <w:lang w:val="en-US"/>
        </w:rPr>
      </w:pPr>
    </w:p>
    <w:p w14:paraId="5B390D60" w14:textId="77777777" w:rsidR="001F451E" w:rsidRDefault="001F451E" w:rsidP="00B36451">
      <w:pPr>
        <w:spacing w:line="240" w:lineRule="auto"/>
        <w:jc w:val="both"/>
        <w:rPr>
          <w:b/>
          <w:bCs/>
          <w:color w:val="FF0000"/>
          <w:lang w:val="en-US"/>
        </w:rPr>
      </w:pPr>
    </w:p>
    <w:p w14:paraId="36C2EFA5" w14:textId="77777777" w:rsidR="001F451E" w:rsidRDefault="001F451E" w:rsidP="00B36451">
      <w:pPr>
        <w:spacing w:line="240" w:lineRule="auto"/>
        <w:jc w:val="both"/>
        <w:rPr>
          <w:b/>
          <w:bCs/>
          <w:color w:val="FF0000"/>
          <w:lang w:val="en-US"/>
        </w:rPr>
      </w:pPr>
    </w:p>
    <w:p w14:paraId="6F7069A0" w14:textId="77777777" w:rsidR="001F451E" w:rsidRDefault="001F451E" w:rsidP="00B36451">
      <w:pPr>
        <w:spacing w:line="240" w:lineRule="auto"/>
        <w:jc w:val="both"/>
        <w:rPr>
          <w:b/>
          <w:bCs/>
          <w:color w:val="FF0000"/>
          <w:lang w:val="en-US"/>
        </w:rPr>
      </w:pPr>
    </w:p>
    <w:p w14:paraId="4691136A" w14:textId="77777777" w:rsidR="001F451E" w:rsidRDefault="001F451E" w:rsidP="00B36451">
      <w:pPr>
        <w:spacing w:line="240" w:lineRule="auto"/>
        <w:jc w:val="both"/>
        <w:rPr>
          <w:b/>
          <w:bCs/>
          <w:color w:val="FF0000"/>
          <w:lang w:val="en-US"/>
        </w:rPr>
      </w:pPr>
    </w:p>
    <w:p w14:paraId="46A29FC0" w14:textId="77777777" w:rsidR="001F451E" w:rsidRDefault="001F451E" w:rsidP="00B36451">
      <w:pPr>
        <w:spacing w:line="240" w:lineRule="auto"/>
        <w:jc w:val="both"/>
        <w:rPr>
          <w:b/>
          <w:bCs/>
          <w:color w:val="FF0000"/>
          <w:lang w:val="en-US"/>
        </w:rPr>
      </w:pPr>
    </w:p>
    <w:p w14:paraId="67D76536" w14:textId="77777777" w:rsidR="001F451E" w:rsidRDefault="001F451E" w:rsidP="00B36451">
      <w:pPr>
        <w:spacing w:line="240" w:lineRule="auto"/>
        <w:jc w:val="both"/>
        <w:rPr>
          <w:b/>
          <w:bCs/>
          <w:color w:val="FF0000"/>
          <w:lang w:val="en-US"/>
        </w:rPr>
      </w:pPr>
    </w:p>
    <w:p w14:paraId="4D52A800" w14:textId="77777777" w:rsidR="001F451E" w:rsidRDefault="001F451E" w:rsidP="00B36451">
      <w:pPr>
        <w:spacing w:line="240" w:lineRule="auto"/>
        <w:jc w:val="both"/>
        <w:rPr>
          <w:b/>
          <w:bCs/>
          <w:color w:val="FF0000"/>
          <w:lang w:val="en-US"/>
        </w:rPr>
      </w:pPr>
    </w:p>
    <w:p w14:paraId="7703EA9A" w14:textId="77777777" w:rsidR="001F451E" w:rsidRDefault="001F451E" w:rsidP="00B36451">
      <w:pPr>
        <w:spacing w:line="240" w:lineRule="auto"/>
        <w:jc w:val="both"/>
        <w:rPr>
          <w:b/>
          <w:bCs/>
          <w:color w:val="FF0000"/>
          <w:lang w:val="en-US"/>
        </w:rPr>
      </w:pPr>
    </w:p>
    <w:p w14:paraId="6C4C17A5" w14:textId="77777777" w:rsidR="001F451E" w:rsidRDefault="001F451E" w:rsidP="00B36451">
      <w:pPr>
        <w:spacing w:line="240" w:lineRule="auto"/>
        <w:jc w:val="both"/>
        <w:rPr>
          <w:b/>
          <w:bCs/>
          <w:color w:val="FF0000"/>
          <w:lang w:val="en-US"/>
        </w:rPr>
      </w:pPr>
    </w:p>
    <w:p w14:paraId="3E33FEF7" w14:textId="32D145C0" w:rsidR="001F451E" w:rsidRDefault="001F451E" w:rsidP="00B36451">
      <w:pPr>
        <w:spacing w:line="240" w:lineRule="auto"/>
        <w:jc w:val="both"/>
        <w:rPr>
          <w:color w:val="FF0000"/>
          <w:lang w:val="en-US"/>
        </w:rPr>
      </w:pPr>
      <w:r w:rsidRPr="00451722">
        <w:rPr>
          <w:b/>
          <w:bCs/>
          <w:color w:val="FF0000"/>
          <w:lang w:val="en-US"/>
        </w:rPr>
        <w:t xml:space="preserve">Climate change has begun to shift environmental conditions away from historic </w:t>
      </w:r>
      <w:r>
        <w:rPr>
          <w:b/>
          <w:bCs/>
          <w:color w:val="FF0000"/>
          <w:lang w:val="en-US"/>
        </w:rPr>
        <w:t>thermal</w:t>
      </w:r>
      <w:r w:rsidRPr="00451722">
        <w:rPr>
          <w:b/>
          <w:bCs/>
          <w:color w:val="FF0000"/>
          <w:lang w:val="en-US"/>
        </w:rPr>
        <w:t xml:space="preserve"> regimes that populations evolved under</w:t>
      </w:r>
      <w:r w:rsidRPr="00451722">
        <w:rPr>
          <w:color w:val="FF0000"/>
          <w:lang w:val="en-US"/>
        </w:rPr>
        <w:t xml:space="preserve">. </w:t>
      </w:r>
      <w:r>
        <w:rPr>
          <w:color w:val="FF0000"/>
          <w:lang w:val="en-US"/>
        </w:rPr>
        <w:t>As climate continues to shift species may struggle to keep pace</w:t>
      </w:r>
      <w:r>
        <w:rPr>
          <w:color w:val="FF0000"/>
          <w:lang w:val="en-US"/>
        </w:rPr>
        <w:fldChar w:fldCharType="begin" w:fldLock="1"/>
      </w:r>
      <w:r w:rsidR="001C5C72">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Jump and Peñuelas 2005)","plainTextFormattedCitation":"(Jump and Peñuelas 2005)","previouslyFormattedCitation":"(Jump and Peñuelas 2005)"},"properties":{"noteIndex":0},"schema":"https://github.com/citation-style-language/schema/raw/master/csl-citation.json"}</w:instrText>
      </w:r>
      <w:r>
        <w:rPr>
          <w:color w:val="FF0000"/>
          <w:lang w:val="en-US"/>
        </w:rPr>
        <w:fldChar w:fldCharType="separate"/>
      </w:r>
      <w:r w:rsidR="00050CEF" w:rsidRPr="00050CEF">
        <w:rPr>
          <w:noProof/>
          <w:color w:val="FF0000"/>
          <w:lang w:val="en-US"/>
        </w:rPr>
        <w:t>(Jump and Peñuelas 2005)</w:t>
      </w:r>
      <w:r>
        <w:rPr>
          <w:color w:val="FF0000"/>
          <w:lang w:val="en-US"/>
        </w:rPr>
        <w:fldChar w:fldCharType="end"/>
      </w:r>
      <w:r>
        <w:rPr>
          <w:color w:val="FF0000"/>
          <w:lang w:val="en-US"/>
        </w:rPr>
        <w:t xml:space="preserve">. </w:t>
      </w:r>
    </w:p>
    <w:p w14:paraId="6BC92477" w14:textId="77777777" w:rsidR="001F451E" w:rsidRDefault="001F451E" w:rsidP="00B36451">
      <w:pPr>
        <w:spacing w:line="240" w:lineRule="auto"/>
        <w:jc w:val="both"/>
        <w:rPr>
          <w:color w:val="FF0000"/>
          <w:lang w:val="en-US"/>
        </w:rPr>
      </w:pPr>
    </w:p>
    <w:p w14:paraId="1E88E829" w14:textId="0BD3309E" w:rsidR="001F451E" w:rsidRPr="00EC2F23" w:rsidRDefault="001F451E" w:rsidP="00B36451">
      <w:pPr>
        <w:spacing w:line="240" w:lineRule="auto"/>
        <w:jc w:val="both"/>
        <w:rPr>
          <w:b/>
          <w:bCs/>
          <w:color w:val="FF0000"/>
          <w:lang w:val="en-US"/>
        </w:rPr>
      </w:pPr>
      <w:r>
        <w:rPr>
          <w:color w:val="FF0000"/>
          <w:lang w:val="en-US"/>
        </w:rPr>
        <w:t>E</w:t>
      </w:r>
      <w:r w:rsidRPr="008E741A">
        <w:rPr>
          <w:color w:val="FF0000"/>
          <w:lang w:val="en-US"/>
        </w:rPr>
        <w:t>volutionary processes</w:t>
      </w:r>
      <w:r>
        <w:rPr>
          <w:color w:val="FF0000"/>
          <w:lang w:val="en-US"/>
        </w:rPr>
        <w:t xml:space="preserve"> have previously been</w:t>
      </w:r>
      <w:r w:rsidRPr="008E741A">
        <w:rPr>
          <w:color w:val="FF0000"/>
          <w:lang w:val="en-US"/>
        </w:rPr>
        <w:t xml:space="preserve"> ignored </w:t>
      </w:r>
      <w:r>
        <w:rPr>
          <w:color w:val="FF0000"/>
          <w:lang w:val="en-US"/>
        </w:rPr>
        <w:t xml:space="preserve">when projecting species responses to climate change </w:t>
      </w:r>
      <w:r w:rsidRPr="008E741A">
        <w:rPr>
          <w:color w:val="FF0000"/>
          <w:lang w:val="en-US"/>
        </w:rPr>
        <w:t xml:space="preserve">due to the thought that they were too slow to influence measurable demographic effects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w:t>
      </w:r>
      <w:r>
        <w:rPr>
          <w:color w:val="FF0000"/>
          <w:lang w:val="en-US"/>
        </w:rPr>
        <w:t xml:space="preserve"> Therefore, important to consider evolutionary process that will influence past and future populations responses to climate change. </w:t>
      </w:r>
      <w:r>
        <w:rPr>
          <w:b/>
          <w:bCs/>
          <w:color w:val="FF0000"/>
          <w:lang w:val="en-US"/>
        </w:rPr>
        <w:t>This information should come later maybe even just have in discussion??</w:t>
      </w:r>
    </w:p>
    <w:p w14:paraId="053F3B59" w14:textId="0DB3A9FC" w:rsidR="001F451E" w:rsidRPr="00624276" w:rsidRDefault="001F451E" w:rsidP="00B36451">
      <w:pPr>
        <w:spacing w:line="240" w:lineRule="auto"/>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inhart and Grant 1996; Kawecki and Ebert 2004; Hereford 2009)","plainTextFormattedCitation":"(Linhart and Grant 1996; Kawecki and Ebert 2004; Hereford 2009)","previouslyFormattedCitation":"(Linhart and Grant 1996; Kawecki and Ebert 2004; Hereford 2009)"},"properties":{"noteIndex":0},"schema":"https://github.com/citation-style-language/schema/raw/master/csl-citation.json"}</w:instrText>
      </w:r>
      <w:r>
        <w:rPr>
          <w:lang w:val="en-US"/>
        </w:rPr>
        <w:fldChar w:fldCharType="separate"/>
      </w:r>
      <w:r w:rsidR="00050CEF" w:rsidRPr="00050CEF">
        <w:rPr>
          <w:noProof/>
          <w:lang w:val="en-US"/>
        </w:rPr>
        <w:t>(Linhart and Grant 1996; Kawecki and Ebert 2004; Hereford 2009)</w:t>
      </w:r>
      <w:r>
        <w:rPr>
          <w:lang w:val="en-US"/>
        </w:rPr>
        <w:fldChar w:fldCharType="end"/>
      </w:r>
      <w:r>
        <w:rPr>
          <w:lang w:val="en-US"/>
        </w:rPr>
        <w:t xml:space="preserve">. Through gene x environment interactions, local adaptation may arise in spatially heterogenous environments if divergent selection can overcome the homogenizing effects of gene flow and temporal instability in selective forces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Endler 1977; Bradshaw 1984; García-Ramos and Kirkpatrick 1997; Hendry 2001; Kawecki and Ebert 2004; Richardson et al. 2014)","plainTextFormattedCitation":"(Endler 1977; Bradshaw 1984; García-Ramos and Kirkpatrick 1997; Hendry 2001; Kawecki and Ebert 2004; Richardson et al. 2014)","previouslyFormattedCitation":"(Endler 1977; Bradshaw 1984; García-Ramos and Kirkpatrick 1997; Hendry 2001; Kawecki and Ebert 2004; Richardson et al. 2014)"},"properties":{"noteIndex":0},"schema":"https://github.com/citation-style-language/schema/raw/master/csl-citation.json"}</w:instrText>
      </w:r>
      <w:r>
        <w:rPr>
          <w:lang w:val="en-US"/>
        </w:rPr>
        <w:fldChar w:fldCharType="separate"/>
      </w:r>
      <w:r w:rsidR="00050CEF" w:rsidRPr="00050CEF">
        <w:rPr>
          <w:noProof/>
          <w:lang w:val="en-US"/>
        </w:rPr>
        <w:t>(Endler 1977; Bradshaw 1984; García-Ramos and Kirkpatrick 1997; Hendry 2001; Kawecki and Ebert 2004; Richardson et al. 2014)</w:t>
      </w:r>
      <w:r>
        <w:rPr>
          <w:lang w:val="en-US"/>
        </w:rPr>
        <w:fldChar w:fldCharType="end"/>
      </w:r>
      <w:r>
        <w:rPr>
          <w:lang w:val="en-US"/>
        </w:rPr>
        <w:t xml:space="preserve">. </w:t>
      </w:r>
      <w:r>
        <w:rPr>
          <w:color w:val="FF0000"/>
          <w:lang w:val="en-US"/>
        </w:rPr>
        <w:t>Isolated populations are particularly susceptible to local adaptation...</w:t>
      </w:r>
      <w:r>
        <w:rPr>
          <w:lang w:val="en-US"/>
        </w:rPr>
        <w:t xml:space="preserve"> Metapopulations may therefore be comprised of a mosaic of locally adapted populations that have evolved optimized traits suited to local environments. </w:t>
      </w:r>
    </w:p>
    <w:p w14:paraId="65D47FA0" w14:textId="2CE92387" w:rsidR="001F451E" w:rsidRDefault="001F451E" w:rsidP="00B36451">
      <w:pPr>
        <w:spacing w:line="240" w:lineRule="auto"/>
        <w:jc w:val="both"/>
        <w:rPr>
          <w:color w:val="000000" w:themeColor="text1"/>
          <w:lang w:val="en-US"/>
        </w:rPr>
      </w:pPr>
      <w:r>
        <w:rPr>
          <w:b/>
          <w:bCs/>
          <w:color w:val="000000" w:themeColor="text1"/>
          <w:lang w:val="en-US"/>
        </w:rPr>
        <w:t xml:space="preserve">Thermal conditions across latitudinal gradients can shaped the fitness </w:t>
      </w:r>
      <w:r w:rsidRPr="004B1ED8">
        <w:rPr>
          <w:b/>
          <w:bCs/>
          <w:lang w:val="en-US"/>
        </w:rPr>
        <w:t>landscape</w:t>
      </w:r>
      <w:r>
        <w:rPr>
          <w:b/>
          <w:bCs/>
          <w:lang w:val="en-US"/>
        </w:rPr>
        <w:t xml:space="preserve"> via locally adapted traits</w:t>
      </w:r>
      <w:r w:rsidRPr="004B1ED8">
        <w:rPr>
          <w:b/>
          <w:bCs/>
          <w:lang w:val="en-US"/>
        </w:rPr>
        <w:t>.</w:t>
      </w:r>
      <w:r>
        <w:rPr>
          <w:lang w:val="en-US"/>
        </w:rPr>
        <w:t xml:space="preserve"> </w:t>
      </w:r>
      <w:r w:rsidRPr="003A5AA4">
        <w:rPr>
          <w:strike/>
          <w:color w:val="FF0000"/>
          <w:lang w:val="en-US"/>
        </w:rPr>
        <w:t>Local adaptation typically thought of ____</w:t>
      </w:r>
      <w:proofErr w:type="gramStart"/>
      <w:r w:rsidRPr="003A5AA4">
        <w:rPr>
          <w:strike/>
          <w:color w:val="FF0000"/>
          <w:lang w:val="en-US"/>
        </w:rPr>
        <w:t>_, but</w:t>
      </w:r>
      <w:proofErr w:type="gramEnd"/>
      <w:r w:rsidRPr="003A5AA4">
        <w:rPr>
          <w:strike/>
          <w:color w:val="FF0000"/>
          <w:lang w:val="en-US"/>
        </w:rPr>
        <w:t xml:space="preserve"> can also be in the form of thermal tolerances (Aitkens and Travis 2010). The pervasive nature of temperature at various biological levels (e.g. cellular biochemistry, physiological processes), particularly among ectotherms, suggests that it can impose strong divergent selection pressures on populations </w:t>
      </w:r>
      <w:r w:rsidRPr="003A5AA4">
        <w:rPr>
          <w:strike/>
          <w:color w:val="FF0000"/>
          <w:lang w:val="en-US"/>
        </w:rPr>
        <w:fldChar w:fldCharType="begin" w:fldLock="1"/>
      </w:r>
      <w:r w:rsidR="001C5C72">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Pereira et al. 2017)","plainTextFormattedCitation":"(Pereira et al. 2017)","previouslyFormattedCitation":"(Pereira et al. 2017)"},"properties":{"noteIndex":0},"schema":"https://github.com/citation-style-language/schema/raw/master/csl-citation.json"}</w:instrText>
      </w:r>
      <w:r w:rsidRPr="003A5AA4">
        <w:rPr>
          <w:strike/>
          <w:color w:val="FF0000"/>
          <w:lang w:val="en-US"/>
        </w:rPr>
        <w:fldChar w:fldCharType="separate"/>
      </w:r>
      <w:r w:rsidR="00050CEF" w:rsidRPr="00050CEF">
        <w:rPr>
          <w:strike/>
          <w:noProof/>
          <w:color w:val="FF0000"/>
          <w:lang w:val="en-US"/>
        </w:rPr>
        <w:t>(Pereira et al. 2017)</w:t>
      </w:r>
      <w:r w:rsidRPr="003A5AA4">
        <w:rPr>
          <w:strike/>
          <w:color w:val="FF0000"/>
          <w:lang w:val="en-US"/>
        </w:rPr>
        <w:fldChar w:fldCharType="end"/>
      </w:r>
      <w:r w:rsidRPr="003A5AA4">
        <w:rPr>
          <w:strike/>
          <w:color w:val="FF0000"/>
          <w:lang w:val="en-US"/>
        </w:rPr>
        <w:t>.</w:t>
      </w:r>
      <w:r w:rsidRPr="00B757E4">
        <w:rPr>
          <w:color w:val="FF0000"/>
          <w:lang w:val="en-US"/>
        </w:rPr>
        <w:t xml:space="preserve"> </w:t>
      </w:r>
      <w:r>
        <w:rPr>
          <w:lang w:val="en-US"/>
        </w:rPr>
        <w:t xml:space="preserve">Moreover, temperature-dependent clines (i.e. local adaptation) between populations represent diverging evolutionary histories that can </w:t>
      </w:r>
      <w:r w:rsidRPr="00044042">
        <w:rPr>
          <w:color w:val="000000" w:themeColor="text1"/>
          <w:lang w:val="en-US"/>
        </w:rPr>
        <w:t xml:space="preserve">elucidate how populations will respond to climate change </w:t>
      </w:r>
      <w:r w:rsidRPr="00044042">
        <w:rPr>
          <w:color w:val="000000" w:themeColor="text1"/>
          <w:lang w:val="en-US"/>
        </w:rPr>
        <w:fldChar w:fldCharType="begin" w:fldLock="1"/>
      </w:r>
      <w:r w:rsidR="001C5C72">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Somero 2010; Hoffmann and Sgró 2011; Pereira et al. 2017)","plainTextFormattedCitation":"(Somero 2010; Hoffmann and Sgró 2011; Pereira et al. 2017)","previouslyFormattedCitation":"(Somero 2010; Hoffmann and Sgró 2011; Pereira et al. 2017)"},"properties":{"noteIndex":0},"schema":"https://github.com/citation-style-language/schema/raw/master/csl-citation.json"}</w:instrText>
      </w:r>
      <w:r w:rsidRPr="00044042">
        <w:rPr>
          <w:color w:val="000000" w:themeColor="text1"/>
          <w:lang w:val="en-US"/>
        </w:rPr>
        <w:fldChar w:fldCharType="separate"/>
      </w:r>
      <w:r w:rsidR="00050CEF" w:rsidRPr="00050CEF">
        <w:rPr>
          <w:noProof/>
          <w:color w:val="000000" w:themeColor="text1"/>
          <w:lang w:val="en-US"/>
        </w:rPr>
        <w:t>(Somero 2010; Hoffmann and Sgró 2011; Pereira et al. 2017)</w:t>
      </w:r>
      <w:r w:rsidRPr="00044042">
        <w:rPr>
          <w:color w:val="000000" w:themeColor="text1"/>
          <w:lang w:val="en-US"/>
        </w:rPr>
        <w:fldChar w:fldCharType="end"/>
      </w:r>
      <w:r w:rsidRPr="00044042">
        <w:rPr>
          <w:color w:val="000000" w:themeColor="text1"/>
          <w:lang w:val="en-US"/>
        </w:rPr>
        <w:t xml:space="preserve">. </w:t>
      </w:r>
      <w:r>
        <w:rPr>
          <w:color w:val="000000" w:themeColor="text1"/>
          <w:lang w:val="en-US"/>
        </w:rPr>
        <w:t xml:space="preserve">  </w:t>
      </w:r>
    </w:p>
    <w:p w14:paraId="2431031B" w14:textId="77777777" w:rsidR="001F451E" w:rsidRDefault="001F451E" w:rsidP="00B36451">
      <w:pPr>
        <w:spacing w:line="240" w:lineRule="auto"/>
        <w:jc w:val="both"/>
        <w:rPr>
          <w:color w:val="000000" w:themeColor="text1"/>
          <w:lang w:val="en-US"/>
        </w:rPr>
      </w:pPr>
    </w:p>
    <w:p w14:paraId="0750DE75" w14:textId="77777777" w:rsidR="001F451E" w:rsidRDefault="001F451E" w:rsidP="00B36451">
      <w:pPr>
        <w:spacing w:line="240" w:lineRule="auto"/>
        <w:jc w:val="both"/>
        <w:rPr>
          <w:color w:val="000000" w:themeColor="text1"/>
          <w:lang w:val="en-US"/>
        </w:rPr>
      </w:pPr>
      <w:r>
        <w:rPr>
          <w:color w:val="000000" w:themeColor="text1"/>
          <w:lang w:val="en-US"/>
        </w:rPr>
        <w:t xml:space="preserve">Local adaptation, phenotypic plasticity, and genetic </w:t>
      </w:r>
      <w:proofErr w:type="spellStart"/>
      <w:r>
        <w:rPr>
          <w:color w:val="000000" w:themeColor="text1"/>
          <w:lang w:val="en-US"/>
        </w:rPr>
        <w:t>arhectiture</w:t>
      </w:r>
      <w:proofErr w:type="spellEnd"/>
      <w:r>
        <w:rPr>
          <w:color w:val="000000" w:themeColor="text1"/>
          <w:lang w:val="en-US"/>
        </w:rPr>
        <w:t xml:space="preserve"> represent threes components that much be </w:t>
      </w:r>
      <w:proofErr w:type="spellStart"/>
      <w:r>
        <w:rPr>
          <w:color w:val="000000" w:themeColor="text1"/>
          <w:lang w:val="en-US"/>
        </w:rPr>
        <w:t>analysed</w:t>
      </w:r>
      <w:proofErr w:type="spellEnd"/>
      <w:r>
        <w:rPr>
          <w:color w:val="000000" w:themeColor="text1"/>
          <w:lang w:val="en-US"/>
        </w:rPr>
        <w:t xml:space="preserve"> together to understand future responses. </w:t>
      </w:r>
    </w:p>
    <w:p w14:paraId="4472D218" w14:textId="6498358E" w:rsidR="001F451E" w:rsidRDefault="001F451E" w:rsidP="00B36451">
      <w:pPr>
        <w:spacing w:line="240" w:lineRule="auto"/>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1C5C72">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Hoffmann and Sgró 2011)","plainTextFormattedCitation":"(Hoffmann and Sgró 2011)","previouslyFormattedCitation":"(Hoffmann and Sgró 2011)"},"properties":{"noteIndex":0},"schema":"https://github.com/citation-style-language/schema/raw/master/csl-citation.json"}</w:instrText>
      </w:r>
      <w:r w:rsidRPr="00624276">
        <w:rPr>
          <w:color w:val="FF0000"/>
          <w:lang w:val="en-US"/>
        </w:rPr>
        <w:fldChar w:fldCharType="separate"/>
      </w:r>
      <w:r w:rsidR="00050CEF" w:rsidRPr="00050CEF">
        <w:rPr>
          <w:noProof/>
          <w:color w:val="FF0000"/>
          <w:lang w:val="en-US"/>
        </w:rPr>
        <w:t>(Hoffmann and Sgró 2011)</w:t>
      </w:r>
      <w:r w:rsidRPr="00624276">
        <w:rPr>
          <w:color w:val="FF0000"/>
          <w:lang w:val="en-US"/>
        </w:rPr>
        <w:fldChar w:fldCharType="end"/>
      </w:r>
      <w:r w:rsidRPr="00624276">
        <w:rPr>
          <w:color w:val="FF0000"/>
          <w:lang w:val="en-US"/>
        </w:rPr>
        <w:t xml:space="preserve">.   </w:t>
      </w:r>
    </w:p>
    <w:p w14:paraId="03F2C747" w14:textId="77777777" w:rsidR="001F451E" w:rsidRDefault="001F451E" w:rsidP="00B36451">
      <w:pPr>
        <w:spacing w:line="240" w:lineRule="auto"/>
        <w:jc w:val="both"/>
        <w:rPr>
          <w:b/>
          <w:bCs/>
          <w:color w:val="FF0000"/>
          <w:lang w:val="en-US"/>
        </w:rPr>
      </w:pPr>
      <w:r>
        <w:rPr>
          <w:b/>
          <w:bCs/>
          <w:color w:val="FF0000"/>
          <w:lang w:val="en-US"/>
        </w:rPr>
        <w:t xml:space="preserve">The ability to response to shifting selection pressure will depend on the genetic architecture and demographic processes found within different populations. </w:t>
      </w:r>
    </w:p>
    <w:p w14:paraId="13D39921"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 xml:space="preserve">Need to consider both populations: </w:t>
      </w:r>
    </w:p>
    <w:p w14:paraId="37A65284"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 xml:space="preserve">Physiological traits and underlying:  </w:t>
      </w:r>
    </w:p>
    <w:p w14:paraId="02B86F65"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CVH hypothesis and other one</w:t>
      </w:r>
    </w:p>
    <w:p w14:paraId="78961635" w14:textId="77777777" w:rsidR="001F451E" w:rsidRDefault="001F451E" w:rsidP="00B36451">
      <w:pPr>
        <w:pStyle w:val="ListParagraph"/>
        <w:numPr>
          <w:ilvl w:val="1"/>
          <w:numId w:val="3"/>
        </w:numPr>
        <w:spacing w:line="240" w:lineRule="auto"/>
        <w:jc w:val="both"/>
        <w:rPr>
          <w:color w:val="FF0000"/>
          <w:lang w:val="en-US"/>
        </w:rPr>
      </w:pPr>
    </w:p>
    <w:p w14:paraId="30DEE904" w14:textId="77777777" w:rsidR="001F451E" w:rsidRDefault="001F451E" w:rsidP="00B36451">
      <w:pPr>
        <w:spacing w:line="240" w:lineRule="auto"/>
        <w:jc w:val="both"/>
        <w:rPr>
          <w:b/>
          <w:bCs/>
          <w:color w:val="FF0000"/>
          <w:lang w:val="en-US"/>
        </w:rPr>
      </w:pPr>
      <w:r w:rsidRPr="00ED0964">
        <w:rPr>
          <w:b/>
          <w:bCs/>
          <w:color w:val="FF0000"/>
          <w:lang w:val="en-US"/>
        </w:rPr>
        <w:lastRenderedPageBreak/>
        <w:t>Broad range species may not always have increased adaptive potential</w:t>
      </w:r>
      <w:r>
        <w:rPr>
          <w:b/>
          <w:bCs/>
          <w:color w:val="FF0000"/>
          <w:lang w:val="en-US"/>
        </w:rPr>
        <w:t>/Genetic architecture to overcome changes in selection pressures caused by climate change. Isolated populations across large ranges may all be affected, therefore entire species affected (see (Jump 2005)).</w:t>
      </w:r>
    </w:p>
    <w:p w14:paraId="729E0F4C"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Thus, m</w:t>
      </w:r>
      <w:r w:rsidRPr="006249FD">
        <w:rPr>
          <w:color w:val="FF0000"/>
          <w:lang w:val="en-US"/>
        </w:rPr>
        <w:t xml:space="preserve">aking it important to consider regional influences within species ranges… </w:t>
      </w:r>
      <w:r>
        <w:rPr>
          <w:color w:val="FF0000"/>
          <w:lang w:val="en-US"/>
        </w:rPr>
        <w:t xml:space="preserve"> </w:t>
      </w:r>
    </w:p>
    <w:p w14:paraId="34BDD670" w14:textId="77777777" w:rsidR="001F451E" w:rsidRPr="006249FD" w:rsidRDefault="001F451E" w:rsidP="00B36451">
      <w:pPr>
        <w:pStyle w:val="ListParagraph"/>
        <w:numPr>
          <w:ilvl w:val="0"/>
          <w:numId w:val="3"/>
        </w:numPr>
        <w:spacing w:line="240" w:lineRule="auto"/>
        <w:jc w:val="both"/>
        <w:rPr>
          <w:color w:val="FF0000"/>
          <w:lang w:val="en-US"/>
        </w:rPr>
      </w:pPr>
      <w:r>
        <w:rPr>
          <w:color w:val="FF0000"/>
          <w:lang w:val="en-US"/>
        </w:rPr>
        <w:t xml:space="preserve">Long lived species can rapidly change allele frequencies within generation due to number of offspring </w:t>
      </w:r>
      <w:proofErr w:type="gramStart"/>
      <w:r>
        <w:rPr>
          <w:color w:val="FF0000"/>
          <w:lang w:val="en-US"/>
        </w:rPr>
        <w:t>produced</w:t>
      </w:r>
      <w:proofErr w:type="gramEnd"/>
    </w:p>
    <w:p w14:paraId="71D85C07" w14:textId="77777777" w:rsidR="001F451E" w:rsidRPr="00A601D2" w:rsidRDefault="001F451E" w:rsidP="00B36451">
      <w:pPr>
        <w:spacing w:line="240" w:lineRule="auto"/>
        <w:jc w:val="both"/>
        <w:rPr>
          <w:b/>
          <w:bCs/>
          <w:color w:val="FF0000"/>
          <w:lang w:val="en-US"/>
        </w:rPr>
      </w:pPr>
      <w:r>
        <w:rPr>
          <w:b/>
          <w:bCs/>
          <w:color w:val="FF0000"/>
          <w:lang w:val="en-US"/>
        </w:rPr>
        <w:t>Species regions (trailing/core/leading edge)</w:t>
      </w:r>
    </w:p>
    <w:p w14:paraId="144F747A" w14:textId="77777777" w:rsidR="001F451E" w:rsidRPr="008E741A" w:rsidRDefault="001F451E" w:rsidP="00B36451">
      <w:pPr>
        <w:spacing w:line="240" w:lineRule="auto"/>
        <w:jc w:val="both"/>
        <w:rPr>
          <w:b/>
          <w:bCs/>
          <w:color w:val="FF0000"/>
          <w:lang w:val="en-US"/>
        </w:rPr>
      </w:pPr>
      <w:proofErr w:type="spellStart"/>
      <w:r w:rsidRPr="008E741A">
        <w:rPr>
          <w:b/>
          <w:bCs/>
          <w:color w:val="FF0000"/>
          <w:lang w:val="en-US"/>
        </w:rPr>
        <w:t>Apoly</w:t>
      </w:r>
      <w:proofErr w:type="spellEnd"/>
      <w:r>
        <w:rPr>
          <w:b/>
          <w:bCs/>
          <w:color w:val="FF0000"/>
          <w:lang w:val="en-US"/>
        </w:rPr>
        <w:t>/</w:t>
      </w:r>
      <w:r w:rsidRPr="008E741A">
        <w:rPr>
          <w:b/>
          <w:bCs/>
          <w:color w:val="FF0000"/>
          <w:lang w:val="en-US"/>
        </w:rPr>
        <w:t xml:space="preserve">Research objectives and </w:t>
      </w:r>
      <w:proofErr w:type="gramStart"/>
      <w:r w:rsidRPr="008E741A">
        <w:rPr>
          <w:b/>
          <w:bCs/>
          <w:color w:val="FF0000"/>
          <w:lang w:val="en-US"/>
        </w:rPr>
        <w:t>aims</w:t>
      </w:r>
      <w:proofErr w:type="gramEnd"/>
      <w:r w:rsidRPr="008E741A">
        <w:rPr>
          <w:b/>
          <w:bCs/>
          <w:color w:val="FF0000"/>
          <w:lang w:val="en-US"/>
        </w:rPr>
        <w:t xml:space="preserve"> </w:t>
      </w:r>
    </w:p>
    <w:p w14:paraId="47343094" w14:textId="77777777" w:rsidR="001F451E" w:rsidRDefault="001F451E" w:rsidP="00B36451">
      <w:pPr>
        <w:spacing w:line="240" w:lineRule="auto"/>
        <w:jc w:val="both"/>
        <w:rPr>
          <w:lang w:val="en-US"/>
        </w:rPr>
      </w:pPr>
    </w:p>
    <w:p w14:paraId="24111C01" w14:textId="77777777" w:rsidR="00444E97" w:rsidRDefault="00444E97" w:rsidP="00B36451">
      <w:pPr>
        <w:spacing w:line="240" w:lineRule="auto"/>
        <w:jc w:val="both"/>
        <w:rPr>
          <w:lang w:val="en-US"/>
        </w:rPr>
      </w:pPr>
    </w:p>
    <w:p w14:paraId="3178D4A1" w14:textId="77777777" w:rsidR="00444E97" w:rsidRDefault="00444E97" w:rsidP="00B36451">
      <w:pPr>
        <w:spacing w:line="240" w:lineRule="auto"/>
        <w:jc w:val="both"/>
        <w:rPr>
          <w:lang w:val="en-US"/>
        </w:rPr>
      </w:pPr>
    </w:p>
    <w:p w14:paraId="28FEBC9E" w14:textId="77777777" w:rsidR="00444E97" w:rsidRDefault="00444E97" w:rsidP="00B36451">
      <w:pPr>
        <w:spacing w:line="240" w:lineRule="auto"/>
        <w:jc w:val="both"/>
        <w:rPr>
          <w:lang w:val="en-US"/>
        </w:rPr>
      </w:pPr>
    </w:p>
    <w:p w14:paraId="65A05A72" w14:textId="77777777" w:rsidR="00444E97" w:rsidRDefault="00444E97" w:rsidP="00B36451">
      <w:pPr>
        <w:spacing w:line="240" w:lineRule="auto"/>
        <w:jc w:val="both"/>
        <w:rPr>
          <w:lang w:val="en-US"/>
        </w:rPr>
      </w:pPr>
    </w:p>
    <w:p w14:paraId="3D2A455C" w14:textId="77777777" w:rsidR="00444E97" w:rsidRDefault="00444E97" w:rsidP="00B36451">
      <w:pPr>
        <w:spacing w:line="240" w:lineRule="auto"/>
        <w:jc w:val="both"/>
        <w:rPr>
          <w:lang w:val="en-US"/>
        </w:rPr>
      </w:pPr>
    </w:p>
    <w:p w14:paraId="1C1A76E8" w14:textId="77777777" w:rsidR="00444E97" w:rsidRDefault="00444E97" w:rsidP="00B36451">
      <w:pPr>
        <w:spacing w:line="240" w:lineRule="auto"/>
        <w:jc w:val="both"/>
        <w:rPr>
          <w:lang w:val="en-US"/>
        </w:rPr>
      </w:pPr>
    </w:p>
    <w:p w14:paraId="2AF9A505" w14:textId="77777777" w:rsidR="00444E97" w:rsidRDefault="00444E97" w:rsidP="00B36451">
      <w:pPr>
        <w:spacing w:line="240" w:lineRule="auto"/>
        <w:jc w:val="both"/>
        <w:rPr>
          <w:lang w:val="en-US"/>
        </w:rPr>
      </w:pPr>
    </w:p>
    <w:p w14:paraId="1AF0C898" w14:textId="77777777" w:rsidR="00444E97" w:rsidRDefault="00444E97" w:rsidP="00B36451">
      <w:pPr>
        <w:spacing w:line="240" w:lineRule="auto"/>
        <w:jc w:val="both"/>
        <w:rPr>
          <w:lang w:val="en-US"/>
        </w:rPr>
      </w:pPr>
    </w:p>
    <w:p w14:paraId="60F81483" w14:textId="77777777" w:rsidR="00444E97" w:rsidRDefault="00444E97" w:rsidP="00B36451">
      <w:pPr>
        <w:spacing w:line="240" w:lineRule="auto"/>
        <w:jc w:val="both"/>
        <w:rPr>
          <w:lang w:val="en-US"/>
        </w:rPr>
      </w:pPr>
    </w:p>
    <w:p w14:paraId="7F0DC13D" w14:textId="77777777" w:rsidR="00444E97" w:rsidRDefault="00444E97" w:rsidP="00B36451">
      <w:pPr>
        <w:spacing w:line="240" w:lineRule="auto"/>
        <w:jc w:val="both"/>
        <w:rPr>
          <w:lang w:val="en-US"/>
        </w:rPr>
      </w:pPr>
    </w:p>
    <w:p w14:paraId="24F530E1" w14:textId="77777777" w:rsidR="00444E97" w:rsidRDefault="00444E97" w:rsidP="00B36451">
      <w:pPr>
        <w:spacing w:line="240" w:lineRule="auto"/>
        <w:jc w:val="both"/>
        <w:rPr>
          <w:lang w:val="en-US"/>
        </w:rPr>
      </w:pPr>
    </w:p>
    <w:p w14:paraId="3BDA0FB5" w14:textId="77777777" w:rsidR="00444E97" w:rsidRDefault="00444E97" w:rsidP="00B36451">
      <w:pPr>
        <w:spacing w:line="240" w:lineRule="auto"/>
        <w:jc w:val="both"/>
        <w:rPr>
          <w:lang w:val="en-US"/>
        </w:rPr>
      </w:pPr>
    </w:p>
    <w:p w14:paraId="13E21527" w14:textId="77777777" w:rsidR="00444E97" w:rsidRDefault="00444E97" w:rsidP="00B36451">
      <w:pPr>
        <w:spacing w:line="240" w:lineRule="auto"/>
        <w:jc w:val="both"/>
        <w:rPr>
          <w:lang w:val="en-US"/>
        </w:rPr>
      </w:pPr>
    </w:p>
    <w:p w14:paraId="63B27A29" w14:textId="77777777" w:rsidR="00444E97" w:rsidRDefault="00444E97" w:rsidP="00B36451">
      <w:pPr>
        <w:spacing w:line="240" w:lineRule="auto"/>
        <w:jc w:val="both"/>
        <w:rPr>
          <w:lang w:val="en-US"/>
        </w:rPr>
      </w:pPr>
    </w:p>
    <w:p w14:paraId="58A897E9" w14:textId="77777777" w:rsidR="00444E97" w:rsidRDefault="00444E97" w:rsidP="00B36451">
      <w:pPr>
        <w:spacing w:line="240" w:lineRule="auto"/>
        <w:jc w:val="both"/>
        <w:rPr>
          <w:lang w:val="en-US"/>
        </w:rPr>
      </w:pPr>
    </w:p>
    <w:p w14:paraId="4FE9A407" w14:textId="77777777" w:rsidR="00444E97" w:rsidRDefault="00444E97" w:rsidP="00B36451">
      <w:pPr>
        <w:spacing w:line="240" w:lineRule="auto"/>
        <w:jc w:val="both"/>
        <w:rPr>
          <w:lang w:val="en-US"/>
        </w:rPr>
      </w:pPr>
    </w:p>
    <w:p w14:paraId="195301F2" w14:textId="77777777" w:rsidR="00444E97" w:rsidRDefault="00444E97" w:rsidP="00B36451">
      <w:pPr>
        <w:spacing w:line="240" w:lineRule="auto"/>
        <w:jc w:val="both"/>
        <w:rPr>
          <w:lang w:val="en-US"/>
        </w:rPr>
      </w:pPr>
    </w:p>
    <w:p w14:paraId="2CE22AB0" w14:textId="77777777" w:rsidR="00444E97" w:rsidRDefault="00444E97" w:rsidP="00B36451">
      <w:pPr>
        <w:spacing w:line="240" w:lineRule="auto"/>
        <w:jc w:val="both"/>
        <w:rPr>
          <w:lang w:val="en-US"/>
        </w:rPr>
      </w:pPr>
    </w:p>
    <w:p w14:paraId="539E3F32" w14:textId="77777777" w:rsidR="00444E97" w:rsidRDefault="00444E97" w:rsidP="00B36451">
      <w:pPr>
        <w:spacing w:line="240" w:lineRule="auto"/>
        <w:jc w:val="both"/>
        <w:rPr>
          <w:lang w:val="en-US"/>
        </w:rPr>
      </w:pPr>
    </w:p>
    <w:p w14:paraId="71B0F923" w14:textId="77777777" w:rsidR="00444E97" w:rsidRDefault="00444E97" w:rsidP="00B36451">
      <w:pPr>
        <w:spacing w:line="240" w:lineRule="auto"/>
        <w:jc w:val="both"/>
        <w:rPr>
          <w:lang w:val="en-US"/>
        </w:rPr>
      </w:pPr>
    </w:p>
    <w:p w14:paraId="58FB0E0C" w14:textId="77777777" w:rsidR="00444E97" w:rsidRDefault="00444E97" w:rsidP="00B36451">
      <w:pPr>
        <w:spacing w:line="240" w:lineRule="auto"/>
        <w:jc w:val="both"/>
        <w:rPr>
          <w:lang w:val="en-US"/>
        </w:rPr>
      </w:pPr>
    </w:p>
    <w:p w14:paraId="4716C453" w14:textId="77777777" w:rsidR="00444E97" w:rsidRDefault="00444E97" w:rsidP="00B36451">
      <w:pPr>
        <w:spacing w:line="240" w:lineRule="auto"/>
        <w:jc w:val="both"/>
        <w:rPr>
          <w:lang w:val="en-US"/>
        </w:rPr>
      </w:pPr>
    </w:p>
    <w:p w14:paraId="10CC1F70" w14:textId="77777777" w:rsidR="00444E97" w:rsidRDefault="00444E97" w:rsidP="00B36451">
      <w:pPr>
        <w:spacing w:line="240" w:lineRule="auto"/>
        <w:jc w:val="both"/>
        <w:rPr>
          <w:lang w:val="en-US"/>
        </w:rPr>
      </w:pPr>
    </w:p>
    <w:p w14:paraId="5BCE039B" w14:textId="77777777" w:rsidR="00444E97" w:rsidRDefault="00444E97" w:rsidP="00B36451">
      <w:pPr>
        <w:spacing w:line="240" w:lineRule="auto"/>
        <w:jc w:val="both"/>
        <w:rPr>
          <w:lang w:val="en-US"/>
        </w:rPr>
      </w:pPr>
    </w:p>
    <w:p w14:paraId="3EC67AD4" w14:textId="77777777" w:rsidR="00444E97" w:rsidRDefault="00444E97" w:rsidP="00B36451">
      <w:pPr>
        <w:spacing w:line="240" w:lineRule="auto"/>
        <w:jc w:val="both"/>
        <w:rPr>
          <w:lang w:val="en-US"/>
        </w:rPr>
      </w:pPr>
    </w:p>
    <w:p w14:paraId="367F065E" w14:textId="77777777" w:rsidR="00444E97" w:rsidRDefault="00444E97" w:rsidP="00B36451">
      <w:pPr>
        <w:spacing w:line="240" w:lineRule="auto"/>
        <w:jc w:val="both"/>
        <w:rPr>
          <w:lang w:val="en-US"/>
        </w:rPr>
      </w:pPr>
    </w:p>
    <w:p w14:paraId="336B4E24" w14:textId="6E725D29" w:rsidR="00444E97" w:rsidRDefault="00444E97" w:rsidP="00B36451">
      <w:pPr>
        <w:spacing w:line="240" w:lineRule="auto"/>
        <w:jc w:val="both"/>
        <w:rPr>
          <w:color w:val="000000" w:themeColor="text1"/>
          <w:lang w:val="en-US"/>
        </w:rPr>
      </w:pPr>
      <w:r>
        <w:rPr>
          <w:color w:val="000000" w:themeColor="text1"/>
          <w:lang w:val="en-US"/>
        </w:rPr>
        <w:t xml:space="preserve">Metapopulations that exist over large geographical distributions and thermal gradients contain locally adapted populations that can help species buffer against extinction </w:t>
      </w:r>
      <w:r>
        <w:rPr>
          <w:color w:val="000000" w:themeColor="text1"/>
          <w:lang w:val="en-US"/>
        </w:rPr>
        <w:fldChar w:fldCharType="begin" w:fldLock="1"/>
      </w:r>
      <w:r w:rsidR="001C5C72">
        <w:rPr>
          <w:color w:val="000000" w:themeColor="text1"/>
          <w:lang w:val="en-US"/>
        </w:rPr>
        <w:instrText>ADDIN CSL_CITATION {"citationItems":[{"id":"ITEM-1","itemData":{"DOI":"10.1111/j.1095-8649.2006.01274.x","ISSN":"00221112","abstract":"Knowledge of geographic and temporal scales of adaptive genetic variation is crucial to species conservation, yet understanding of these phenomena, particularly in marine systems, is scant. Until recently, the belief has been that because most marine species have highly dispersive or mobile life stages, local adaptation could occur only on broad geographic scales. This view is supported by comparatively low levels of genetic variation among populations as detected by neutral markers. Similarly, the time scale of adaptive divergence has also been assumed to be very long, requiring thousands of generations. Recent studies of a variety of species have challenged these beliefs. First, there is strong evidence of geographically structured local adaptation in physiological and morphological traits. Second, the proportion of quantitative trait variation at the among-population level (QST) is much higher than it is for neutral markers (FST) and these two metrics of genetic variation are poorly correlated. Third, evidence that selection is a potent evolutionary force capable of sustaining adaptive divergence on contemporary time scales is summarized. The differing spatial and temporal scales of adaptive v. neutral genetic divergence call for a new paradigm in thinking about the relationship between phenogeography (the geography of phenotypic variation) and phylogeography (the geography of lineages) in marine species. The idea that contemporary selective processes can cause fine-scale spatial and temporal divergence underscores the need for a new emphasis on Darwinian fishery science. © 2006 The Fisheries Society of the British Isles.","author":[{"dropping-particle":"","family":"Conover","given":"D. O.","non-dropping-particle":"","parse-names":false,"suffix":""},{"dropping-particle":"","family":"Clarke","given":"L. M.","non-dropping-particle":"","parse-names":false,"suffix":""},{"dropping-particle":"","family":"Munch","given":"S. B.","non-dropping-particle":"","parse-names":false,"suffix":""},{"dropping-particle":"","family":"Wagner","given":"G. N.","non-dropping-particle":"","parse-names":false,"suffix":""}],"container-title":"Journal of Fish Biology","id":"ITEM-1","issued":{"date-parts":[["2006"]]},"page":"21-47","title":"Spatial and temporal scales of adaptive divergence in marine fishes and the implications for conservation","type":"article-journal","volume":"69"},"uris":["http://www.mendeley.com/documents/?uuid=4afcd92c-5832-4878-ac2e-7683d965e4f2"]},{"id":"ITEM-2","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2","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http://www.mendeley.com/documents/?uuid=c9af8e05-a512-4e17-8f86-3c207eea5e51"]},{"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4","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Conover et al. 2006, 2009; Munday et al. 2008a; Pereira et al. 2017)","plainTextFormattedCitation":"(Conover et al. 2006, 2009; Munday et al. 2008a; Pereira et al. 2017)","previouslyFormattedCitation":"(Conover et al. 2006, 2009; Munday et al. 2008a; Pereira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Conover et al. 2006, 2009; Munday et al. 2008a; Pereira et al. 2017)</w:t>
      </w:r>
      <w:r>
        <w:rPr>
          <w:color w:val="000000" w:themeColor="text1"/>
          <w:lang w:val="en-US"/>
        </w:rPr>
        <w:fldChar w:fldCharType="end"/>
      </w:r>
      <w:r>
        <w:rPr>
          <w:color w:val="000000" w:themeColor="text1"/>
          <w:lang w:val="en-US"/>
        </w:rPr>
        <w:t xml:space="preserve">. However, local adaptation and genetic subdivision within metapopulations can also produce populations with narrow thermal breadths; increasing susceptibility to warming temperatures </w:t>
      </w:r>
      <w:r>
        <w:rPr>
          <w:color w:val="000000" w:themeColor="text1"/>
          <w:lang w:val="en-US"/>
        </w:rPr>
        <w:fldChar w:fldCharType="begin" w:fldLock="1"/>
      </w:r>
      <w:r w:rsidR="001C5C72">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id":"ITEM-2","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2","issue":"3","issued":{"date-parts":[["2010"]]},"page":"449-457","publisher":"Elsevier","title":"Local adaptation and the evolution of species' ranges under climate change","type":"article-journal","volume":"266"},"uris":["http://www.mendeley.com/documents/?uuid=c006d69e-aa3b-4622-b21d-eac8b2cc9035"]}],"mendeley":{"formattedCitation":"(Atkins and Travis 2010; Kelly and Griffiths 2021)","plainTextFormattedCitation":"(Atkins and Travis 2010; Kelly and Griffiths 2021)","previouslyFormattedCitation":"(Atkins and Travis 2010; Kelly and Griffiths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Atkins and Travis 2010; Kelly and Griffiths 2021)</w:t>
      </w:r>
      <w:r>
        <w:rPr>
          <w:color w:val="000000" w:themeColor="text1"/>
          <w:lang w:val="en-US"/>
        </w:rPr>
        <w:fldChar w:fldCharType="end"/>
      </w:r>
      <w:r>
        <w:rPr>
          <w:color w:val="000000" w:themeColor="text1"/>
          <w:lang w:val="en-US"/>
        </w:rPr>
        <w:t xml:space="preserve">. </w:t>
      </w:r>
    </w:p>
    <w:p w14:paraId="36A19CEF" w14:textId="77777777" w:rsidR="00444E97" w:rsidRDefault="00444E97" w:rsidP="00B36451">
      <w:pPr>
        <w:spacing w:line="240" w:lineRule="auto"/>
        <w:jc w:val="both"/>
        <w:rPr>
          <w:color w:val="000000" w:themeColor="text1"/>
          <w:lang w:val="en-US"/>
        </w:rPr>
      </w:pPr>
      <w:r>
        <w:rPr>
          <w:color w:val="000000" w:themeColor="text1"/>
          <w:lang w:val="en-US"/>
        </w:rPr>
        <w:t xml:space="preserve">However, to accurately predict potential species responses to warming temperatures, intraspecific variation between populations must be accounted for. </w:t>
      </w:r>
    </w:p>
    <w:p w14:paraId="710E5F34" w14:textId="03D4FB55" w:rsidR="00444E97" w:rsidRPr="00C01ED7" w:rsidRDefault="00444E97" w:rsidP="00B36451">
      <w:pPr>
        <w:spacing w:line="240" w:lineRule="auto"/>
        <w:jc w:val="both"/>
        <w:rPr>
          <w:color w:val="000000" w:themeColor="text1"/>
          <w:lang w:val="en-US"/>
        </w:rPr>
      </w:pPr>
      <w:r w:rsidRPr="00C01ED7">
        <w:rPr>
          <w:color w:val="000000" w:themeColor="text1"/>
          <w:lang w:val="en-US"/>
        </w:rPr>
        <w:t xml:space="preserve">Locally adapted optimums and phenotypes can be identified via thermal performance curves (i.e., TPCs; physiological metrics measured across temperatures) </w:t>
      </w:r>
      <w:r w:rsidRPr="00C01ED7">
        <w:rPr>
          <w:color w:val="000000" w:themeColor="text1"/>
          <w:lang w:val="en-US"/>
        </w:rPr>
        <w:fldChar w:fldCharType="begin" w:fldLock="1"/>
      </w:r>
      <w:r w:rsidR="001C5C72">
        <w:rPr>
          <w:color w:val="000000" w:themeColor="text1"/>
          <w:lang w:val="en-US"/>
        </w:rPr>
        <w:instrText>ADDIN CSL_CITATION {"citationItems":[{"id":"ITEM-1","itemData":{"DOI":"10.1242/jeb.083873","author":[{"dropping-particle":"","family":"Jayasundara","given":"Nishad","non-dropping-particle":"","parse-names":false,"suffix":""},{"dropping-particle":"","family":"Somero","given":"George N","non-dropping-particle":"","parse-names":false,"suffix":""}],"container-title":"The Journal of Experimental Biology","id":"ITEM-1","issued":{"date-parts":[["2013"]]},"page":"2111-2121","title":"Physiological plasticity of cardiorespiratory function in a eurythermal marine teleost, the longjaw mudsucker, Gillichthys mirabilis","type":"article-journal","volume":"216"},"uris":["http://www.mendeley.com/documents/?uuid=354d13a3-9d47-4bc7-b169-0aeab3bc12a7"]},{"id":"ITEM-2","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2","issue":"6025","issued":{"date-parts":[["2011"]]},"page":"109-112","title":"Differences in thermal tolerance among sockeye salmon populations","type":"article-journal","volume":"332"},"uris":["http://www.mendeley.com/documents/?uuid=7b6be846-6aa6-46ba-bea1-3af1e8a08a4a"]}],"mendeley":{"formattedCitation":"(Eliason et al. 2011; Jayasundara and Somero 2013)","plainTextFormattedCitation":"(Eliason et al. 2011; Jayasundara and Somero 2013)","previouslyFormattedCitation":"(Eliason et al. 2011; Jayasundara and Somero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Eliason et al. 2011; Jayasundara and Somero 2013)</w:t>
      </w:r>
      <w:r w:rsidRPr="00C01ED7">
        <w:rPr>
          <w:color w:val="000000" w:themeColor="text1"/>
          <w:lang w:val="en-US"/>
        </w:rPr>
        <w:fldChar w:fldCharType="end"/>
      </w:r>
      <w:r w:rsidRPr="00C01ED7">
        <w:rPr>
          <w:color w:val="000000" w:themeColor="text1"/>
          <w:lang w:val="en-US"/>
        </w:rPr>
        <w:t xml:space="preserve">. When used to understand key mechanisms that affect organisms’ performance, such as aerobic capacity, TPCs can begin to </w:t>
      </w:r>
      <w:r>
        <w:rPr>
          <w:color w:val="000000" w:themeColor="text1"/>
          <w:lang w:val="en-US"/>
        </w:rPr>
        <w:t>identify</w:t>
      </w:r>
      <w:r w:rsidRPr="00C01ED7">
        <w:rPr>
          <w:color w:val="000000" w:themeColor="text1"/>
          <w:lang w:val="en-US"/>
        </w:rPr>
        <w:t xml:space="preserve"> physiological limits and how populations will respond to thermal changes </w:t>
      </w:r>
      <w:r w:rsidRPr="00C01ED7">
        <w:rPr>
          <w:color w:val="000000" w:themeColor="text1"/>
          <w:lang w:val="en-US"/>
        </w:rPr>
        <w:fldChar w:fldCharType="begin" w:fldLock="1"/>
      </w:r>
      <w:r w:rsidR="001C5C72">
        <w:rPr>
          <w:color w:val="000000" w:themeColor="text1"/>
          <w:lang w:val="en-US"/>
        </w:rPr>
        <w:instrText>ADDIN CSL_CITATION {"citationItems":[{"id":"ITEM-1","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1","issue":"6025","issued":{"date-parts":[["2011"]]},"page":"109-112","title":"Differences in thermal tolerance among sockeye salmon populations","type":"article-journal","volume":"332"},"uris":["http://www.mendeley.com/documents/?uuid=7b6be846-6aa6-46ba-bea1-3af1e8a08a4a"]},{"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5808","issued":{"date-parts":[["2007"]]},"page":"95-97","title":"Climate change affects marine fishes through the oxygen limitation of thermal tolerance","type":"article-journal","volume":"315"},"uris":["http://www.mendeley.com/documents/?uuid=0a0d67fa-f8e0-45b0-b0f9-26640ea286a6"]},{"id":"ITEM-3","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3","issue":"10","issued":{"date-parts":[["2010"]]},"page":"e13299","title":"Counter-gradient variation in respiratory performance of coral reef fishes at elevated temperatures","type":"article-journal","volume":"5"},"uris":["http://www.mendeley.com/documents/?uuid=e83aaa44-5763-4151-893f-ca048a9f4a13"]},{"id":"ITEM-4","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4","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Pörtner and Knust 2007; Gardiner et al. 2010; Somero 2010; Eliason et al. 2011)","plainTextFormattedCitation":"(Pörtner and Knust 2007; Gardiner et al. 2010; Somero 2010; Eliason et al. 2011)","previouslyFormattedCitation":"(Pörtner and Knust 2007; Gardiner et al. 2010; Somero 2010; Eliason et al. 2011)"},"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Pörtner and Knust 2007; Gardiner et al. 2010; Somero 2010; Eliason et al. 2011)</w:t>
      </w:r>
      <w:r w:rsidRPr="00C01ED7">
        <w:rPr>
          <w:color w:val="000000" w:themeColor="text1"/>
          <w:lang w:val="en-US"/>
        </w:rPr>
        <w:fldChar w:fldCharType="end"/>
      </w:r>
      <w:r w:rsidRPr="00C01ED7">
        <w:rPr>
          <w:color w:val="000000" w:themeColor="text1"/>
          <w:lang w:val="en-US"/>
        </w:rPr>
        <w:t xml:space="preserve">. However, caution is warranted when </w:t>
      </w:r>
      <w:r>
        <w:rPr>
          <w:color w:val="000000" w:themeColor="text1"/>
          <w:lang w:val="en-US"/>
        </w:rPr>
        <w:t>extrapolating</w:t>
      </w:r>
      <w:r w:rsidRPr="00C01ED7">
        <w:rPr>
          <w:color w:val="000000" w:themeColor="text1"/>
          <w:lang w:val="en-US"/>
        </w:rPr>
        <w:t xml:space="preserve"> results from TPC experiments. Life stage (e.g., hatchling, juvenile, adult), and physiological state (e.g., reproductively active, food deprived) can alter an individual’s thermal performance; additionally, different physiological traits and functions (e.g., oxygen uptake, reproduction, immunity) may possess different thermal optima (multiple performance – multiple optima hypothesis) </w:t>
      </w:r>
      <w:r w:rsidRPr="00C01ED7">
        <w:rPr>
          <w:color w:val="000000" w:themeColor="text1"/>
          <w:lang w:val="en-US"/>
        </w:rPr>
        <w:fldChar w:fldCharType="begin" w:fldLock="1"/>
      </w:r>
      <w:r w:rsidR="001C5C72">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Clark et al. 2013)</w:t>
      </w:r>
      <w:r w:rsidRPr="00C01ED7">
        <w:rPr>
          <w:color w:val="000000" w:themeColor="text1"/>
          <w:lang w:val="en-US"/>
        </w:rPr>
        <w:fldChar w:fldCharType="end"/>
      </w:r>
      <w:r w:rsidRPr="00C01ED7">
        <w:rPr>
          <w:color w:val="000000" w:themeColor="text1"/>
          <w:lang w:val="en-US"/>
        </w:rPr>
        <w:t xml:space="preserve">.  </w:t>
      </w:r>
    </w:p>
    <w:p w14:paraId="4F673AB0" w14:textId="107F0E40" w:rsidR="00444E97" w:rsidRPr="00630224" w:rsidRDefault="00444E97" w:rsidP="00B36451">
      <w:pPr>
        <w:spacing w:line="240" w:lineRule="auto"/>
        <w:jc w:val="both"/>
        <w:rPr>
          <w:strike/>
          <w:color w:val="000000" w:themeColor="text1"/>
          <w:lang w:val="en-US"/>
        </w:rPr>
      </w:pPr>
      <w:r w:rsidRPr="00630224">
        <w:rPr>
          <w:strike/>
          <w:color w:val="000000" w:themeColor="text1"/>
          <w:lang w:val="en-US"/>
        </w:rPr>
        <w:t xml:space="preserve">Intraspecific variation within marine systems (outside of a few economically important species) have not received the same attention as terrestrial system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 ability act as challenges to gene flow; including the inability for few successful migrants to overcome localized selection pressure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Evidence of greater confinement to organismal thermal tolerance limits suggests that marine species and their populations are locally adapted to thermal conditions and can be more sensitive to warming temperatures than terrestrial species</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1","issue":"1713","issued":{"date-parts":[["2011"]]},"page":"1823-1830","title":"Global analysis of thermal tolerance and latitude in ectotherms","type":"article-journal","volume":"278"},"uris":["http://www.mendeley.com/documents/?uuid=066b0f76-c417-40f6-89e5-dda6bb673b98"]},{"id":"ITEM-2","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2","issue":"7754","issued":{"date-parts":[["2019"]]},"page":"108-111","publisher":"Springer US","title":"Greater vulnerability to warming of marine versus terrestrial ectotherms","type":"article-journal","volume":"569"},"uris":["http://www.mendeley.com/documents/?uuid=b8b9fc21-2ac7-424e-8602-08d801b0f680"]},{"id":"ITEM-3","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3","issue":"8","issued":{"date-parts":[["2020"]]},"page":"1044-1059","title":"Species better track climate warming in the oceans than on land","type":"article-journal","volume":"4"},"uris":["http://www.mendeley.com/documents/?uuid=27dd6d0e-f0cc-4102-ae57-e535d4b920c7"]}],"mendeley":{"formattedCitation":"(Sunday et al. 2011; Pinsky et al. 2019; Lenoir et al. 2020)","plainTextFormattedCitation":"(Sunday et al. 2011; Pinsky et al. 2019; Lenoir et al. 2020)","previouslyFormattedCitation":"(Sunday et al. 2011; Pinsky et al. 2019; Lenoir et al. 2020)"},"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unday et al. 2011; Pinsky et al. 2019; Lenoir et al. 2020)</w:t>
      </w:r>
      <w:r w:rsidRPr="00630224">
        <w:rPr>
          <w:strike/>
          <w:color w:val="000000" w:themeColor="text1"/>
          <w:lang w:val="en-US"/>
        </w:rPr>
        <w:fldChar w:fldCharType="end"/>
      </w:r>
      <w:r w:rsidRPr="00630224">
        <w:rPr>
          <w:strike/>
          <w:color w:val="000000" w:themeColor="text1"/>
          <w:lang w:val="en-US"/>
        </w:rPr>
        <w:t xml:space="preserve">. </w:t>
      </w:r>
    </w:p>
    <w:p w14:paraId="464341E3" w14:textId="6FDA8E8F" w:rsidR="00444E97" w:rsidRDefault="00444E97" w:rsidP="00B36451">
      <w:pPr>
        <w:spacing w:line="240" w:lineRule="auto"/>
        <w:jc w:val="both"/>
        <w:rPr>
          <w:color w:val="000000" w:themeColor="text1"/>
          <w:lang w:val="en-US"/>
        </w:rPr>
      </w:pPr>
      <w:r>
        <w:rPr>
          <w:color w:val="000000" w:themeColor="text1"/>
          <w:lang w:val="en-US"/>
        </w:rPr>
        <w:t xml:space="preserve">Intraspecific variation with </w:t>
      </w:r>
      <w:r w:rsidRPr="00317DBF">
        <w:rPr>
          <w:i/>
          <w:iCs/>
          <w:color w:val="000000" w:themeColor="text1"/>
          <w:lang w:val="en-US"/>
        </w:rPr>
        <w:t>A.</w:t>
      </w:r>
      <w:r>
        <w:rPr>
          <w:color w:val="000000" w:themeColor="text1"/>
          <w:lang w:val="en-US"/>
        </w:rPr>
        <w:t xml:space="preserve"> </w:t>
      </w:r>
      <w:r w:rsidRPr="00317DBF">
        <w:rPr>
          <w:color w:val="000000" w:themeColor="text1"/>
          <w:lang w:val="en-US"/>
        </w:rPr>
        <w:t>p</w:t>
      </w:r>
      <w:r>
        <w:rPr>
          <w:color w:val="000000" w:themeColor="text1"/>
          <w:lang w:val="en-US"/>
        </w:rPr>
        <w:t>olyacanthus populations suggests the presence of varying thermal tolerances and adaptive potential across different populations. Previous research on low-latitude populations have demonstrated that projected end of century temperature projects of +2-3</w:t>
      </w:r>
      <w:r>
        <w:rPr>
          <w:rFonts w:cstheme="minorHAnsi"/>
          <w:color w:val="000000" w:themeColor="text1"/>
          <w:lang w:val="en-US"/>
        </w:rPr>
        <w:t>°</w:t>
      </w:r>
      <w:r>
        <w:rPr>
          <w:color w:val="000000" w:themeColor="text1"/>
          <w:lang w:val="en-US"/>
        </w:rPr>
        <w:t xml:space="preserve">C </w:t>
      </w:r>
      <w:r>
        <w:rPr>
          <w:color w:val="000000" w:themeColor="text1"/>
          <w:lang w:val="en-US"/>
        </w:rPr>
        <w:fldChar w:fldCharType="begin" w:fldLock="1"/>
      </w:r>
      <w:r w:rsidR="00954987">
        <w:rPr>
          <w:color w:val="000000" w:themeColor="text1"/>
          <w:lang w:val="en-US"/>
        </w:rPr>
        <w:instrText>ADDIN CSL_CITATION {"citationItems":[{"id":"ITEM-1","itemData":{"DOI":"10.1017/9781009157896.001.3","ISBN":"9781009157896","author":[{"dropping-particle":"","family":"IPCC","given":"","non-dropping-particle":"","parse-names":false,"suffix":""}],"container-title":"Climate Change 2021: The Physical Science Basis. Contribution of Working Group I to the Sixth Assessment Report of the Intergovernmental Panel on Climate Change","editor":[{"dropping-particle":"","family":"Masson-Delmotte","given":"V","non-dropping-particle":"","parse-names":false,"suffix":""},{"dropping-particle":"","family":"Zhai","given":"P","non-dropping-particle":"","parse-names":false,"suffix":""},{"dropping-particle":"","family":"Pirani","given":"A","non-dropping-particle":"","parse-names":false,"suffix":""},{"dropping-particle":"","family":"Connors","given":"SL","non-dropping-particle":"","parse-names":false,"suffix":""},{"dropping-particle":"","family":"Péan","given":"C","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B.R","non-dropping-particle":"","parse-names":false,"suffix":""},{"dropping-particle":"","family":"Maycock","given":"T.K","non-dropping-particle":"","parse-names":false,"suffix":""},{"dropping-particle":"","family":"Waterfield","given":"T","non-dropping-particle":"","parse-names":false,"suffix":""},{"dropping-particle":"","family":"Yelekci","given":"O","non-dropping-particle":"","parse-names":false,"suffix":""},{"dropping-particle":"","family":"Yu","given":"R","non-dropping-particle":"","parse-names":false,"suffix":""},{"dropping-particle":"","family":"Zhou","given":"B","non-dropping-particle":"","parse-names":false,"suffix":""}],"id":"ITEM-1","issued":{"date-parts":[["2021"]]},"page":"3-32","publisher":"Cambridge University Press, Cambridge, UK and New York, NY, USA","title":"Summary for Policymakers","type":"chapter"},"uris":["http://www.mendeley.com/documents/?uuid=560a8d66-0a4d-425a-92f6-53fcae22697e"]}],"mendeley":{"formattedCitation":"(IPCC 2021)","plainTextFormattedCitation":"(IPCC 2021)","previouslyFormattedCitation":"(IPCC 2021)"},"properties":{"noteIndex":0},"schema":"https://github.com/citation-style-language/schema/raw/master/csl-citation.json"}</w:instrText>
      </w:r>
      <w:r>
        <w:rPr>
          <w:color w:val="000000" w:themeColor="text1"/>
          <w:lang w:val="en-US"/>
        </w:rPr>
        <w:fldChar w:fldCharType="separate"/>
      </w:r>
      <w:r w:rsidR="00681AA2" w:rsidRPr="00681AA2">
        <w:rPr>
          <w:noProof/>
          <w:color w:val="000000" w:themeColor="text1"/>
          <w:lang w:val="en-US"/>
        </w:rPr>
        <w:t>(IPCC 2021)</w:t>
      </w:r>
      <w:r>
        <w:rPr>
          <w:color w:val="000000" w:themeColor="text1"/>
          <w:lang w:val="en-US"/>
        </w:rPr>
        <w:fldChar w:fldCharType="end"/>
      </w:r>
      <w:r w:rsidRPr="00705D57">
        <w:rPr>
          <w:color w:val="000000" w:themeColor="text1"/>
          <w:lang w:val="en-US"/>
        </w:rPr>
        <w:t xml:space="preserve"> </w:t>
      </w:r>
      <w:r>
        <w:rPr>
          <w:color w:val="000000" w:themeColor="text1"/>
          <w:lang w:val="en-US"/>
        </w:rPr>
        <w:t xml:space="preserve">have negative effects on sex ratios </w:t>
      </w:r>
      <w:r>
        <w:rPr>
          <w:color w:val="000000" w:themeColor="text1"/>
          <w:lang w:val="en-US"/>
        </w:rPr>
        <w:fldChar w:fldCharType="begin" w:fldLock="1"/>
      </w:r>
      <w:r w:rsidR="001C5C72">
        <w:rPr>
          <w:color w:val="000000" w:themeColor="text1"/>
          <w:lang w:val="en-US"/>
        </w:rPr>
        <w:instrText>ADDIN CSL_CITATION {"citationItems":[{"id":"ITEM-1","itemData":{"DOI":"10.1007/s00338-016-1496-y","ISBN":"0033801614","ISSN":"07224028","abstract":"Higher temperatures associated with climate change have the potential to significantly alter the population sex ratio of species with temperature-dependent sex determination. Whether or not elevated temperature affects sex determination depends on both the absolute temperature experienced and the stage of development at which the thermal conditions occur. We explored the importance of exposure timing during early development in the coral reef fish, Acanthochromis polyacanthus, by increasing water temperature 1.5 or 3 °C above the summer average (28.5 °C) at different stages of development. We also measured the effect of treatment temperature on fish size and condition, in order to gauge how the thermal threshold for sex-ratio bias may compare with other commonly considered physiological metrics. Increasing grow-out temperature from 28.5 to 30 °C had no effect on the sex ratio of offspring, whereas an increase to 31.5 °C (+3 °C) produced a strong male bias (average ~90%). The thermosensitive period for this species lasted between 25 and 60 d post hatching, with the bias in sex ratio greater the earlier that fish experienced warm conditions. Temperatures high enough to bias the sex ratio are likely to be seen first during late summer (January and February) and would affect clutches produced late in the breeding season. There was no change to fish condition in response to temperature; however, the two higher temperature treatments produced significantly smaller fish at sampling. Clutches produced early in the season could buffer the population from a skewed sex ratio, as their development will remain below the thermal threshold; however, continued ocean warming could mean that clutches produced earlier in the breeding season would also be affected in the longer term. A skewed sex ratio could be detrimental to population viability by reducing the number of females in the breeding population.","author":[{"dropping-particle":"","family":"Rodgers","given":"G. G.","non-dropping-particle":"","parse-names":false,"suffix":""},{"dropping-particle":"","family":"Donelson","given":"J. M.","non-dropping-particle":"","parse-names":false,"suffix":""},{"dropping-particle":"","family":"Munday","given":"P. L.","non-dropping-particle":"","parse-names":false,"suffix":""}],"container-title":"Coral Reefs","id":"ITEM-1","issue":"1","issued":{"date-parts":[["2017"]]},"page":"131-138","publisher":"Springer Berlin Heidelberg","title":"Thermosensitive period of sex determination in the coral-reef damselfish Acanthochromis polyacanthus and the implications of projected ocean warming","type":"article-journal","volume":"36"},"uris":["http://www.mendeley.com/documents/?uuid=da1107ae-8359-4cad-896b-4b5e2edbc9a0"]},{"id":"ITEM-2","itemData":{"DOI":"10.1111/gcb.12912","ISSN":"13652486","abstract":"Global warming poses a threat to organisms with temperature-dependent sex determination because it can affect operational sex ratios. Using a multigenerational experiment with a marine fish, we provide the first evidence that parents developing from early life at elevated temperatures can adjust their offspring gender through nongenetic and nonbehavioural means. However, this adjustment was not possible when parents reproduced, but did not develop, at elevated temperatures. Complete restoration of the offspring sex ratio occurred when parents developed at 1.5 °C above the present-day average temperature for one generation. However, only partial improvement in the sex ratio occurred at 3.0 °C above average conditions, even after two generations, suggesting a limitation to transgenerational plasticity when developmental temperature is substantially increased. This study highlights the potential for transgenerational plasticity to ameliorate some impacts of climate change and that development from early life may be essential for expression of transgenerational plasticity in some traits.","author":[{"dropping-particle":"","family":"Donelson","given":"Jennifer M.","non-dropping-particle":"","parse-names":false,"suffix":""},{"dropping-particle":"","family":"Munday","given":"Philip L.","non-dropping-particle":"","parse-names":false,"suffix":""}],"container-title":"Global Change Biology","id":"ITEM-2","issue":"8","issued":{"date-parts":[["2015"]]},"page":"2954-2962","title":"Transgenerational plasticity mitigates the impact of global warming to offspring sex ratios","type":"article-journal","volume":"21"},"uris":["http://www.mendeley.com/documents/?uuid=81669e37-839f-4cac-bc0e-011fd2ea02fb"]}],"mendeley":{"formattedCitation":"(Donelson and Munday 2015; Rodgers et al. 2017)","plainTextFormattedCitation":"(Donelson and Munday 2015; Rodgers et al. 2017)","previouslyFormattedCitation":"(Donelson and Munday 2015; Rodgers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and Munday 2015; Rodgers et al. 2017)</w:t>
      </w:r>
      <w:r>
        <w:rPr>
          <w:color w:val="000000" w:themeColor="text1"/>
          <w:lang w:val="en-US"/>
        </w:rPr>
        <w:fldChar w:fldCharType="end"/>
      </w:r>
      <w:r>
        <w:rPr>
          <w:color w:val="000000" w:themeColor="text1"/>
          <w:lang w:val="en-US"/>
        </w:rPr>
        <w:t xml:space="preserve"> , growth </w:t>
      </w:r>
      <w:r>
        <w:rPr>
          <w:color w:val="000000" w:themeColor="text1"/>
          <w:lang w:val="en-US"/>
        </w:rPr>
        <w:fldChar w:fldCharType="begin" w:fldLock="1"/>
      </w:r>
      <w:r w:rsidR="001C5C72">
        <w:rPr>
          <w:color w:val="000000" w:themeColor="text1"/>
          <w:lang w:val="en-US"/>
        </w:rPr>
        <w:instrText>ADDIN CSL_CITATION {"citationItems":[{"id":"ITEM-1","itemData":{"DOI":"10.3755/galaxea.14.97","ISSN":"1883-0838","abstract":"This paper presents the fi rst temperature-growth performance curves for a coral reef fi sh. Thermal tolerance and growth for the juvenile spiny damselfi sh Acanthochromis polyacanthus were measured at a range of temperatures from 15</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o 38</w:instrText>
      </w:r>
      <w:r w:rsidR="001C5C72">
        <w:rPr>
          <w:rFonts w:ascii="Cambria Math" w:hAnsi="Cambria Math" w:cs="Cambria Math"/>
          <w:color w:val="000000" w:themeColor="text1"/>
          <w:lang w:val="en-US"/>
        </w:rPr>
        <w:instrText>℃</w:instrText>
      </w:r>
      <w:r w:rsidR="001C5C72">
        <w:rPr>
          <w:color w:val="000000" w:themeColor="text1"/>
          <w:lang w:val="en-US"/>
        </w:rPr>
        <w:instrText>. A. polyacanthus juveniles showed a critical thermal minimum at 15.5</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 and a critical thermal maximum at 38</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2. Maximal growth (based on changes in length) occurred at 28-31</w:instrText>
      </w:r>
      <w:r w:rsidR="001C5C72">
        <w:rPr>
          <w:rFonts w:ascii="Cambria Math" w:hAnsi="Cambria Math" w:cs="Cambria Math"/>
          <w:color w:val="000000" w:themeColor="text1"/>
          <w:lang w:val="en-US"/>
        </w:rPr>
        <w:instrText>℃</w:instrText>
      </w:r>
      <w:r w:rsidR="001C5C72">
        <w:rPr>
          <w:color w:val="000000" w:themeColor="text1"/>
          <w:lang w:val="en-US"/>
        </w:rPr>
        <w:instrText>, whereas weight gain was maximised at 28</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ich cor responds closely with the annual mean temperature cur rently experienced by these fi shes in their natural en vironment. At temperatures </w:instrText>
      </w:r>
      <w:r w:rsidR="001C5C72">
        <w:rPr>
          <w:rFonts w:ascii="MS Gothic" w:eastAsia="MS Gothic" w:hAnsi="MS Gothic" w:cs="MS Gothic" w:hint="eastAsia"/>
          <w:color w:val="000000" w:themeColor="text1"/>
          <w:lang w:val="en-US"/>
        </w:rPr>
        <w:instrText>＞</w:instrText>
      </w:r>
      <w:r w:rsidR="001C5C72">
        <w:rPr>
          <w:color w:val="000000" w:themeColor="text1"/>
          <w:lang w:val="en-US"/>
        </w:rPr>
        <w:instrText>31</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he growth rate de creas ed mark edly in length and weight up to 34</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ere fi shes had negligible growth and died within 8-15 days. Sustained increases in ambient temperature (due to climate change) are expected to have signifi cant adverse effects on these fi shes. However, any effects of increasing temperature may also be offset by changing the timing of reproduction; by breeding in early spring or late summer, these fi shes may still be able to exploit narrow windows of thermal optima, whereas fi shes breeding in the height of summer will expose offspring to potentially lethal tem pera tures at critical stages during their development. Keywords","author":[{"dropping-particle":"","family":"Zarco-Perello","given":"Salvador","non-dropping-particle":"","parse-names":false,"suffix":""},{"dropping-particle":"","family":"Pratchett","given":"Morgan","non-dropping-particle":"","parse-names":false,"suffix":""},{"dropping-particle":"","family":"Liao","given":"Vetea","non-dropping-particle":"","parse-names":false,"suffix":""}],"container-title":"Galaxea, Journal of Coral Reef Studies","id":"ITEM-1","issue":"1","issued":{"date-parts":[["2012"]]},"page":"97-103","title":"Temperature-growth performance curves for a coral reef fish, Acanthochromis polyacanthus","type":"article-journal","volume":"14"},"uris":["http://www.mendeley.com/documents/?uuid=6060fc1a-e233-4757-98ee-b65a85615b62"]},{"id":"ITEM-2","itemData":{"DOI":"10.1007/s00338-008-0393-4","ISSN":"07224028","abstract":"In order to test the effect of temperature variation on the growth of a common coral-reef fish, Acanthochromis polyacanthus, juveniles, sub-adults and adults were reared on either high or low food rations at temperatures corresponding to the long-term (14 year) minimum, average and maximum summer sea-surface temperatures (26, 28 and 31°C respectively) at Orpheus Island, Great Barrier Reef, Australia. Both temperature and food supply affected the growth of juvenile and adult A. polyacanthus. Individuals grew more on high food rations, but growth declined with increasing temperature. Importantly, at 31°C, the growth of juveniles and adults on the high food ration was nearly identical to growth on the low food ration. This indicates that the capacity for growth is severely limited at higher ocean temperatures that are predicted to become the average for Orpheus Island within the next 100 years as a result of rapid climate change. © 2008 Springer-Verlag.","author":[{"dropping-particle":"","family":"Munday","given":"P. L.","non-dropping-particle":"","parse-names":false,"suffix":""},{"dropping-particle":"","family":"Kingsford","given":"M. J.","non-dropping-particle":"","parse-names":false,"suffix":""},{"dropping-particle":"","family":"O'Callaghan","given":"M.","non-dropping-particle":"","parse-names":false,"suffix":""},{"dropping-particle":"","family":"Donelson","given":"J. M.","non-dropping-particle":"","parse-names":false,"suffix":""}],"container-title":"Coral Reefs","id":"ITEM-2","issue":"4","issued":{"date-parts":[["2008"]]},"page":"927-931","title":"Elevated temperature restricts growth potential of the coral reef fish Acanthochromis polyacanthus","type":"article-journal","volume":"27"},"uris":["http://www.mendeley.com/documents/?uuid=63982d65-e8b8-4927-95a9-350e2ee6aa62"]},{"id":"ITEM-3","itemData":{"DOI":"10.1242/jeb.202713","ISBN":"0002003953","ISSN":"00220949","abstract":"Marine heatwaves, which are increasing in frequency, duration and intensity owing to climate change, are an imminent threat to marine ecosystems. On coral reefs, heatwave conditions often coincide with periods of peak recruitment of juvenile fishes and exposure to elevated temperature may affect their development. However, whether differences in the duration of high temperature exposure have effects on individual performance is unknown. We exposed juvenile spiny damselfish, Acanthochromis polyacanthus, to increasing lengths of time (3, 7, 30 and 108 days post-hatching) of elevated temperature (+2°C). After 108 days, we measured escape performance at present-day control and elevated temperatures, standard length, mass and critical thermal maximum. Using a Bayesian approach, we show that 30 days or more exposure to +2°C leads to improved escape performance, irrespective of performance temperature, possibly owing to developmental effects of high temperature on muscle development and/or anaerobic metabolism. Continued exposure to elevated temperature for 108 days caused a reduction in body size compared with the control, but not in fish exposed to high temperature for 30 days or less. By contrast, exposure to elevated temperatures for any length of time had no effect on critical thermal maximum, which, combined with previous work, suggests a short-term physiological constraint of </w:instrText>
      </w:r>
      <w:r w:rsidR="001C5C72">
        <w:rPr>
          <w:rFonts w:ascii="Cambria Math" w:hAnsi="Cambria Math" w:cs="Cambria Math"/>
          <w:color w:val="000000" w:themeColor="text1"/>
          <w:lang w:val="en-US"/>
        </w:rPr>
        <w:instrText>∼</w:instrText>
      </w:r>
      <w:r w:rsidR="001C5C72">
        <w:rPr>
          <w:color w:val="000000" w:themeColor="text1"/>
          <w:lang w:val="en-US"/>
        </w:rPr>
        <w:instrText>37</w:instrText>
      </w:r>
      <w:r w:rsidR="001C5C72">
        <w:rPr>
          <w:rFonts w:ascii="Calibri" w:hAnsi="Calibri" w:cs="Calibri"/>
          <w:color w:val="000000" w:themeColor="text1"/>
          <w:lang w:val="en-US"/>
        </w:rPr>
        <w:instrText>°</w:instrText>
      </w:r>
      <w:r w:rsidR="001C5C72">
        <w:rPr>
          <w:color w:val="000000" w:themeColor="text1"/>
          <w:lang w:val="en-US"/>
        </w:rPr>
        <w:instrText>C in this species. Our study shows that extended exposure to increased temperature can affect the development of juvenile fishes, with potential immediate and future consequences for individual performance.","author":[{"dropping-particle":"","family":"Spinks","given":"Rachel K.","non-dropping-particle":"","parse-names":false,"suffix":""},{"dropping-particle":"","family":"Munday","given":"Philip L.","non-dropping-particle":"","parse-names":false,"suffix":""},{"dropping-particle":"","family":"Donelson","given":"Jennifer M.","non-dropping-particle":"","parse-names":false,"suffix":""}],"container-title":"Journal of Experimental Biology","id":"ITEM-3","issue":"16","issued":{"date-parts":[["2019"]]},"title":"Developmental effects of heatwave conditions on the early life stages of a coral reef fish","type":"article-journal","volume":"222"},"uris":["http://www.mendeley.com/documents/?uuid=5dcec3f4-9a04-4c44-97e8-98482ec669da"]}],"mendeley":{"formattedCitation":"(Munday et al. 2008b; Zarco-Perello et al. 2012; Spinks et al. 2019)","plainTextFormattedCitation":"(Munday et al. 2008b; Zarco-Perello et al. 2012; Spinks et al. 2019)","previouslyFormattedCitation":"(Munday et al. 2008b; Zarco-Perello et al. 2012; Spinks et al. 2019)"},"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b; Zarco-Perello et al. 2012; Spinks et al. 2019)</w:t>
      </w:r>
      <w:r>
        <w:rPr>
          <w:color w:val="000000" w:themeColor="text1"/>
          <w:lang w:val="en-US"/>
        </w:rPr>
        <w:fldChar w:fldCharType="end"/>
      </w:r>
      <w:r>
        <w:rPr>
          <w:color w:val="000000" w:themeColor="text1"/>
          <w:lang w:val="en-US"/>
        </w:rPr>
        <w:t xml:space="preserve">, reproduction </w:t>
      </w:r>
      <w:r>
        <w:rPr>
          <w:color w:val="000000" w:themeColor="text1"/>
          <w:lang w:val="en-US"/>
        </w:rPr>
        <w:fldChar w:fldCharType="begin" w:fldLock="1"/>
      </w:r>
      <w:r w:rsidR="001C5C72">
        <w:rPr>
          <w:color w:val="000000" w:themeColor="text1"/>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id":"ITEM-2","itemData":{"DOI":"10.1071/MF10269","ISSN":"13231650","abstract":"Seasonal change in temperature has a profound effect on reproduction in fish. Increasing temperatures cue reproductive development in spring-spawning species, and falling temperatures stimulate reproduction in autumn-spawners. Elevated temperatures truncate spring spawning, and delay autumn spawning. Temperature increases will affect reproduction, but the nature of these effects will depend on the period and amplitude of the increase and range from phase-shifting of spawning to complete inhibition of reproduction. This latter effect will be most marked in species that are constrained in their capacity to shift geographic range. Studies from a range of taxa, habitats and temperature ranges all show inhibitory effects of elevated temperature albeit about different environmental set points. The effects are generated through the endocrine system, particularly through the inhibition of ovarian oestrogen production. Larval fishes are usually more sensitive than adults to environmental fluctuations, and might be especially vulnerable to climate change. In addition to direct effects on embryonic duration and egg survival, temperature also influences size at hatching, developmental rate, pelagic larval duration and survival. A companion effect of marine climate change is ocean acidification, which may pose a significant threat through its capacity to alter larval behaviour and impair sensory capabilities. This in turn impacts on population replenishment and connectivity patterns of marine fishes. © 2011 CSIRO Open Access.","author":[{"dropping-particle":"","family":"Pankhurst","given":"Ned W.","non-dropping-particle":"","parse-names":false,"suffix":""},{"dropping-particle":"","family":"Munday","given":"Philip L.","non-dropping-particle":"","parse-names":false,"suffix":""}],"container-title":"Marine and Freshwater Research","id":"ITEM-2","issue":"9","issued":{"date-parts":[["2011"]]},"page":"1015-1026","title":"Effects of climate change on fish reproduction and early life history stages","type":"article-journal","volume":"62"},"uris":["http://www.mendeley.com/documents/?uuid=36453517-a6d2-4bc9-b502-fd4003e5b891"]}],"mendeley":{"formattedCitation":"(Donelson et al. 2010; Pankhurst and Munday 2011)","plainTextFormattedCitation":"(Donelson et al. 2010; Pankhurst and Munday 2011)","previouslyFormattedCitation":"(Donelson et al. 2010; Pankhurst and Munday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et al. 2010; Pankhurst and Munday 2011)</w:t>
      </w:r>
      <w:r>
        <w:rPr>
          <w:color w:val="000000" w:themeColor="text1"/>
          <w:lang w:val="en-US"/>
        </w:rPr>
        <w:fldChar w:fldCharType="end"/>
      </w:r>
      <w:r>
        <w:rPr>
          <w:color w:val="000000" w:themeColor="text1"/>
          <w:lang w:val="en-US"/>
        </w:rPr>
        <w:t xml:space="preserve">, and aerobic capacity </w:t>
      </w:r>
      <w:r>
        <w:rPr>
          <w:color w:val="000000" w:themeColor="text1"/>
          <w:lang w:val="en-US"/>
        </w:rPr>
        <w:fldChar w:fldCharType="begin" w:fldLock="1"/>
      </w:r>
      <w:r w:rsidR="001C5C72">
        <w:rPr>
          <w:color w:val="000000" w:themeColor="text1"/>
          <w:lang w:val="en-US"/>
        </w:rP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id":"ITEM-2","itemData":{"DOI":"10.1111/j.1365-2486.2010.02339.x","ISSN":"13541013","abstract":"Determining the capacity of organisms to acclimate and adapt to increased temperatures is key to understand how populations and communities will respond to global warming. Although there is evidence that elevated water temperature affects metabolism, growth and condition of tropical marine fish, it is unknown whether they have the potential to acclimate, given adequate time. We reared the tropical reef fish Acanthochromis polyacanthus through its entire life cycle at present day and elevated (+1.5 and+3.0°C) water temperatures to test its ability to thermally acclimate to ocean temperatures predicted to occur over the next 50-100 years. Fish reared at 3.0°C greater than the present day average reduced their resting oxygen consumption (RMR) during summer compared with fish reared at present day temperatures and tested at the elevated temperature. The reduction in RMR of up to 69mgO2kg-1h-1 in acclimated fish could represent a significant benefit to daily energy expenditure. In contrast, there was no acclimation to summer temperatures exhibited by fish reared at 1.5°C above present day temperatures. Fish acclimated to +3.0°C were smaller and in poorer condition than fish reared at present day temperatures, suggesting that even with acclimation there will be significant consequences for future populations of tropical fishes caused by global warming. © 2010 Blackwell Publishing Ltd.","author":[{"dropping-particle":"","family":"Donelson","given":"Jennifer M.","non-dropping-particle":"","parse-names":false,"suffix":""},{"dropping-particle":"","family":"Munday","given":"Philip L.","non-dropping-particle":"","parse-names":false,"suffix":""},{"dropping-particle":"","family":"Mccormick","given":"Mark I.","non-dropping-particle":"","parse-names":false,"suffix":""},{"dropping-particle":"","family":"Nilsson","given":"Göran E.","non-dropping-particle":"","parse-names":false,"suffix":""}],"container-title":"Global Change Biology","id":"ITEM-2","issue":"4","issued":{"date-parts":[["2011"]]},"page":"1712-1719","title":"Acclimation to predicted ocean warming through developmental plasticity in a tropical reef fish","type":"article-journal","volume":"17"},"uris":["http://www.mendeley.com/documents/?uuid=a43ad4f4-f7bd-496d-b3b0-279321bf8025"]},{"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4","issue":"10","issued":{"date-parts":[["2010"]]},"page":"e13299","title":"Counter-gradient variation in respiratory performance of coral reef fishes at elevated temperatures","type":"article-journal","volume":"5"},"uris":["http://www.mendeley.com/documents/?uuid=e83aaa44-5763-4151-893f-ca048a9f4a13"]}],"mendeley":{"formattedCitation":"(Nilsson et al. 2009; Gardiner et al. 2010; Donelson et al. 2011; Donelson and Munday 2012)","plainTextFormattedCitation":"(Nilsson et al. 2009; Gardiner et al. 2010; Donelson et al. 2011; Donelson and Munday 2012)","previouslyFormattedCitation":"(Nilsson et al. 2009; Gardiner et al. 2010; Donelson et al. 2011; Donelson and Munday 201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Nilsson et al. 2009; Gardiner et al. 2010; Donelson et al. 2011; Donelson and Munday 2012)</w:t>
      </w:r>
      <w:r>
        <w:rPr>
          <w:color w:val="000000" w:themeColor="text1"/>
          <w:lang w:val="en-US"/>
        </w:rPr>
        <w:fldChar w:fldCharType="end"/>
      </w:r>
      <w:r>
        <w:rPr>
          <w:color w:val="000000" w:themeColor="text1"/>
          <w:lang w:val="en-US"/>
        </w:rPr>
        <w:t xml:space="preserve"> among low-latitude populations. While there is limited research on southern populations, evidence from Gardiner </w:t>
      </w:r>
      <w:r>
        <w:rPr>
          <w:i/>
          <w:iCs/>
          <w:color w:val="000000" w:themeColor="text1"/>
          <w:lang w:val="en-US"/>
        </w:rPr>
        <w:t xml:space="preserve">et al., </w:t>
      </w:r>
      <w:r>
        <w:rPr>
          <w:color w:val="000000" w:themeColor="text1"/>
          <w:lang w:val="en-US"/>
        </w:rPr>
        <w:t xml:space="preserve">(2010) and Donelson and Munday (2012) suggest that models for this species that assume a constant thermal niche across populations, would risk inaccurately projecting geographical persistence, and potential for evolutionary change </w:t>
      </w:r>
      <w:r>
        <w:rPr>
          <w:color w:val="000000" w:themeColor="text1"/>
          <w:lang w:val="en-US"/>
        </w:rPr>
        <w:fldChar w:fldCharType="begin" w:fldLock="1"/>
      </w:r>
      <w:r w:rsidR="001C5C72">
        <w:rPr>
          <w:color w:val="000000" w:themeColor="text1"/>
          <w:lang w:val="en-US"/>
        </w:rP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id":"ITEM-2","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2","issue":"June 2011","issued":{"date-parts":[["2012"]]},"page":"349-356","title":"Limited potential for adaptation to climate change in a broadly distributed marine crustacean","type":"article-journal"},"uris":["http://www.mendeley.com/documents/?uuid=8ca9913c-0c1c-423c-a104-2abe23cfd2fd"]},{"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id":"ITEM-4","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4","issue":"5","issued":{"date-parts":[["2017"]]},"page":"1847-1860","title":"Testing for local adaptation and evolutionary potential along altitudinal gradients in rainforest Drosophila: beyond laboratory estimates","type":"article-journal","volume":"23"},"uris":["http://www.mendeley.com/documents/?uuid=79704a98-aa15-4c7e-8f95-e59af700befb"]},{"id":"ITEM-5","itemData":{"DOI":"10.1146/annurev-marine-120709-142756","author":[{"dropping-particle":"","family":"Sanford","given":"Eric","non-dropping-particle":"","parse-names":false,"suffix":""},{"dropping-particle":"","family":"Kelly","given":"Morgan W","non-dropping-particle":"","parse-names":false,"suffix":""}],"container-title":"Annual Review of Marine Science","id":"ITEM-5","issued":{"date-parts":[["2011"]]},"page":"509-35","title":"Local Adaptation in Marine Invertebrates","type":"article-journal","volume":"3"},"uris":["http://www.mendeley.com/documents/?uuid=033e5766-f0eb-4b12-8e8f-716050dd0df6"]},{"id":"ITEM-6","itemData":{"DOI":"10.1002/ecy.2463","ISSN":"00129658","PMID":"30030930","abstract":"Metabolism shapes the ecosystem role of organisms by dictating their energy demand and nutrient recycling potential. Metabolic theory (MTE) predicts consumer metabolic and recycling rates will rise with warming, especially if body size declines, but it ignores potential for adaptation. We measured metabolic and nutrient excretion rates of individuals from populations of a globally invasive fish that colonized sites spanning a wide temperature range (19–37°C) on two continents within the last 100 yr. Fish body size declined across our temperature gradient and MTE predicted large rises in population energy demand and nutrient recycling. However, we found that the allometry and temperature dependency of metabolism varied in a countergradient pattern with local temperature in a way that offset predictions of MTE. Scaling of nutrient excretion was more variable and did not track temperature. Our results suggest that adaptation can reduce the metabolic cost of warming, increasing the prospects for population persistence under extreme warming scenarios.","author":[{"dropping-particle":"","family":"Moffett","given":"Emma R.","non-dropping-particle":"","parse-names":false,"suffix":""},{"dropping-particle":"","family":"Fryxell","given":"David C.","non-dropping-particle":"","parse-names":false,"suffix":""},{"dropping-particle":"","family":"Palkovacs","given":"Eric P.","non-dropping-particle":"","parse-names":false,"suffix":""},{"dropping-particle":"","family":"Kinnison","given":"Michael T.","non-dropping-particle":"","parse-names":false,"suffix":""},{"dropping-particle":"","family":"Simon","given":"Kevin S.","non-dropping-particle":"","parse-names":false,"suffix":""}],"container-title":"Ecology","id":"ITEM-6","issue":"10","issued":{"date-parts":[["2018"]]},"page":"2318-2326","title":"Local adaptation reduces the metabolic cost of environmental warming","type":"article-journal","volume":"99"},"uris":["http://www.mendeley.com/documents/?uuid=de0d8a35-b3ed-4acf-a327-de619fe060bb"]}],"mendeley":{"formattedCitation":"(Hampe and Petit 2005; Hoffmann and Sgró 2011; Sanford and Kelly 2011; Kelly et al. 2012; O’Brien et al. 2017; Moffett et al. 2018)","plainTextFormattedCitation":"(Hampe and Petit 2005; Hoffmann and Sgró 2011; Sanford and Kelly 2011; Kelly et al. 2012; O’Brien et al. 2017; Moffett et al. 2018)","previouslyFormattedCitation":"(Hampe and Petit 2005; Hoffmann and Sgró 2011; Sanford and Kelly 2011; Kelly et al. 2012; O’Brien et al. 2017; Moffett et al. 2018)"},"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Hampe and Petit 2005; Hoffmann and Sgró 2011; Sanford and Kelly 2011; Kelly et al. 2012; O’Brien et al. 2017; Moffett et al. 2018)</w:t>
      </w:r>
      <w:r>
        <w:rPr>
          <w:color w:val="000000" w:themeColor="text1"/>
          <w:lang w:val="en-US"/>
        </w:rPr>
        <w:fldChar w:fldCharType="end"/>
      </w:r>
      <w:r>
        <w:rPr>
          <w:color w:val="000000" w:themeColor="text1"/>
          <w:lang w:val="en-US"/>
        </w:rPr>
        <w:t xml:space="preserve">. However, intraspecific variation between northern and southern populations of </w:t>
      </w:r>
      <w:r>
        <w:rPr>
          <w:i/>
          <w:iCs/>
          <w:color w:val="000000" w:themeColor="text1"/>
          <w:lang w:val="en-US"/>
        </w:rPr>
        <w:t xml:space="preserve">A. polyacanthus </w:t>
      </w:r>
      <w:r>
        <w:rPr>
          <w:color w:val="000000" w:themeColor="text1"/>
          <w:lang w:val="en-US"/>
        </w:rPr>
        <w:t xml:space="preserve">remains underexplored, with Gardiner </w:t>
      </w:r>
      <w:r>
        <w:rPr>
          <w:i/>
          <w:iCs/>
          <w:color w:val="000000" w:themeColor="text1"/>
          <w:lang w:val="en-US"/>
        </w:rPr>
        <w:t xml:space="preserve">et al., </w:t>
      </w:r>
      <w:r>
        <w:rPr>
          <w:color w:val="000000" w:themeColor="text1"/>
          <w:lang w:val="en-US"/>
        </w:rPr>
        <w:t xml:space="preserve">(2010) and Donelson and Munday (2012), both examining the same southern populations (Heron Island). The lack of diversity in explored locations suggests the intraspecific variation within the region remains underexamined. </w:t>
      </w:r>
    </w:p>
    <w:p w14:paraId="38B05652" w14:textId="5FEC544A" w:rsidR="0055034B" w:rsidRDefault="0055034B" w:rsidP="00B36451">
      <w:pPr>
        <w:spacing w:line="240" w:lineRule="auto"/>
        <w:jc w:val="both"/>
        <w:rPr>
          <w:lang w:val="en-US"/>
        </w:rPr>
      </w:pPr>
    </w:p>
    <w:p w14:paraId="39E8FB88" w14:textId="77777777" w:rsidR="00444E97" w:rsidRDefault="00444E97" w:rsidP="00B36451">
      <w:pPr>
        <w:spacing w:line="240" w:lineRule="auto"/>
        <w:jc w:val="both"/>
        <w:rPr>
          <w:color w:val="000000" w:themeColor="text1"/>
          <w:lang w:val="en-US"/>
        </w:rPr>
      </w:pPr>
    </w:p>
    <w:p w14:paraId="3A066EE4" w14:textId="77777777" w:rsidR="00444E97" w:rsidRDefault="00444E97" w:rsidP="00B36451">
      <w:pPr>
        <w:spacing w:line="240" w:lineRule="auto"/>
        <w:jc w:val="both"/>
        <w:rPr>
          <w:color w:val="000000" w:themeColor="text1"/>
          <w:lang w:val="en-US"/>
        </w:rPr>
      </w:pPr>
      <w:r>
        <w:rPr>
          <w:color w:val="000000" w:themeColor="text1"/>
          <w:lang w:val="en-US"/>
        </w:rPr>
        <w:t>--------------------------------------------------------------------------------------------------------------------------------------</w:t>
      </w:r>
    </w:p>
    <w:p w14:paraId="23D8FC8B" w14:textId="77777777" w:rsidR="00444E97" w:rsidRDefault="00444E97" w:rsidP="00B36451">
      <w:pPr>
        <w:spacing w:line="240" w:lineRule="auto"/>
        <w:jc w:val="both"/>
        <w:rPr>
          <w:color w:val="000000" w:themeColor="text1"/>
          <w:lang w:val="en-US"/>
        </w:rPr>
      </w:pPr>
      <w:proofErr w:type="gramStart"/>
      <w:r>
        <w:rPr>
          <w:color w:val="000000" w:themeColor="text1"/>
          <w:lang w:val="en-US"/>
        </w:rPr>
        <w:lastRenderedPageBreak/>
        <w:t>When</w:t>
      </w:r>
      <w:proofErr w:type="gramEnd"/>
      <w:r>
        <w:rPr>
          <w:color w:val="000000" w:themeColor="text1"/>
          <w:lang w:val="en-US"/>
        </w:rPr>
        <w:t xml:space="preserve"> </w:t>
      </w:r>
    </w:p>
    <w:p w14:paraId="565D208F" w14:textId="02F6F8A4" w:rsidR="00444E97" w:rsidRDefault="00444E97" w:rsidP="00B36451">
      <w:pPr>
        <w:spacing w:line="240" w:lineRule="auto"/>
        <w:jc w:val="both"/>
        <w:rPr>
          <w:color w:val="000000" w:themeColor="text1"/>
          <w:lang w:val="en-US"/>
        </w:rPr>
      </w:pPr>
      <w:r w:rsidRPr="00526740">
        <w:rPr>
          <w:color w:val="000000" w:themeColor="text1"/>
          <w:highlight w:val="cyan"/>
          <w:lang w:val="en-US"/>
        </w:rPr>
        <w:t>~</w:t>
      </w:r>
      <w:r>
        <w:rPr>
          <w:color w:val="000000" w:themeColor="text1"/>
          <w:lang w:val="en-US"/>
        </w:rPr>
        <w:t>Fish are sensitive to temperature. Although they may not be living at their thermal maximums temperature shifts of a dew degrees can impact important fitness functions~.</w:t>
      </w:r>
      <w:r w:rsidRPr="00526740">
        <w:rPr>
          <w:color w:val="000000" w:themeColor="text1"/>
          <w:highlight w:val="cyan"/>
          <w:lang w:val="en-US"/>
        </w:rPr>
        <w:t>~</w:t>
      </w:r>
      <w:r>
        <w:rPr>
          <w:color w:val="000000" w:themeColor="text1"/>
          <w:lang w:val="en-US"/>
        </w:rPr>
        <w:t xml:space="preserve">The future distribution of marine fish species will be determined by the relationship between organisms’ biochemical and physiological constraints, and temperature </w:t>
      </w:r>
      <w:r>
        <w:rPr>
          <w:color w:val="000000" w:themeColor="text1"/>
          <w:lang w:val="en-US"/>
        </w:rPr>
        <w:fldChar w:fldCharType="begin" w:fldLock="1"/>
      </w:r>
      <w:r w:rsidR="001C5C72">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038/s42003-022-03055-y","ISBN":"4200302203055","abstract":"Physiology can underlie movement, including short-term activity, exploration of unfamiliar environments, and larger scale dispersal, and thereby influence species distributions in an environmentally sensitive manner. We conducted meta-analyses of the literature to establish, firstly, whether physiological traits underlie activity, exploration, and dispersal by individuals (88 studies), and secondly whether physiological characteristics differed between range core and edges of distributions (43 studies). We show that locomotor performance and metabolism influenced individual movement with varying levels of confidence. Range edges differed from cores in traits that may be associated with dispersal success, including metabolism, locomotor performance, corticosterone levels, and immunity, and differences increased with increasing time since separation. Physiological effects were particularly pronounced in birds and amphibians, but taxon-specific differences may reflect biased sampling in the literature, which also focussed primarily on North America, Europe, and Australia. Hence, physiology can influence movement, but undersampling and bias currently limits general conclusions.","author":[{"dropping-particle":"","family":"Wu","given":"Nicholas C.","non-dropping-particle":"","parse-names":false,"suffix":""},{"dropping-particle":"","family":"Seebacher","given":"Frank","non-dropping-particle":"","parse-names":false,"suffix":""}],"container-title":"Communications Biology","id":"ITEM-2","issue":"1","issued":{"date-parts":[["2022"]]},"page":"1-11","publisher":"Springer US","title":"Physiology can predict animal activity, exploration, and dispersal","type":"article-journal","volume":"5"},"uris":["http://www.mendeley.com/documents/?uuid=bb8b8dff-7d76-4c4e-aa9f-1c561ee43ffa"]},{"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4","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Munday et al. 2008a; McKenzie et al. 2020; Lefevre et al. 2021; Wu and Seebacher 2022)","plainTextFormattedCitation":"(Munday et al. 2008a; McKenzie et al. 2020; Lefevre et al. 2021; Wu and Seebacher 2022)","previouslyFormattedCitation":"(Munday et al. 2008a; McKenzie et al. 2020; Lefevre et al. 2021; Wu and Seebacher 202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a; McKenzie et al. 2020; Lefevre et al. 2021; Wu and Seebacher 2022)</w:t>
      </w:r>
      <w:r>
        <w:rPr>
          <w:color w:val="000000" w:themeColor="text1"/>
          <w:lang w:val="en-US"/>
        </w:rPr>
        <w:fldChar w:fldCharType="end"/>
      </w:r>
      <w:r>
        <w:rPr>
          <w:color w:val="000000" w:themeColor="text1"/>
          <w:lang w:val="en-US"/>
        </w:rPr>
        <w:t>. ~</w:t>
      </w:r>
    </w:p>
    <w:p w14:paraId="58CE050E" w14:textId="77777777" w:rsidR="001D0CBD" w:rsidRDefault="001D0CBD" w:rsidP="00B36451">
      <w:pPr>
        <w:spacing w:line="240" w:lineRule="auto"/>
        <w:jc w:val="both"/>
        <w:rPr>
          <w:color w:val="000000" w:themeColor="text1"/>
          <w:lang w:val="en-US"/>
        </w:rPr>
      </w:pPr>
    </w:p>
    <w:p w14:paraId="0399EC62" w14:textId="77777777" w:rsidR="001D0CBD" w:rsidRDefault="001D0CBD" w:rsidP="001D0CBD">
      <w:pPr>
        <w:spacing w:line="240" w:lineRule="auto"/>
        <w:jc w:val="both"/>
        <w:rPr>
          <w:color w:val="000000" w:themeColor="text1"/>
          <w:lang w:val="en-US"/>
        </w:rPr>
      </w:pPr>
      <w:r>
        <w:rPr>
          <w:color w:val="000000" w:themeColor="text1"/>
          <w:lang w:val="en-US"/>
        </w:rPr>
        <w:t xml:space="preserve">#Lastly,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and </w:t>
      </w:r>
      <w:r w:rsidRPr="195DF729">
        <w:rPr>
          <w:color w:val="000000" w:themeColor="text1"/>
          <w:lang w:val="en-US"/>
        </w:rPr>
        <w:fldChar w:fldCharType="begin" w:fldLock="1"/>
      </w:r>
      <w:r>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manualFormatting":"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Donelson and Munday </w:t>
      </w:r>
      <w:r>
        <w:rPr>
          <w:noProof/>
          <w:color w:val="000000" w:themeColor="text1"/>
          <w:lang w:val="en-US"/>
        </w:rPr>
        <w:t>(</w:t>
      </w:r>
      <w:r w:rsidRPr="195DF729">
        <w:rPr>
          <w:noProof/>
          <w:color w:val="000000" w:themeColor="text1"/>
          <w:lang w:val="en-US"/>
        </w:rPr>
        <w:t>2012)</w:t>
      </w:r>
      <w:r w:rsidRPr="195DF729">
        <w:rPr>
          <w:color w:val="000000" w:themeColor="text1"/>
          <w:lang w:val="en-US"/>
        </w:rPr>
        <w:fldChar w:fldCharType="end"/>
      </w:r>
      <w:r w:rsidRPr="195DF729">
        <w:rPr>
          <w:color w:val="000000" w:themeColor="text1"/>
          <w:lang w:val="en-US"/>
        </w:rPr>
        <w:t xml:space="preserve"> compared thermal performance and </w:t>
      </w:r>
      <w:r>
        <w:rPr>
          <w:color w:val="000000" w:themeColor="text1"/>
          <w:lang w:val="en-US"/>
        </w:rPr>
        <w:t>#</w:t>
      </w:r>
      <w:r w:rsidRPr="195DF729">
        <w:rPr>
          <w:color w:val="000000" w:themeColor="text1"/>
          <w:lang w:val="en-US"/>
        </w:rPr>
        <w:t>acclimation capacity, respectively, between low- and high-latitude populations of a</w:t>
      </w:r>
      <w:r>
        <w:rPr>
          <w:color w:val="000000" w:themeColor="text1"/>
          <w:lang w:val="en-US"/>
        </w:rPr>
        <w:t xml:space="preserve"> dispersal limited</w:t>
      </w:r>
      <w:r w:rsidRPr="195DF729">
        <w:rPr>
          <w:color w:val="000000" w:themeColor="text1"/>
          <w:lang w:val="en-US"/>
        </w:rPr>
        <w:t xml:space="preserve"> </w:t>
      </w:r>
      <w:r>
        <w:rPr>
          <w:color w:val="000000" w:themeColor="text1"/>
          <w:lang w:val="en-US"/>
        </w:rPr>
        <w:t>#</w:t>
      </w:r>
      <w:r w:rsidRPr="195DF729">
        <w:rPr>
          <w:color w:val="000000" w:themeColor="text1"/>
          <w:lang w:val="en-US"/>
        </w:rPr>
        <w:t xml:space="preserve">tropical coral reef damselfish, </w:t>
      </w:r>
      <w:proofErr w:type="spellStart"/>
      <w:r w:rsidRPr="195DF729">
        <w:rPr>
          <w:i/>
          <w:iCs/>
          <w:color w:val="000000" w:themeColor="text1"/>
          <w:lang w:val="en-US"/>
        </w:rPr>
        <w:t>Acanthochromis</w:t>
      </w:r>
      <w:proofErr w:type="spellEnd"/>
      <w:r w:rsidRPr="195DF729">
        <w:rPr>
          <w:i/>
          <w:iCs/>
          <w:color w:val="000000" w:themeColor="text1"/>
          <w:lang w:val="en-US"/>
        </w:rPr>
        <w:t xml:space="preserve"> polyacanthus</w:t>
      </w:r>
      <w:r w:rsidRPr="195DF729">
        <w:rPr>
          <w:color w:val="000000" w:themeColor="text1"/>
          <w:lang w:val="en-US"/>
        </w:rPr>
        <w:t xml:space="preserve">.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found evidence </w:t>
      </w:r>
      <w:r>
        <w:rPr>
          <w:color w:val="000000" w:themeColor="text1"/>
          <w:lang w:val="en-US"/>
        </w:rPr>
        <w:t>#</w:t>
      </w:r>
      <w:r w:rsidRPr="195DF729">
        <w:rPr>
          <w:color w:val="000000" w:themeColor="text1"/>
          <w:lang w:val="en-US"/>
        </w:rPr>
        <w:t xml:space="preserve">that high-latitude populations maintained higher aerobic capacity than low-latitude populations at </w:t>
      </w:r>
      <w:r>
        <w:rPr>
          <w:color w:val="000000" w:themeColor="text1"/>
          <w:lang w:val="en-US"/>
        </w:rPr>
        <w:t>#</w:t>
      </w:r>
      <w:r w:rsidRPr="195DF729">
        <w:rPr>
          <w:color w:val="000000" w:themeColor="text1"/>
          <w:lang w:val="en-US"/>
        </w:rPr>
        <w:t>warmer temperatures</w:t>
      </w:r>
      <w:r>
        <w:rPr>
          <w:color w:val="000000" w:themeColor="text1"/>
          <w:lang w:val="en-US"/>
        </w:rPr>
        <w:t xml:space="preserve">. </w:t>
      </w:r>
      <w:r w:rsidRPr="195DF729">
        <w:rPr>
          <w:color w:val="000000" w:themeColor="text1"/>
          <w:lang w:val="en-US"/>
        </w:rPr>
        <w:fldChar w:fldCharType="begin" w:fldLock="1"/>
      </w:r>
      <w:r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Donelson and Munday 2012)</w:t>
      </w:r>
      <w:r w:rsidRPr="195DF729">
        <w:rPr>
          <w:color w:val="000000" w:themeColor="text1"/>
          <w:lang w:val="en-US"/>
        </w:rPr>
        <w:fldChar w:fldCharType="end"/>
      </w:r>
      <w:r w:rsidRPr="195DF729">
        <w:rPr>
          <w:color w:val="000000" w:themeColor="text1"/>
          <w:lang w:val="en-US"/>
        </w:rPr>
        <w:t xml:space="preserve"> reported that high-latitude populations </w:t>
      </w:r>
      <w:r>
        <w:rPr>
          <w:color w:val="000000" w:themeColor="text1"/>
          <w:lang w:val="en-US"/>
        </w:rPr>
        <w:t>#</w:t>
      </w:r>
      <w:r w:rsidRPr="195DF729">
        <w:rPr>
          <w:color w:val="000000" w:themeColor="text1"/>
          <w:lang w:val="en-US"/>
        </w:rPr>
        <w:t xml:space="preserve">displayed increased acclimation capacity (i.e., developmental plasticity) compared to low-latitude </w:t>
      </w:r>
      <w:r>
        <w:rPr>
          <w:color w:val="000000" w:themeColor="text1"/>
          <w:lang w:val="en-US"/>
        </w:rPr>
        <w:t>#</w:t>
      </w:r>
      <w:r w:rsidRPr="195DF729">
        <w:rPr>
          <w:color w:val="000000" w:themeColor="text1"/>
          <w:lang w:val="en-US"/>
        </w:rPr>
        <w:t>populations</w:t>
      </w:r>
      <w:r>
        <w:rPr>
          <w:color w:val="000000" w:themeColor="text1"/>
          <w:lang w:val="en-US"/>
        </w:rPr>
        <w:t xml:space="preserve">. Both studies provide evidence </w:t>
      </w:r>
      <w:r w:rsidRPr="195DF729">
        <w:rPr>
          <w:color w:val="000000" w:themeColor="text1"/>
          <w:lang w:val="en-US"/>
        </w:rPr>
        <w:t>supporting the CVH</w:t>
      </w:r>
      <w:r>
        <w:rPr>
          <w:color w:val="000000" w:themeColor="text1"/>
          <w:lang w:val="en-US"/>
        </w:rPr>
        <w:t xml:space="preserve"> within </w:t>
      </w:r>
      <w:r>
        <w:rPr>
          <w:i/>
          <w:iCs/>
          <w:color w:val="000000" w:themeColor="text1"/>
          <w:lang w:val="en-US"/>
        </w:rPr>
        <w:t>A. polyacanthus</w:t>
      </w:r>
      <w:r w:rsidRPr="195DF729">
        <w:rPr>
          <w:color w:val="000000" w:themeColor="text1"/>
          <w:lang w:val="en-US"/>
        </w:rPr>
        <w:t xml:space="preserve">. </w:t>
      </w:r>
      <w:r>
        <w:rPr>
          <w:color w:val="000000" w:themeColor="text1"/>
          <w:lang w:val="en-US"/>
        </w:rPr>
        <w:t xml:space="preserve">However, #previous genetic analysis on </w:t>
      </w:r>
      <w:r>
        <w:rPr>
          <w:i/>
          <w:iCs/>
          <w:color w:val="000000" w:themeColor="text1"/>
          <w:lang w:val="en-US"/>
        </w:rPr>
        <w:t>A. polyacanthus</w:t>
      </w:r>
      <w:r>
        <w:rPr>
          <w:color w:val="000000" w:themeColor="text1"/>
          <w:lang w:val="en-US"/>
        </w:rPr>
        <w:t xml:space="preserve"> has demonstrated strong differentiation between #populations, suggesting that not all populations may respond similarly.  </w:t>
      </w:r>
    </w:p>
    <w:p w14:paraId="5232CBCE" w14:textId="77777777" w:rsidR="001D0CBD" w:rsidRDefault="001D0CBD" w:rsidP="00B36451">
      <w:pPr>
        <w:spacing w:line="240" w:lineRule="auto"/>
        <w:jc w:val="both"/>
        <w:rPr>
          <w:color w:val="000000" w:themeColor="text1"/>
          <w:lang w:val="en-US"/>
        </w:rPr>
      </w:pPr>
    </w:p>
    <w:p w14:paraId="4DB6F367" w14:textId="77777777" w:rsidR="00444E97" w:rsidRDefault="00444E97" w:rsidP="00B36451">
      <w:pPr>
        <w:spacing w:line="240" w:lineRule="auto"/>
        <w:jc w:val="both"/>
        <w:rPr>
          <w:color w:val="000000" w:themeColor="text1"/>
          <w:lang w:val="en-US"/>
        </w:rPr>
      </w:pPr>
    </w:p>
    <w:p w14:paraId="7EA48E01" w14:textId="77777777" w:rsidR="00444E97" w:rsidRDefault="00444E97" w:rsidP="00B36451">
      <w:pPr>
        <w:spacing w:line="240" w:lineRule="auto"/>
        <w:jc w:val="both"/>
        <w:rPr>
          <w:color w:val="000000" w:themeColor="text1"/>
          <w:lang w:val="en-US"/>
        </w:rPr>
      </w:pPr>
      <w:r>
        <w:rPr>
          <w:color w:val="000000" w:themeColor="text1"/>
          <w:lang w:val="en-US"/>
        </w:rPr>
        <w:t xml:space="preserve">~however, variation between fish populations has been largely ignored and restricted to few </w:t>
      </w:r>
      <w:proofErr w:type="gramStart"/>
      <w:r>
        <w:rPr>
          <w:color w:val="000000" w:themeColor="text1"/>
          <w:lang w:val="en-US"/>
        </w:rPr>
        <w:t>locations.~</w:t>
      </w:r>
      <w:proofErr w:type="gramEnd"/>
    </w:p>
    <w:p w14:paraId="09E8C988" w14:textId="77777777" w:rsidR="00444E97" w:rsidRDefault="00444E97" w:rsidP="00B36451">
      <w:pPr>
        <w:spacing w:line="240" w:lineRule="auto"/>
        <w:jc w:val="both"/>
        <w:rPr>
          <w:b/>
          <w:bCs/>
          <w:color w:val="FF0000"/>
          <w:lang w:val="en-US"/>
        </w:rPr>
      </w:pPr>
    </w:p>
    <w:p w14:paraId="428821F9" w14:textId="77777777" w:rsidR="00444E97" w:rsidRDefault="00444E97" w:rsidP="00B36451">
      <w:pPr>
        <w:spacing w:line="240" w:lineRule="auto"/>
        <w:jc w:val="both"/>
        <w:rPr>
          <w:color w:val="000000" w:themeColor="text1"/>
          <w:lang w:val="en-US"/>
        </w:rPr>
      </w:pPr>
    </w:p>
    <w:p w14:paraId="7B8C36CE" w14:textId="77777777" w:rsidR="00444E97" w:rsidRDefault="00444E97" w:rsidP="00B36451">
      <w:pPr>
        <w:spacing w:line="240" w:lineRule="auto"/>
        <w:jc w:val="both"/>
        <w:rPr>
          <w:color w:val="000000" w:themeColor="text1"/>
          <w:lang w:val="en-US"/>
        </w:rPr>
      </w:pPr>
      <w:r>
        <w:rPr>
          <w:color w:val="000000" w:themeColor="text1"/>
          <w:lang w:val="en-US"/>
        </w:rPr>
        <w:t xml:space="preserve"> </w:t>
      </w:r>
      <w:r w:rsidRPr="00526740">
        <w:rPr>
          <w:color w:val="000000" w:themeColor="text1"/>
          <w:highlight w:val="cyan"/>
          <w:lang w:val="en-US"/>
        </w:rPr>
        <w:t>~</w:t>
      </w:r>
      <w:r>
        <w:rPr>
          <w:color w:val="000000" w:themeColor="text1"/>
          <w:lang w:val="en-US"/>
        </w:rPr>
        <w:t>as temperatures warm it becomes increasingly more important to focus on marine species that are expected to witness +3c by the end of the century</w:t>
      </w:r>
      <w:r w:rsidRPr="00526740">
        <w:rPr>
          <w:color w:val="000000" w:themeColor="text1"/>
          <w:highlight w:val="cyan"/>
          <w:lang w:val="en-US"/>
        </w:rPr>
        <w:t>~</w:t>
      </w:r>
    </w:p>
    <w:p w14:paraId="4D1F6583" w14:textId="77777777" w:rsidR="00444E97" w:rsidRDefault="00444E97" w:rsidP="00B36451">
      <w:pPr>
        <w:spacing w:line="240" w:lineRule="auto"/>
        <w:jc w:val="both"/>
        <w:rPr>
          <w:b/>
          <w:bCs/>
          <w:i/>
          <w:iCs/>
          <w:color w:val="FF0000"/>
          <w:lang w:val="en-US"/>
        </w:rPr>
      </w:pPr>
    </w:p>
    <w:p w14:paraId="488622FD" w14:textId="77777777" w:rsidR="00444E97" w:rsidRPr="0013287F" w:rsidRDefault="00444E97" w:rsidP="00B36451">
      <w:pPr>
        <w:spacing w:line="240" w:lineRule="auto"/>
        <w:jc w:val="both"/>
        <w:rPr>
          <w:b/>
          <w:bCs/>
          <w:i/>
          <w:iCs/>
          <w:color w:val="FF0000"/>
          <w:lang w:val="en-US"/>
        </w:rPr>
      </w:pPr>
    </w:p>
    <w:p w14:paraId="5CF919ED" w14:textId="77777777" w:rsidR="00444E97" w:rsidRDefault="00444E97" w:rsidP="00B36451">
      <w:pPr>
        <w:spacing w:line="240" w:lineRule="auto"/>
        <w:jc w:val="both"/>
        <w:rPr>
          <w:b/>
          <w:bCs/>
          <w:color w:val="FF0000"/>
          <w:lang w:val="en-US"/>
        </w:rPr>
      </w:pPr>
    </w:p>
    <w:p w14:paraId="5B648704" w14:textId="77777777" w:rsidR="00444E97" w:rsidRDefault="00444E97" w:rsidP="00B36451">
      <w:pPr>
        <w:spacing w:line="240" w:lineRule="auto"/>
        <w:jc w:val="both"/>
        <w:rPr>
          <w:b/>
          <w:bCs/>
          <w:color w:val="FF0000"/>
          <w:lang w:val="en-US"/>
        </w:rPr>
      </w:pPr>
    </w:p>
    <w:p w14:paraId="3A9C9033" w14:textId="73C9B2FA" w:rsidR="00444E97" w:rsidRDefault="00444E97" w:rsidP="00B36451">
      <w:pPr>
        <w:spacing w:line="240" w:lineRule="auto"/>
        <w:jc w:val="both"/>
        <w:rPr>
          <w:b/>
          <w:bCs/>
          <w:color w:val="FF0000"/>
          <w:lang w:val="en-US"/>
        </w:rPr>
      </w:pPr>
      <w:r w:rsidRPr="008E056C">
        <w:rPr>
          <w:strike/>
          <w:color w:val="000000" w:themeColor="text1"/>
          <w:lang w:val="en-US"/>
        </w:rPr>
        <w:t>Irrespective of the evolutionary mechanisms at play, understanding thermal tolerance across populations is necessary for estimating species level response to warming temperatures</w:t>
      </w:r>
      <w:r>
        <w:rPr>
          <w:color w:val="000000" w:themeColor="text1"/>
          <w:lang w:val="en-US"/>
        </w:rPr>
        <w:t xml:space="preserve"> </w:t>
      </w:r>
      <w:r>
        <w:rPr>
          <w:color w:val="000000" w:themeColor="text1"/>
          <w:lang w:val="en-US"/>
        </w:rPr>
        <w:fldChar w:fldCharType="begin" w:fldLock="1"/>
      </w:r>
      <w:r w:rsidR="001C5C72">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id":"ITEM-3","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3","issue":"1778","issued":{"date-parts":[["2019"]]},"title":"Integrating within-species variation in thermal physiology into climate change ecology","type":"article-journal","volume":"374"},"uris":["http://www.mendeley.com/documents/?uuid=d841b66c-e20e-48f8-aaf8-d6214f2f6adb"]}],"mendeley":{"formattedCitation":"(Sorte et al. 2011; Bennett et al. 2019; McKenzie et al. 2020)","plainTextFormattedCitation":"(Sorte et al. 2011; Bennett et al. 2019; McKenzie et al. 2020)","previouslyFormattedCitation":"(Sorte et al. 2011; Bennett et al. 2019; McKenzie et al. 2020)"},"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 Bennett et al. 2019; McKenzie et al. 2020)</w:t>
      </w:r>
      <w:r>
        <w:rPr>
          <w:color w:val="000000" w:themeColor="text1"/>
          <w:lang w:val="en-US"/>
        </w:rPr>
        <w:fldChar w:fldCharType="end"/>
      </w:r>
      <w:r>
        <w:rPr>
          <w:color w:val="000000" w:themeColor="text1"/>
          <w:lang w:val="en-US"/>
        </w:rPr>
        <w:t>.</w:t>
      </w:r>
    </w:p>
    <w:p w14:paraId="2354D603" w14:textId="77777777" w:rsidR="00444E97" w:rsidRDefault="00444E97" w:rsidP="00B36451">
      <w:pPr>
        <w:spacing w:line="240" w:lineRule="auto"/>
        <w:jc w:val="both"/>
        <w:rPr>
          <w:b/>
          <w:bCs/>
          <w:color w:val="FF0000"/>
          <w:lang w:val="en-US"/>
        </w:rPr>
      </w:pPr>
    </w:p>
    <w:p w14:paraId="08A2F0A2" w14:textId="1733C390" w:rsidR="00444E97" w:rsidRDefault="00444E97" w:rsidP="00B36451">
      <w:pPr>
        <w:spacing w:line="240" w:lineRule="auto"/>
        <w:jc w:val="both"/>
        <w:rPr>
          <w:color w:val="000000" w:themeColor="text1"/>
          <w:lang w:val="en-US"/>
        </w:rPr>
      </w:pPr>
      <w:r>
        <w:rPr>
          <w:color w:val="000000" w:themeColor="text1"/>
          <w:lang w:val="en-US"/>
        </w:rPr>
        <w:t xml:space="preserve">One of the leading hypotheses for predicting intraspecific spatial variation is the climatic variability hypothesis (CVH). Under the </w:t>
      </w:r>
      <w:proofErr w:type="gramStart"/>
      <w:r>
        <w:rPr>
          <w:color w:val="000000" w:themeColor="text1"/>
          <w:lang w:val="en-US"/>
        </w:rPr>
        <w:t>CVH,  thermal</w:t>
      </w:r>
      <w:proofErr w:type="gramEnd"/>
      <w:r>
        <w:rPr>
          <w:color w:val="000000" w:themeColor="text1"/>
          <w:lang w:val="en-US"/>
        </w:rPr>
        <w:t xml:space="preserve"> conditions at low-latitudes, warmer temperatures and less variation, are hypothesized to favor genetic adaptation; whereas, high-latitudes conditions, cooler temperatures with more variation, are expected favor phenotypic plasticity. However, the evidence supporting the CVH is not ubiquitous</w:t>
      </w:r>
      <w:r>
        <w:rPr>
          <w:color w:val="000000" w:themeColor="text1"/>
          <w:lang w:val="en-US"/>
        </w:rPr>
        <w:fldChar w:fldCharType="begin" w:fldLock="1"/>
      </w:r>
      <w:r w:rsidR="001C5C72">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Overgaard et al. 2011; Chiono and Paul 2023)</w:t>
      </w:r>
      <w:r>
        <w:rPr>
          <w:color w:val="000000" w:themeColor="text1"/>
          <w:lang w:val="en-US"/>
        </w:rPr>
        <w:fldChar w:fldCharType="end"/>
      </w:r>
      <w:r>
        <w:rPr>
          <w:color w:val="000000" w:themeColor="text1"/>
          <w:lang w:val="en-US"/>
        </w:rPr>
        <w:t xml:space="preserve">. </w:t>
      </w:r>
    </w:p>
    <w:p w14:paraId="6DF62B86" w14:textId="77777777" w:rsidR="00444E97" w:rsidRDefault="00444E97" w:rsidP="00B36451">
      <w:pPr>
        <w:spacing w:line="240" w:lineRule="auto"/>
        <w:jc w:val="both"/>
        <w:rPr>
          <w:b/>
          <w:bCs/>
          <w:color w:val="FF0000"/>
          <w:lang w:val="en-US"/>
        </w:rPr>
      </w:pPr>
    </w:p>
    <w:p w14:paraId="17F0A81F" w14:textId="4B3C4EAF" w:rsidR="00444E97" w:rsidRDefault="00444E97" w:rsidP="00B36451">
      <w:pPr>
        <w:spacing w:line="240" w:lineRule="auto"/>
        <w:jc w:val="both"/>
        <w:rPr>
          <w:color w:val="000000" w:themeColor="text1"/>
          <w:lang w:val="en-US"/>
        </w:rPr>
      </w:pPr>
      <w:r>
        <w:rPr>
          <w:color w:val="000000" w:themeColor="text1"/>
          <w:lang w:val="en-US"/>
        </w:rPr>
        <w:t xml:space="preserve">Thermal tolerance of individuals can be used as a proxy to estimate a population’s ability to tolerate warmer temperatures </w:t>
      </w:r>
      <w:r>
        <w:rPr>
          <w:color w:val="000000" w:themeColor="text1"/>
          <w:lang w:val="en-US"/>
        </w:rPr>
        <w:fldChar w:fldCharType="begin" w:fldLock="1"/>
      </w:r>
      <w:r w:rsidR="001C5C72">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plainTextFormattedCitation":"(Sorte et al. 2011)","previouslyFormattedCitation":"(Sorte et al.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w:t>
      </w:r>
      <w:r>
        <w:rPr>
          <w:color w:val="000000" w:themeColor="text1"/>
          <w:lang w:val="en-US"/>
        </w:rPr>
        <w:fldChar w:fldCharType="end"/>
      </w:r>
      <w:r>
        <w:rPr>
          <w:color w:val="000000" w:themeColor="text1"/>
          <w:lang w:val="en-US"/>
        </w:rPr>
        <w:t>.</w:t>
      </w:r>
    </w:p>
    <w:p w14:paraId="34F649E8" w14:textId="77777777" w:rsidR="001D0CBD" w:rsidRDefault="001D0CBD" w:rsidP="001D0CBD">
      <w:pPr>
        <w:spacing w:line="240" w:lineRule="auto"/>
        <w:jc w:val="both"/>
        <w:rPr>
          <w:color w:val="000000" w:themeColor="text1"/>
          <w:lang w:val="en-US"/>
        </w:rPr>
      </w:pPr>
      <w:r>
        <w:rPr>
          <w:color w:val="000000" w:themeColor="text1"/>
          <w:lang w:val="en-US"/>
        </w:rPr>
        <w:lastRenderedPageBreak/>
        <w:t>#</w:t>
      </w:r>
      <w:proofErr w:type="gramStart"/>
      <w:r>
        <w:rPr>
          <w:color w:val="000000" w:themeColor="text1"/>
          <w:lang w:val="en-US"/>
        </w:rPr>
        <w:t>as</w:t>
      </w:r>
      <w:proofErr w:type="gramEnd"/>
      <w:r>
        <w:rPr>
          <w:color w:val="000000" w:themeColor="text1"/>
          <w:lang w:val="en-US"/>
        </w:rPr>
        <w:t xml:space="preserve"> species with little separation can be represented </w:t>
      </w:r>
      <w:proofErr w:type="spellStart"/>
      <w:r>
        <w:rPr>
          <w:color w:val="000000" w:themeColor="text1"/>
          <w:lang w:val="en-US"/>
        </w:rPr>
        <w:t>bia</w:t>
      </w:r>
      <w:proofErr w:type="spellEnd"/>
      <w:r>
        <w:rPr>
          <w:color w:val="000000" w:themeColor="text1"/>
          <w:lang w:val="en-US"/>
        </w:rPr>
        <w:t xml:space="preserve"> since TPC, while other patterns suggest a #greater </w:t>
      </w:r>
      <w:proofErr w:type="spellStart"/>
      <w:r>
        <w:rPr>
          <w:color w:val="000000" w:themeColor="text1"/>
          <w:lang w:val="en-US"/>
        </w:rPr>
        <w:t>insigh</w:t>
      </w:r>
      <w:proofErr w:type="spellEnd"/>
      <w:r>
        <w:rPr>
          <w:color w:val="000000" w:themeColor="text1"/>
          <w:lang w:val="en-US"/>
        </w:rPr>
        <w:t xml:space="preserve"> into populations variation is essential for effective conservation management. #Populations may represent a heterogenous matrix of environmental variables that are typically #dismissed in marine </w:t>
      </w:r>
      <w:proofErr w:type="spellStart"/>
      <w:r>
        <w:rPr>
          <w:color w:val="000000" w:themeColor="text1"/>
          <w:lang w:val="en-US"/>
        </w:rPr>
        <w:t>fihs</w:t>
      </w:r>
      <w:proofErr w:type="spellEnd"/>
      <w:r>
        <w:rPr>
          <w:color w:val="000000" w:themeColor="text1"/>
          <w:lang w:val="en-US"/>
        </w:rPr>
        <w:t xml:space="preserve"> research. </w:t>
      </w:r>
    </w:p>
    <w:p w14:paraId="677E240E" w14:textId="77777777" w:rsidR="001D0CBD" w:rsidRDefault="001D0CBD" w:rsidP="001D0CBD">
      <w:pPr>
        <w:spacing w:line="240" w:lineRule="auto"/>
        <w:jc w:val="both"/>
        <w:rPr>
          <w:color w:val="000000" w:themeColor="text1"/>
          <w:lang w:val="en-US"/>
        </w:rPr>
      </w:pPr>
      <w:r>
        <w:rPr>
          <w:color w:val="000000" w:themeColor="text1"/>
          <w:lang w:val="en-US"/>
        </w:rPr>
        <w:t xml:space="preserve">#In a common garden </w:t>
      </w:r>
      <w:r w:rsidRPr="195DF729">
        <w:rPr>
          <w:color w:val="000000" w:themeColor="text1"/>
          <w:lang w:val="en-US"/>
        </w:rPr>
        <w:t xml:space="preserve">experiment found differences in morphological traits between two different </w:t>
      </w:r>
      <w:r>
        <w:rPr>
          <w:color w:val="000000" w:themeColor="text1"/>
          <w:lang w:val="en-US"/>
        </w:rPr>
        <w:t>#</w:t>
      </w:r>
      <w:r w:rsidRPr="195DF729">
        <w:rPr>
          <w:color w:val="000000" w:themeColor="text1"/>
          <w:lang w:val="en-US"/>
        </w:rPr>
        <w:t>Atlantic cod (</w:t>
      </w:r>
      <w:r w:rsidRPr="195DF729">
        <w:rPr>
          <w:i/>
          <w:iCs/>
          <w:color w:val="000000" w:themeColor="text1"/>
          <w:lang w:val="en-US"/>
        </w:rPr>
        <w:t xml:space="preserve">Gadus </w:t>
      </w:r>
      <w:proofErr w:type="spellStart"/>
      <w:r w:rsidRPr="195DF729">
        <w:rPr>
          <w:i/>
          <w:iCs/>
          <w:color w:val="000000" w:themeColor="text1"/>
          <w:lang w:val="en-US"/>
        </w:rPr>
        <w:t>morhua</w:t>
      </w:r>
      <w:proofErr w:type="spellEnd"/>
      <w:r w:rsidRPr="195DF729">
        <w:rPr>
          <w:color w:val="000000" w:themeColor="text1"/>
          <w:lang w:val="en-US"/>
        </w:rPr>
        <w:t xml:space="preserve">) populations that experience different thermal environments during </w:t>
      </w:r>
      <w:r>
        <w:rPr>
          <w:color w:val="000000" w:themeColor="text1"/>
          <w:lang w:val="en-US"/>
        </w:rPr>
        <w:t>#</w:t>
      </w:r>
      <w:r w:rsidRPr="195DF729">
        <w:rPr>
          <w:color w:val="000000" w:themeColor="text1"/>
          <w:lang w:val="en-US"/>
        </w:rPr>
        <w:t xml:space="preserve">early life stages; intraspecific variation patterns followed a counter-gradient variation pattern across </w:t>
      </w:r>
      <w:r>
        <w:rPr>
          <w:color w:val="000000" w:themeColor="text1"/>
          <w:lang w:val="en-US"/>
        </w:rPr>
        <w:t>#</w:t>
      </w:r>
      <w:r w:rsidRPr="195DF729">
        <w:rPr>
          <w:color w:val="000000" w:themeColor="text1"/>
          <w:lang w:val="en-US"/>
        </w:rPr>
        <w:t xml:space="preserve">a large (&lt;1000 km) spatial scale. </w:t>
      </w:r>
    </w:p>
    <w:p w14:paraId="6D3A1C51" w14:textId="77777777" w:rsidR="001D0CBD" w:rsidRDefault="001D0CBD" w:rsidP="001D0CBD">
      <w:pPr>
        <w:spacing w:line="240" w:lineRule="auto"/>
        <w:jc w:val="both"/>
        <w:rPr>
          <w:color w:val="000000" w:themeColor="text1"/>
          <w:lang w:val="en-US"/>
        </w:rPr>
      </w:pPr>
      <w:r>
        <w:rPr>
          <w:color w:val="000000" w:themeColor="text1"/>
          <w:lang w:val="en-US"/>
        </w:rPr>
        <w:t>#</w:t>
      </w:r>
      <w:r w:rsidRPr="195DF729">
        <w:rPr>
          <w:color w:val="000000" w:themeColor="text1"/>
          <w:lang w:val="en-US"/>
        </w:rPr>
        <w:t xml:space="preserve">Whereas, </w:t>
      </w:r>
      <w:r w:rsidRPr="195DF729">
        <w:rPr>
          <w:color w:val="000000" w:themeColor="text1"/>
          <w:lang w:val="en-US"/>
        </w:rPr>
        <w:fldChar w:fldCharType="begin" w:fldLock="1"/>
      </w:r>
      <w:r>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manualFormatting":"Pratchett et al. (2013)","plainTextFormattedCitation":"(Pratchett et al. 2013)","previouslyFormattedCitation":"(Pratchett et al. 2013)"},"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Pratchett et al. </w:t>
      </w:r>
      <w:r>
        <w:rPr>
          <w:noProof/>
          <w:color w:val="000000" w:themeColor="text1"/>
          <w:lang w:val="en-US"/>
        </w:rPr>
        <w:t>(</w:t>
      </w:r>
      <w:r w:rsidRPr="195DF729">
        <w:rPr>
          <w:noProof/>
          <w:color w:val="000000" w:themeColor="text1"/>
          <w:lang w:val="en-US"/>
        </w:rPr>
        <w:t>2013)</w:t>
      </w:r>
      <w:r w:rsidRPr="195DF729">
        <w:rPr>
          <w:color w:val="000000" w:themeColor="text1"/>
          <w:lang w:val="en-US"/>
        </w:rPr>
        <w:fldChar w:fldCharType="end"/>
      </w:r>
      <w:r w:rsidRPr="195DF729">
        <w:rPr>
          <w:color w:val="000000" w:themeColor="text1"/>
          <w:lang w:val="en-US"/>
        </w:rPr>
        <w:t xml:space="preserve"> compared aerobic physiology metrics among low- and high-latitude </w:t>
      </w:r>
      <w:r>
        <w:rPr>
          <w:color w:val="000000" w:themeColor="text1"/>
          <w:lang w:val="en-US"/>
        </w:rPr>
        <w:t>#</w:t>
      </w:r>
      <w:r w:rsidRPr="195DF729">
        <w:rPr>
          <w:color w:val="000000" w:themeColor="text1"/>
          <w:lang w:val="en-US"/>
        </w:rPr>
        <w:t>populations of coral trout (</w:t>
      </w:r>
      <w:proofErr w:type="spellStart"/>
      <w:r w:rsidRPr="195DF729">
        <w:rPr>
          <w:i/>
          <w:iCs/>
          <w:color w:val="000000" w:themeColor="text1"/>
          <w:lang w:val="en-US"/>
        </w:rPr>
        <w:t>Plectropomus</w:t>
      </w:r>
      <w:proofErr w:type="spellEnd"/>
      <w:r w:rsidRPr="195DF729">
        <w:rPr>
          <w:i/>
          <w:iCs/>
          <w:color w:val="000000" w:themeColor="text1"/>
          <w:lang w:val="en-US"/>
        </w:rPr>
        <w:t xml:space="preserve"> </w:t>
      </w:r>
      <w:proofErr w:type="spellStart"/>
      <w:r w:rsidRPr="195DF729">
        <w:rPr>
          <w:i/>
          <w:iCs/>
          <w:color w:val="000000" w:themeColor="text1"/>
          <w:lang w:val="en-US"/>
        </w:rPr>
        <w:t>leopardus</w:t>
      </w:r>
      <w:proofErr w:type="spellEnd"/>
      <w:r w:rsidRPr="195DF729">
        <w:rPr>
          <w:color w:val="000000" w:themeColor="text1"/>
          <w:lang w:val="en-US"/>
        </w:rPr>
        <w:t xml:space="preserve">), and found no significant differences between </w:t>
      </w:r>
      <w:r>
        <w:rPr>
          <w:color w:val="000000" w:themeColor="text1"/>
          <w:lang w:val="en-US"/>
        </w:rPr>
        <w:t>#</w:t>
      </w:r>
      <w:r w:rsidRPr="195DF729">
        <w:rPr>
          <w:color w:val="000000" w:themeColor="text1"/>
          <w:lang w:val="en-US"/>
        </w:rPr>
        <w:t xml:space="preserve">populations. Further analysis found little genetic variation between coral trout populations across </w:t>
      </w:r>
      <w:r>
        <w:rPr>
          <w:color w:val="000000" w:themeColor="text1"/>
          <w:lang w:val="en-US"/>
        </w:rPr>
        <w:t>#</w:t>
      </w:r>
      <w:r w:rsidRPr="195DF729">
        <w:rPr>
          <w:color w:val="000000" w:themeColor="text1"/>
          <w:lang w:val="en-US"/>
        </w:rPr>
        <w:t xml:space="preserve">the Great Barrier Reef (GBR) owing to spatial and temporal variation in larval recruitment. </w:t>
      </w:r>
    </w:p>
    <w:p w14:paraId="066E6B3B" w14:textId="77777777" w:rsidR="00444E97" w:rsidRDefault="00444E97" w:rsidP="00B36451">
      <w:pPr>
        <w:spacing w:line="240" w:lineRule="auto"/>
        <w:jc w:val="both"/>
        <w:rPr>
          <w:b/>
          <w:bCs/>
          <w:color w:val="FF0000"/>
          <w:lang w:val="en-US"/>
        </w:rPr>
      </w:pPr>
    </w:p>
    <w:p w14:paraId="5514723A" w14:textId="77777777" w:rsidR="00444E97" w:rsidRDefault="00444E97" w:rsidP="00B36451">
      <w:pPr>
        <w:spacing w:line="240" w:lineRule="auto"/>
        <w:jc w:val="both"/>
        <w:rPr>
          <w:b/>
          <w:bCs/>
          <w:color w:val="FF0000"/>
          <w:lang w:val="en-US"/>
        </w:rPr>
      </w:pPr>
    </w:p>
    <w:p w14:paraId="0C6EF2F7" w14:textId="77777777" w:rsidR="00444E97" w:rsidRDefault="00444E97" w:rsidP="00B36451">
      <w:pPr>
        <w:spacing w:line="240" w:lineRule="auto"/>
        <w:jc w:val="both"/>
        <w:rPr>
          <w:b/>
          <w:bCs/>
          <w:color w:val="FF0000"/>
          <w:lang w:val="en-US"/>
        </w:rPr>
      </w:pPr>
    </w:p>
    <w:p w14:paraId="176BA3AF" w14:textId="77777777" w:rsidR="00444E97" w:rsidRDefault="00444E97" w:rsidP="00B36451">
      <w:pPr>
        <w:spacing w:line="240" w:lineRule="auto"/>
        <w:jc w:val="both"/>
        <w:rPr>
          <w:b/>
          <w:bCs/>
          <w:color w:val="FF0000"/>
          <w:lang w:val="en-US"/>
        </w:rPr>
      </w:pPr>
    </w:p>
    <w:p w14:paraId="17731BA9" w14:textId="77777777" w:rsidR="00444E97" w:rsidRDefault="00444E97" w:rsidP="00B36451">
      <w:pPr>
        <w:spacing w:line="240" w:lineRule="auto"/>
        <w:jc w:val="both"/>
        <w:rPr>
          <w:b/>
          <w:bCs/>
          <w:color w:val="FF0000"/>
          <w:lang w:val="en-US"/>
        </w:rPr>
      </w:pPr>
    </w:p>
    <w:p w14:paraId="086A862F" w14:textId="79AA70BE" w:rsidR="0055034B" w:rsidRDefault="0055034B" w:rsidP="00B36451">
      <w:pPr>
        <w:spacing w:line="240" w:lineRule="auto"/>
        <w:jc w:val="both"/>
        <w:rPr>
          <w:lang w:val="en-US"/>
        </w:rPr>
      </w:pPr>
    </w:p>
    <w:p w14:paraId="1AB427A8" w14:textId="0C620A9C" w:rsidR="0055034B" w:rsidRDefault="0055034B" w:rsidP="00B36451">
      <w:pPr>
        <w:spacing w:line="240" w:lineRule="auto"/>
        <w:jc w:val="both"/>
        <w:rPr>
          <w:lang w:val="en-US"/>
        </w:rPr>
      </w:pPr>
    </w:p>
    <w:p w14:paraId="283DCD74" w14:textId="65FF9941" w:rsidR="0055034B" w:rsidRDefault="0055034B" w:rsidP="00B36451">
      <w:pPr>
        <w:spacing w:line="240" w:lineRule="auto"/>
        <w:jc w:val="both"/>
        <w:rPr>
          <w:lang w:val="en-US"/>
        </w:rPr>
      </w:pPr>
    </w:p>
    <w:p w14:paraId="19A742B5" w14:textId="40B6E967" w:rsidR="0055034B" w:rsidRDefault="0055034B" w:rsidP="00B36451">
      <w:pPr>
        <w:spacing w:line="240" w:lineRule="auto"/>
        <w:jc w:val="both"/>
        <w:rPr>
          <w:lang w:val="en-US"/>
        </w:rPr>
      </w:pPr>
    </w:p>
    <w:p w14:paraId="4424F17B" w14:textId="5850C616" w:rsidR="0055034B" w:rsidRDefault="0055034B" w:rsidP="00B36451">
      <w:pPr>
        <w:spacing w:line="240" w:lineRule="auto"/>
        <w:jc w:val="both"/>
        <w:rPr>
          <w:lang w:val="en-US"/>
        </w:rPr>
      </w:pPr>
    </w:p>
    <w:p w14:paraId="2DCC21FE" w14:textId="77777777" w:rsidR="0055034B" w:rsidRDefault="0055034B" w:rsidP="00B36451">
      <w:pPr>
        <w:spacing w:line="240" w:lineRule="auto"/>
        <w:jc w:val="both"/>
        <w:rPr>
          <w:lang w:val="en-US"/>
        </w:rPr>
      </w:pPr>
    </w:p>
    <w:p w14:paraId="598B90F4" w14:textId="77777777" w:rsidR="0099610A" w:rsidRDefault="0099610A" w:rsidP="00B36451">
      <w:pPr>
        <w:spacing w:line="240" w:lineRule="auto"/>
        <w:jc w:val="both"/>
        <w:rPr>
          <w:lang w:val="en-US"/>
        </w:rPr>
      </w:pPr>
    </w:p>
    <w:p w14:paraId="7498926D" w14:textId="77777777" w:rsidR="0018016A" w:rsidRDefault="0018016A" w:rsidP="00B36451">
      <w:pPr>
        <w:spacing w:line="240" w:lineRule="auto"/>
        <w:jc w:val="both"/>
        <w:rPr>
          <w:lang w:val="en-US"/>
        </w:rPr>
      </w:pPr>
    </w:p>
    <w:p w14:paraId="066F9DBC" w14:textId="77777777" w:rsidR="00BE5EF4" w:rsidRPr="006E6F6D" w:rsidRDefault="006B7ED1" w:rsidP="00B36451">
      <w:pPr>
        <w:spacing w:line="240" w:lineRule="auto"/>
        <w:rPr>
          <w:lang w:val="en-US"/>
        </w:rPr>
      </w:pPr>
      <w:r>
        <w:rPr>
          <w:lang w:val="en-US"/>
        </w:rPr>
        <w:t xml:space="preserve"> </w:t>
      </w:r>
    </w:p>
    <w:sectPr w:rsidR="00BE5EF4" w:rsidRPr="006E6F6D" w:rsidSect="00915706">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46BED" w14:textId="77777777" w:rsidR="00B25163" w:rsidRDefault="00B25163" w:rsidP="002B2275">
      <w:pPr>
        <w:spacing w:after="0" w:line="240" w:lineRule="auto"/>
      </w:pPr>
      <w:r>
        <w:separator/>
      </w:r>
    </w:p>
  </w:endnote>
  <w:endnote w:type="continuationSeparator" w:id="0">
    <w:p w14:paraId="71B053C0" w14:textId="77777777" w:rsidR="00B25163" w:rsidRDefault="00B25163" w:rsidP="002B2275">
      <w:pPr>
        <w:spacing w:after="0" w:line="240" w:lineRule="auto"/>
      </w:pPr>
      <w:r>
        <w:continuationSeparator/>
      </w:r>
    </w:p>
  </w:endnote>
  <w:endnote w:type="continuationNotice" w:id="1">
    <w:p w14:paraId="0A7F3C87" w14:textId="77777777" w:rsidR="00B25163" w:rsidRDefault="00B251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14:paraId="072D1E06" w14:textId="754250EC" w:rsidR="002B2275" w:rsidRDefault="002B22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332A4" w14:textId="77777777" w:rsidR="002B2275" w:rsidRDefault="002B2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58A47" w14:textId="77777777" w:rsidR="00B25163" w:rsidRDefault="00B25163" w:rsidP="002B2275">
      <w:pPr>
        <w:spacing w:after="0" w:line="240" w:lineRule="auto"/>
      </w:pPr>
      <w:r>
        <w:separator/>
      </w:r>
    </w:p>
  </w:footnote>
  <w:footnote w:type="continuationSeparator" w:id="0">
    <w:p w14:paraId="607FE8DC" w14:textId="77777777" w:rsidR="00B25163" w:rsidRDefault="00B25163" w:rsidP="002B2275">
      <w:pPr>
        <w:spacing w:after="0" w:line="240" w:lineRule="auto"/>
      </w:pPr>
      <w:r>
        <w:continuationSeparator/>
      </w:r>
    </w:p>
  </w:footnote>
  <w:footnote w:type="continuationNotice" w:id="1">
    <w:p w14:paraId="13D79083" w14:textId="77777777" w:rsidR="00B25163" w:rsidRDefault="00B251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D21"/>
    <w:rsid w:val="00002E5C"/>
    <w:rsid w:val="00004148"/>
    <w:rsid w:val="00004D03"/>
    <w:rsid w:val="0000501A"/>
    <w:rsid w:val="0000537F"/>
    <w:rsid w:val="00005456"/>
    <w:rsid w:val="000059BF"/>
    <w:rsid w:val="00005A84"/>
    <w:rsid w:val="00005B38"/>
    <w:rsid w:val="00006ABF"/>
    <w:rsid w:val="00007088"/>
    <w:rsid w:val="0000709A"/>
    <w:rsid w:val="000076E1"/>
    <w:rsid w:val="000105CE"/>
    <w:rsid w:val="00010FAC"/>
    <w:rsid w:val="000110A6"/>
    <w:rsid w:val="000110E5"/>
    <w:rsid w:val="0001120A"/>
    <w:rsid w:val="000114D7"/>
    <w:rsid w:val="000117DC"/>
    <w:rsid w:val="00012B73"/>
    <w:rsid w:val="00012F25"/>
    <w:rsid w:val="00013220"/>
    <w:rsid w:val="00013288"/>
    <w:rsid w:val="00014618"/>
    <w:rsid w:val="000149FC"/>
    <w:rsid w:val="0001503C"/>
    <w:rsid w:val="00015506"/>
    <w:rsid w:val="000160FF"/>
    <w:rsid w:val="000162EF"/>
    <w:rsid w:val="000167DF"/>
    <w:rsid w:val="00016FD1"/>
    <w:rsid w:val="00017083"/>
    <w:rsid w:val="00017DDE"/>
    <w:rsid w:val="00020088"/>
    <w:rsid w:val="00020157"/>
    <w:rsid w:val="00020CB5"/>
    <w:rsid w:val="00021B2C"/>
    <w:rsid w:val="000227EB"/>
    <w:rsid w:val="00022C55"/>
    <w:rsid w:val="00023026"/>
    <w:rsid w:val="00023028"/>
    <w:rsid w:val="000234FD"/>
    <w:rsid w:val="0002424A"/>
    <w:rsid w:val="0002430A"/>
    <w:rsid w:val="00024A8D"/>
    <w:rsid w:val="000254E8"/>
    <w:rsid w:val="000262B0"/>
    <w:rsid w:val="000263FB"/>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8FA"/>
    <w:rsid w:val="00036BCC"/>
    <w:rsid w:val="00037611"/>
    <w:rsid w:val="00037E5B"/>
    <w:rsid w:val="00040503"/>
    <w:rsid w:val="00040684"/>
    <w:rsid w:val="000407B4"/>
    <w:rsid w:val="00040A3E"/>
    <w:rsid w:val="0004186C"/>
    <w:rsid w:val="00041B89"/>
    <w:rsid w:val="00042E3E"/>
    <w:rsid w:val="00043313"/>
    <w:rsid w:val="00043BD6"/>
    <w:rsid w:val="00044042"/>
    <w:rsid w:val="0004467B"/>
    <w:rsid w:val="00044791"/>
    <w:rsid w:val="0004492C"/>
    <w:rsid w:val="00044A2A"/>
    <w:rsid w:val="00045208"/>
    <w:rsid w:val="00045209"/>
    <w:rsid w:val="0004589F"/>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57682"/>
    <w:rsid w:val="00060371"/>
    <w:rsid w:val="000608E2"/>
    <w:rsid w:val="00060B5A"/>
    <w:rsid w:val="00061724"/>
    <w:rsid w:val="00061BFA"/>
    <w:rsid w:val="00061D71"/>
    <w:rsid w:val="000626BB"/>
    <w:rsid w:val="0006309F"/>
    <w:rsid w:val="000634FC"/>
    <w:rsid w:val="0006369C"/>
    <w:rsid w:val="00063D72"/>
    <w:rsid w:val="0006414F"/>
    <w:rsid w:val="00064369"/>
    <w:rsid w:val="00064443"/>
    <w:rsid w:val="00064AA6"/>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7E5"/>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79A"/>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8"/>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13A"/>
    <w:rsid w:val="000C7519"/>
    <w:rsid w:val="000D034B"/>
    <w:rsid w:val="000D0640"/>
    <w:rsid w:val="000D0730"/>
    <w:rsid w:val="000D0C5E"/>
    <w:rsid w:val="000D103C"/>
    <w:rsid w:val="000D129F"/>
    <w:rsid w:val="000D1B6D"/>
    <w:rsid w:val="000D1D1C"/>
    <w:rsid w:val="000D1FD6"/>
    <w:rsid w:val="000D20C8"/>
    <w:rsid w:val="000D21A6"/>
    <w:rsid w:val="000D2E9D"/>
    <w:rsid w:val="000D3C15"/>
    <w:rsid w:val="000D3FB6"/>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7EE"/>
    <w:rsid w:val="000F1829"/>
    <w:rsid w:val="000F1CB0"/>
    <w:rsid w:val="000F2E21"/>
    <w:rsid w:val="000F34ED"/>
    <w:rsid w:val="000F3C3A"/>
    <w:rsid w:val="000F4D05"/>
    <w:rsid w:val="000F55B9"/>
    <w:rsid w:val="000F5E3B"/>
    <w:rsid w:val="000F5F55"/>
    <w:rsid w:val="000F61B7"/>
    <w:rsid w:val="000F639C"/>
    <w:rsid w:val="000F6432"/>
    <w:rsid w:val="000F6FCA"/>
    <w:rsid w:val="000F7D70"/>
    <w:rsid w:val="001003FB"/>
    <w:rsid w:val="00101988"/>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353"/>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00A"/>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795"/>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5B"/>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A8C"/>
    <w:rsid w:val="00152D15"/>
    <w:rsid w:val="00152EED"/>
    <w:rsid w:val="00153B19"/>
    <w:rsid w:val="00153E16"/>
    <w:rsid w:val="00153EF4"/>
    <w:rsid w:val="00154948"/>
    <w:rsid w:val="00154D1D"/>
    <w:rsid w:val="00155158"/>
    <w:rsid w:val="001553B5"/>
    <w:rsid w:val="001558B2"/>
    <w:rsid w:val="00155C2A"/>
    <w:rsid w:val="00155FE9"/>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4845"/>
    <w:rsid w:val="00165223"/>
    <w:rsid w:val="00166385"/>
    <w:rsid w:val="0016671A"/>
    <w:rsid w:val="00166977"/>
    <w:rsid w:val="001674EB"/>
    <w:rsid w:val="00170C5B"/>
    <w:rsid w:val="00171139"/>
    <w:rsid w:val="001729C5"/>
    <w:rsid w:val="00172D38"/>
    <w:rsid w:val="00173E50"/>
    <w:rsid w:val="0017447A"/>
    <w:rsid w:val="001744A5"/>
    <w:rsid w:val="00174D49"/>
    <w:rsid w:val="00175235"/>
    <w:rsid w:val="001772EC"/>
    <w:rsid w:val="00177A5F"/>
    <w:rsid w:val="00177BBB"/>
    <w:rsid w:val="0018016A"/>
    <w:rsid w:val="001807DD"/>
    <w:rsid w:val="00180880"/>
    <w:rsid w:val="00180915"/>
    <w:rsid w:val="00180A9A"/>
    <w:rsid w:val="001814DF"/>
    <w:rsid w:val="00181B85"/>
    <w:rsid w:val="001827DB"/>
    <w:rsid w:val="00182925"/>
    <w:rsid w:val="00182AE6"/>
    <w:rsid w:val="0018332E"/>
    <w:rsid w:val="00183419"/>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52C"/>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5DB"/>
    <w:rsid w:val="001A3682"/>
    <w:rsid w:val="001A44DE"/>
    <w:rsid w:val="001A520C"/>
    <w:rsid w:val="001A5AB1"/>
    <w:rsid w:val="001A66E9"/>
    <w:rsid w:val="001A70A5"/>
    <w:rsid w:val="001A7604"/>
    <w:rsid w:val="001B0BE7"/>
    <w:rsid w:val="001B0F9B"/>
    <w:rsid w:val="001B199C"/>
    <w:rsid w:val="001B2621"/>
    <w:rsid w:val="001B27F4"/>
    <w:rsid w:val="001B291E"/>
    <w:rsid w:val="001B2941"/>
    <w:rsid w:val="001B2F13"/>
    <w:rsid w:val="001B31E6"/>
    <w:rsid w:val="001B397B"/>
    <w:rsid w:val="001B399E"/>
    <w:rsid w:val="001B3AFA"/>
    <w:rsid w:val="001B3E92"/>
    <w:rsid w:val="001B5476"/>
    <w:rsid w:val="001B55F0"/>
    <w:rsid w:val="001B65B4"/>
    <w:rsid w:val="001B6D9B"/>
    <w:rsid w:val="001B7810"/>
    <w:rsid w:val="001B7BE4"/>
    <w:rsid w:val="001B7E1C"/>
    <w:rsid w:val="001C057D"/>
    <w:rsid w:val="001C0C34"/>
    <w:rsid w:val="001C0F75"/>
    <w:rsid w:val="001C1307"/>
    <w:rsid w:val="001C1474"/>
    <w:rsid w:val="001C1552"/>
    <w:rsid w:val="001C197C"/>
    <w:rsid w:val="001C2033"/>
    <w:rsid w:val="001C2574"/>
    <w:rsid w:val="001C26D3"/>
    <w:rsid w:val="001C2865"/>
    <w:rsid w:val="001C2FBE"/>
    <w:rsid w:val="001C4785"/>
    <w:rsid w:val="001C489F"/>
    <w:rsid w:val="001C5696"/>
    <w:rsid w:val="001C5C72"/>
    <w:rsid w:val="001C5E12"/>
    <w:rsid w:val="001C62A2"/>
    <w:rsid w:val="001C6344"/>
    <w:rsid w:val="001C696D"/>
    <w:rsid w:val="001C6DDC"/>
    <w:rsid w:val="001C6E1D"/>
    <w:rsid w:val="001C7334"/>
    <w:rsid w:val="001C76A6"/>
    <w:rsid w:val="001C7E6D"/>
    <w:rsid w:val="001D008E"/>
    <w:rsid w:val="001D0CBD"/>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1E0F"/>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2CF0"/>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17AEE"/>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B5F"/>
    <w:rsid w:val="00233C60"/>
    <w:rsid w:val="002344B7"/>
    <w:rsid w:val="002348D3"/>
    <w:rsid w:val="00234E7E"/>
    <w:rsid w:val="00236820"/>
    <w:rsid w:val="002372D0"/>
    <w:rsid w:val="0023737F"/>
    <w:rsid w:val="002374C0"/>
    <w:rsid w:val="002400C9"/>
    <w:rsid w:val="0024019E"/>
    <w:rsid w:val="002413CC"/>
    <w:rsid w:val="00241626"/>
    <w:rsid w:val="00241876"/>
    <w:rsid w:val="00241E65"/>
    <w:rsid w:val="00242AA7"/>
    <w:rsid w:val="00242BDB"/>
    <w:rsid w:val="002437A6"/>
    <w:rsid w:val="00243EAC"/>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9D4"/>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90"/>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32B"/>
    <w:rsid w:val="002958D5"/>
    <w:rsid w:val="0029619B"/>
    <w:rsid w:val="002968AF"/>
    <w:rsid w:val="00296B11"/>
    <w:rsid w:val="00296B96"/>
    <w:rsid w:val="002976E5"/>
    <w:rsid w:val="002A01FD"/>
    <w:rsid w:val="002A060D"/>
    <w:rsid w:val="002A0D3E"/>
    <w:rsid w:val="002A0E3A"/>
    <w:rsid w:val="002A0F71"/>
    <w:rsid w:val="002A110B"/>
    <w:rsid w:val="002A1399"/>
    <w:rsid w:val="002A24B3"/>
    <w:rsid w:val="002A25C7"/>
    <w:rsid w:val="002A342C"/>
    <w:rsid w:val="002A42A2"/>
    <w:rsid w:val="002A4D39"/>
    <w:rsid w:val="002A600B"/>
    <w:rsid w:val="002A63E8"/>
    <w:rsid w:val="002A6AA1"/>
    <w:rsid w:val="002A7327"/>
    <w:rsid w:val="002A756A"/>
    <w:rsid w:val="002A75CB"/>
    <w:rsid w:val="002A7C6D"/>
    <w:rsid w:val="002B0915"/>
    <w:rsid w:val="002B0C83"/>
    <w:rsid w:val="002B0C93"/>
    <w:rsid w:val="002B2275"/>
    <w:rsid w:val="002B3140"/>
    <w:rsid w:val="002B354F"/>
    <w:rsid w:val="002B3CCE"/>
    <w:rsid w:val="002B3E1C"/>
    <w:rsid w:val="002B47B3"/>
    <w:rsid w:val="002B4A5B"/>
    <w:rsid w:val="002B625B"/>
    <w:rsid w:val="002B7245"/>
    <w:rsid w:val="002B7C5C"/>
    <w:rsid w:val="002C00A5"/>
    <w:rsid w:val="002C0DAA"/>
    <w:rsid w:val="002C0E4A"/>
    <w:rsid w:val="002C1021"/>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2FD5"/>
    <w:rsid w:val="002D3200"/>
    <w:rsid w:val="002D391E"/>
    <w:rsid w:val="002D40A9"/>
    <w:rsid w:val="002D4324"/>
    <w:rsid w:val="002D4550"/>
    <w:rsid w:val="002D462B"/>
    <w:rsid w:val="002D46F4"/>
    <w:rsid w:val="002D4771"/>
    <w:rsid w:val="002D47C7"/>
    <w:rsid w:val="002D4802"/>
    <w:rsid w:val="002D490C"/>
    <w:rsid w:val="002D4CC8"/>
    <w:rsid w:val="002D5252"/>
    <w:rsid w:val="002D6481"/>
    <w:rsid w:val="002D7202"/>
    <w:rsid w:val="002D758A"/>
    <w:rsid w:val="002D7A93"/>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35B"/>
    <w:rsid w:val="002F1739"/>
    <w:rsid w:val="002F18F3"/>
    <w:rsid w:val="002F1FA6"/>
    <w:rsid w:val="002F29E4"/>
    <w:rsid w:val="002F29FF"/>
    <w:rsid w:val="002F2F1D"/>
    <w:rsid w:val="002F40CB"/>
    <w:rsid w:val="002F42C1"/>
    <w:rsid w:val="002F4671"/>
    <w:rsid w:val="002F531B"/>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1CF"/>
    <w:rsid w:val="0030525A"/>
    <w:rsid w:val="0030531B"/>
    <w:rsid w:val="00306D92"/>
    <w:rsid w:val="003078FF"/>
    <w:rsid w:val="00310B8D"/>
    <w:rsid w:val="003114D7"/>
    <w:rsid w:val="0031179B"/>
    <w:rsid w:val="00312DC1"/>
    <w:rsid w:val="003136FB"/>
    <w:rsid w:val="00313DF7"/>
    <w:rsid w:val="0031542C"/>
    <w:rsid w:val="0031609C"/>
    <w:rsid w:val="00316817"/>
    <w:rsid w:val="003169E5"/>
    <w:rsid w:val="00317D56"/>
    <w:rsid w:val="00317DBF"/>
    <w:rsid w:val="00320265"/>
    <w:rsid w:val="00320B13"/>
    <w:rsid w:val="00321914"/>
    <w:rsid w:val="00322B02"/>
    <w:rsid w:val="003230F2"/>
    <w:rsid w:val="003232A7"/>
    <w:rsid w:val="00323501"/>
    <w:rsid w:val="00323A07"/>
    <w:rsid w:val="00324775"/>
    <w:rsid w:val="003252FB"/>
    <w:rsid w:val="00325747"/>
    <w:rsid w:val="00325DAE"/>
    <w:rsid w:val="00325DEA"/>
    <w:rsid w:val="00326249"/>
    <w:rsid w:val="00330189"/>
    <w:rsid w:val="0033049E"/>
    <w:rsid w:val="00331DB9"/>
    <w:rsid w:val="0033385E"/>
    <w:rsid w:val="003338FA"/>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55E"/>
    <w:rsid w:val="00351CBC"/>
    <w:rsid w:val="00351D68"/>
    <w:rsid w:val="00351E29"/>
    <w:rsid w:val="00351E2A"/>
    <w:rsid w:val="00352612"/>
    <w:rsid w:val="00352B17"/>
    <w:rsid w:val="00353A6D"/>
    <w:rsid w:val="00354732"/>
    <w:rsid w:val="003548E6"/>
    <w:rsid w:val="00355D57"/>
    <w:rsid w:val="00356201"/>
    <w:rsid w:val="003565AD"/>
    <w:rsid w:val="00356ADC"/>
    <w:rsid w:val="00356DE8"/>
    <w:rsid w:val="00356E8A"/>
    <w:rsid w:val="003572BB"/>
    <w:rsid w:val="0035754A"/>
    <w:rsid w:val="003602CD"/>
    <w:rsid w:val="0036041C"/>
    <w:rsid w:val="00360EF3"/>
    <w:rsid w:val="0036170D"/>
    <w:rsid w:val="00361F4F"/>
    <w:rsid w:val="00362802"/>
    <w:rsid w:val="003637EB"/>
    <w:rsid w:val="003639C8"/>
    <w:rsid w:val="00363D31"/>
    <w:rsid w:val="003651A8"/>
    <w:rsid w:val="00365507"/>
    <w:rsid w:val="00365B4F"/>
    <w:rsid w:val="00365E21"/>
    <w:rsid w:val="0036748D"/>
    <w:rsid w:val="003677F4"/>
    <w:rsid w:val="003704AD"/>
    <w:rsid w:val="00370515"/>
    <w:rsid w:val="00370C9F"/>
    <w:rsid w:val="00370E97"/>
    <w:rsid w:val="003710CD"/>
    <w:rsid w:val="003717BF"/>
    <w:rsid w:val="00371B9F"/>
    <w:rsid w:val="00372601"/>
    <w:rsid w:val="00373346"/>
    <w:rsid w:val="00373A16"/>
    <w:rsid w:val="00374080"/>
    <w:rsid w:val="0037413A"/>
    <w:rsid w:val="00374A7F"/>
    <w:rsid w:val="00374CE1"/>
    <w:rsid w:val="00375787"/>
    <w:rsid w:val="00375B10"/>
    <w:rsid w:val="00375B8C"/>
    <w:rsid w:val="00375BDC"/>
    <w:rsid w:val="00376F7E"/>
    <w:rsid w:val="00377398"/>
    <w:rsid w:val="003773FE"/>
    <w:rsid w:val="00377680"/>
    <w:rsid w:val="0038023F"/>
    <w:rsid w:val="003802B6"/>
    <w:rsid w:val="00380A81"/>
    <w:rsid w:val="00380ACC"/>
    <w:rsid w:val="00380BAE"/>
    <w:rsid w:val="003810AB"/>
    <w:rsid w:val="00381162"/>
    <w:rsid w:val="003813FF"/>
    <w:rsid w:val="00381E9D"/>
    <w:rsid w:val="00382599"/>
    <w:rsid w:val="0038322E"/>
    <w:rsid w:val="0038349C"/>
    <w:rsid w:val="0038375C"/>
    <w:rsid w:val="00383B04"/>
    <w:rsid w:val="003840EA"/>
    <w:rsid w:val="00384596"/>
    <w:rsid w:val="003845D6"/>
    <w:rsid w:val="00384727"/>
    <w:rsid w:val="003847C0"/>
    <w:rsid w:val="0038549D"/>
    <w:rsid w:val="00385F19"/>
    <w:rsid w:val="00386616"/>
    <w:rsid w:val="00386A85"/>
    <w:rsid w:val="00387103"/>
    <w:rsid w:val="00391A44"/>
    <w:rsid w:val="00391FB9"/>
    <w:rsid w:val="00392114"/>
    <w:rsid w:val="00392485"/>
    <w:rsid w:val="00392922"/>
    <w:rsid w:val="00393131"/>
    <w:rsid w:val="00393456"/>
    <w:rsid w:val="00393AF9"/>
    <w:rsid w:val="0039427A"/>
    <w:rsid w:val="003949F7"/>
    <w:rsid w:val="00394A71"/>
    <w:rsid w:val="00394A93"/>
    <w:rsid w:val="00394B41"/>
    <w:rsid w:val="003950AF"/>
    <w:rsid w:val="003957F2"/>
    <w:rsid w:val="00395A5E"/>
    <w:rsid w:val="00395BBE"/>
    <w:rsid w:val="0039663F"/>
    <w:rsid w:val="00396C08"/>
    <w:rsid w:val="003A0DB4"/>
    <w:rsid w:val="003A0F0F"/>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2549"/>
    <w:rsid w:val="003C3D71"/>
    <w:rsid w:val="003C3E26"/>
    <w:rsid w:val="003C3E88"/>
    <w:rsid w:val="003C423A"/>
    <w:rsid w:val="003C477A"/>
    <w:rsid w:val="003C4AD7"/>
    <w:rsid w:val="003C4E20"/>
    <w:rsid w:val="003C4E84"/>
    <w:rsid w:val="003C4F89"/>
    <w:rsid w:val="003C51CB"/>
    <w:rsid w:val="003C58E2"/>
    <w:rsid w:val="003C60AB"/>
    <w:rsid w:val="003C678B"/>
    <w:rsid w:val="003C6882"/>
    <w:rsid w:val="003C6C72"/>
    <w:rsid w:val="003C73A3"/>
    <w:rsid w:val="003C7847"/>
    <w:rsid w:val="003C7A6F"/>
    <w:rsid w:val="003C7AE4"/>
    <w:rsid w:val="003C7B16"/>
    <w:rsid w:val="003D0738"/>
    <w:rsid w:val="003D0763"/>
    <w:rsid w:val="003D0B01"/>
    <w:rsid w:val="003D226A"/>
    <w:rsid w:val="003D31EB"/>
    <w:rsid w:val="003D34C6"/>
    <w:rsid w:val="003D40D8"/>
    <w:rsid w:val="003D4771"/>
    <w:rsid w:val="003D4FCA"/>
    <w:rsid w:val="003D5078"/>
    <w:rsid w:val="003D527D"/>
    <w:rsid w:val="003D55FE"/>
    <w:rsid w:val="003D59CF"/>
    <w:rsid w:val="003D5C56"/>
    <w:rsid w:val="003D5E38"/>
    <w:rsid w:val="003D6EBC"/>
    <w:rsid w:val="003D713C"/>
    <w:rsid w:val="003D73EF"/>
    <w:rsid w:val="003D7B43"/>
    <w:rsid w:val="003E09AA"/>
    <w:rsid w:val="003E1379"/>
    <w:rsid w:val="003E14EF"/>
    <w:rsid w:val="003E16CA"/>
    <w:rsid w:val="003E22FE"/>
    <w:rsid w:val="003E2422"/>
    <w:rsid w:val="003E2F8B"/>
    <w:rsid w:val="003E3003"/>
    <w:rsid w:val="003E4E68"/>
    <w:rsid w:val="003E53E0"/>
    <w:rsid w:val="003E600E"/>
    <w:rsid w:val="003E6469"/>
    <w:rsid w:val="003E6664"/>
    <w:rsid w:val="003E6EE6"/>
    <w:rsid w:val="003E7351"/>
    <w:rsid w:val="003E78F5"/>
    <w:rsid w:val="003E7A9A"/>
    <w:rsid w:val="003F02F6"/>
    <w:rsid w:val="003F037F"/>
    <w:rsid w:val="003F0C90"/>
    <w:rsid w:val="003F0EB0"/>
    <w:rsid w:val="003F1741"/>
    <w:rsid w:val="003F18D3"/>
    <w:rsid w:val="003F196C"/>
    <w:rsid w:val="003F23EA"/>
    <w:rsid w:val="003F30DD"/>
    <w:rsid w:val="003F371E"/>
    <w:rsid w:val="003F3A8B"/>
    <w:rsid w:val="003F476A"/>
    <w:rsid w:val="003F4E2C"/>
    <w:rsid w:val="003F5726"/>
    <w:rsid w:val="003F59ED"/>
    <w:rsid w:val="003F5C3C"/>
    <w:rsid w:val="003F6298"/>
    <w:rsid w:val="003F6510"/>
    <w:rsid w:val="003F683E"/>
    <w:rsid w:val="003F69EA"/>
    <w:rsid w:val="003F6F27"/>
    <w:rsid w:val="00400FF6"/>
    <w:rsid w:val="00401012"/>
    <w:rsid w:val="00401EA0"/>
    <w:rsid w:val="00402300"/>
    <w:rsid w:val="004024BB"/>
    <w:rsid w:val="00402551"/>
    <w:rsid w:val="00402790"/>
    <w:rsid w:val="004040D3"/>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2BD"/>
    <w:rsid w:val="00410C26"/>
    <w:rsid w:val="00410D1B"/>
    <w:rsid w:val="00410DD9"/>
    <w:rsid w:val="00411098"/>
    <w:rsid w:val="004110F6"/>
    <w:rsid w:val="004111E0"/>
    <w:rsid w:val="004119ED"/>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4F6"/>
    <w:rsid w:val="0042463B"/>
    <w:rsid w:val="00424820"/>
    <w:rsid w:val="00424D6B"/>
    <w:rsid w:val="004253C6"/>
    <w:rsid w:val="00425481"/>
    <w:rsid w:val="00425BAA"/>
    <w:rsid w:val="0042652D"/>
    <w:rsid w:val="004267B7"/>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4950"/>
    <w:rsid w:val="00435170"/>
    <w:rsid w:val="0043524F"/>
    <w:rsid w:val="004356BB"/>
    <w:rsid w:val="004356E4"/>
    <w:rsid w:val="0043573B"/>
    <w:rsid w:val="00436491"/>
    <w:rsid w:val="00436520"/>
    <w:rsid w:val="0043709D"/>
    <w:rsid w:val="0043745E"/>
    <w:rsid w:val="00437C9C"/>
    <w:rsid w:val="00440548"/>
    <w:rsid w:val="0044142F"/>
    <w:rsid w:val="00441F9A"/>
    <w:rsid w:val="00442861"/>
    <w:rsid w:val="0044302C"/>
    <w:rsid w:val="004432FB"/>
    <w:rsid w:val="00443543"/>
    <w:rsid w:val="0044419D"/>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E49"/>
    <w:rsid w:val="00451F1A"/>
    <w:rsid w:val="004522C3"/>
    <w:rsid w:val="00452623"/>
    <w:rsid w:val="00452AC6"/>
    <w:rsid w:val="00452F8D"/>
    <w:rsid w:val="00453078"/>
    <w:rsid w:val="00453A60"/>
    <w:rsid w:val="00454427"/>
    <w:rsid w:val="004547D9"/>
    <w:rsid w:val="00454DE5"/>
    <w:rsid w:val="00455299"/>
    <w:rsid w:val="00455A22"/>
    <w:rsid w:val="00455D7A"/>
    <w:rsid w:val="00456322"/>
    <w:rsid w:val="00456B2B"/>
    <w:rsid w:val="00456C63"/>
    <w:rsid w:val="00456DD3"/>
    <w:rsid w:val="00457306"/>
    <w:rsid w:val="00457BF8"/>
    <w:rsid w:val="00457C44"/>
    <w:rsid w:val="00457DDB"/>
    <w:rsid w:val="00457ECA"/>
    <w:rsid w:val="00460326"/>
    <w:rsid w:val="0046048C"/>
    <w:rsid w:val="00460850"/>
    <w:rsid w:val="00460B79"/>
    <w:rsid w:val="0046159D"/>
    <w:rsid w:val="00461698"/>
    <w:rsid w:val="00461BAD"/>
    <w:rsid w:val="00462A06"/>
    <w:rsid w:val="00462B0B"/>
    <w:rsid w:val="00463063"/>
    <w:rsid w:val="004633B2"/>
    <w:rsid w:val="00464418"/>
    <w:rsid w:val="0046446A"/>
    <w:rsid w:val="00464696"/>
    <w:rsid w:val="00464BB0"/>
    <w:rsid w:val="00464CED"/>
    <w:rsid w:val="004653A1"/>
    <w:rsid w:val="0046582A"/>
    <w:rsid w:val="004668D3"/>
    <w:rsid w:val="00466DD3"/>
    <w:rsid w:val="00467DF4"/>
    <w:rsid w:val="0047042A"/>
    <w:rsid w:val="00473020"/>
    <w:rsid w:val="0047406D"/>
    <w:rsid w:val="00474375"/>
    <w:rsid w:val="00474A97"/>
    <w:rsid w:val="004759AC"/>
    <w:rsid w:val="00475FF5"/>
    <w:rsid w:val="004763F0"/>
    <w:rsid w:val="00476B1D"/>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87D27"/>
    <w:rsid w:val="00490C50"/>
    <w:rsid w:val="00491148"/>
    <w:rsid w:val="00491419"/>
    <w:rsid w:val="004918CA"/>
    <w:rsid w:val="004925EB"/>
    <w:rsid w:val="004926A2"/>
    <w:rsid w:val="004934E9"/>
    <w:rsid w:val="00493631"/>
    <w:rsid w:val="00493956"/>
    <w:rsid w:val="004939C5"/>
    <w:rsid w:val="00493A63"/>
    <w:rsid w:val="004940E2"/>
    <w:rsid w:val="00494198"/>
    <w:rsid w:val="00496374"/>
    <w:rsid w:val="004965C6"/>
    <w:rsid w:val="004968EA"/>
    <w:rsid w:val="00496BD2"/>
    <w:rsid w:val="0049718A"/>
    <w:rsid w:val="004A059E"/>
    <w:rsid w:val="004A0995"/>
    <w:rsid w:val="004A16B0"/>
    <w:rsid w:val="004A2480"/>
    <w:rsid w:val="004A24F3"/>
    <w:rsid w:val="004A2750"/>
    <w:rsid w:val="004A28B6"/>
    <w:rsid w:val="004A30F1"/>
    <w:rsid w:val="004A381A"/>
    <w:rsid w:val="004A3B76"/>
    <w:rsid w:val="004A461A"/>
    <w:rsid w:val="004A474C"/>
    <w:rsid w:val="004A487B"/>
    <w:rsid w:val="004A55FB"/>
    <w:rsid w:val="004A59D2"/>
    <w:rsid w:val="004A5B5F"/>
    <w:rsid w:val="004A6FD1"/>
    <w:rsid w:val="004A7107"/>
    <w:rsid w:val="004A7258"/>
    <w:rsid w:val="004A7868"/>
    <w:rsid w:val="004A7925"/>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1B4F"/>
    <w:rsid w:val="004C2676"/>
    <w:rsid w:val="004C2C3F"/>
    <w:rsid w:val="004C2CED"/>
    <w:rsid w:val="004C38E0"/>
    <w:rsid w:val="004C3B3E"/>
    <w:rsid w:val="004C43AF"/>
    <w:rsid w:val="004C448D"/>
    <w:rsid w:val="004C45D8"/>
    <w:rsid w:val="004C494C"/>
    <w:rsid w:val="004C59DD"/>
    <w:rsid w:val="004C6E3A"/>
    <w:rsid w:val="004C76FF"/>
    <w:rsid w:val="004D04B2"/>
    <w:rsid w:val="004D059A"/>
    <w:rsid w:val="004D0F57"/>
    <w:rsid w:val="004D10A4"/>
    <w:rsid w:val="004D1BF4"/>
    <w:rsid w:val="004D1E64"/>
    <w:rsid w:val="004D1E6E"/>
    <w:rsid w:val="004D2390"/>
    <w:rsid w:val="004D267D"/>
    <w:rsid w:val="004D286C"/>
    <w:rsid w:val="004D337F"/>
    <w:rsid w:val="004D3B0C"/>
    <w:rsid w:val="004D419D"/>
    <w:rsid w:val="004D4BBA"/>
    <w:rsid w:val="004D4E03"/>
    <w:rsid w:val="004D4E39"/>
    <w:rsid w:val="004D4F5F"/>
    <w:rsid w:val="004D533B"/>
    <w:rsid w:val="004D55BF"/>
    <w:rsid w:val="004D5760"/>
    <w:rsid w:val="004D6665"/>
    <w:rsid w:val="004D704D"/>
    <w:rsid w:val="004D71F7"/>
    <w:rsid w:val="004D7704"/>
    <w:rsid w:val="004D773E"/>
    <w:rsid w:val="004D7888"/>
    <w:rsid w:val="004D7E53"/>
    <w:rsid w:val="004E1C1C"/>
    <w:rsid w:val="004E2117"/>
    <w:rsid w:val="004E2383"/>
    <w:rsid w:val="004E2D8C"/>
    <w:rsid w:val="004E333A"/>
    <w:rsid w:val="004E49E9"/>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2F31"/>
    <w:rsid w:val="004F3221"/>
    <w:rsid w:val="004F4473"/>
    <w:rsid w:val="004F4EF2"/>
    <w:rsid w:val="004F4FF2"/>
    <w:rsid w:val="004F5068"/>
    <w:rsid w:val="004F5295"/>
    <w:rsid w:val="004F5483"/>
    <w:rsid w:val="004F674C"/>
    <w:rsid w:val="004F6A83"/>
    <w:rsid w:val="004F6F67"/>
    <w:rsid w:val="004F710A"/>
    <w:rsid w:val="004F75EC"/>
    <w:rsid w:val="004F79DE"/>
    <w:rsid w:val="004F7F81"/>
    <w:rsid w:val="0050026C"/>
    <w:rsid w:val="00500D27"/>
    <w:rsid w:val="0050116A"/>
    <w:rsid w:val="00501730"/>
    <w:rsid w:val="005039E8"/>
    <w:rsid w:val="00503AAF"/>
    <w:rsid w:val="00504C4F"/>
    <w:rsid w:val="00505CFC"/>
    <w:rsid w:val="00505FFF"/>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17D13"/>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876"/>
    <w:rsid w:val="00527986"/>
    <w:rsid w:val="00530709"/>
    <w:rsid w:val="0053088F"/>
    <w:rsid w:val="00530D58"/>
    <w:rsid w:val="005331C8"/>
    <w:rsid w:val="00534CDE"/>
    <w:rsid w:val="00534DE5"/>
    <w:rsid w:val="00534F81"/>
    <w:rsid w:val="005354DC"/>
    <w:rsid w:val="005356F2"/>
    <w:rsid w:val="00535B4F"/>
    <w:rsid w:val="00535FAA"/>
    <w:rsid w:val="005361E6"/>
    <w:rsid w:val="0054001E"/>
    <w:rsid w:val="0054050E"/>
    <w:rsid w:val="00540A06"/>
    <w:rsid w:val="00540FCC"/>
    <w:rsid w:val="00541612"/>
    <w:rsid w:val="00541CA1"/>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0CD8"/>
    <w:rsid w:val="005523DA"/>
    <w:rsid w:val="00553426"/>
    <w:rsid w:val="0055344E"/>
    <w:rsid w:val="00553607"/>
    <w:rsid w:val="0055379D"/>
    <w:rsid w:val="00553C0B"/>
    <w:rsid w:val="00554169"/>
    <w:rsid w:val="005543D7"/>
    <w:rsid w:val="00554642"/>
    <w:rsid w:val="00554D6A"/>
    <w:rsid w:val="00554EBA"/>
    <w:rsid w:val="00555D35"/>
    <w:rsid w:val="00555DD3"/>
    <w:rsid w:val="0055600E"/>
    <w:rsid w:val="0055662C"/>
    <w:rsid w:val="0055669B"/>
    <w:rsid w:val="00556867"/>
    <w:rsid w:val="00556B71"/>
    <w:rsid w:val="00556C7F"/>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3D8"/>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A90"/>
    <w:rsid w:val="00587EF8"/>
    <w:rsid w:val="0059012E"/>
    <w:rsid w:val="0059053C"/>
    <w:rsid w:val="0059077C"/>
    <w:rsid w:val="00590B0D"/>
    <w:rsid w:val="0059109E"/>
    <w:rsid w:val="00591149"/>
    <w:rsid w:val="00591C53"/>
    <w:rsid w:val="005929CB"/>
    <w:rsid w:val="00593E0A"/>
    <w:rsid w:val="00593EF8"/>
    <w:rsid w:val="00594874"/>
    <w:rsid w:val="00595B33"/>
    <w:rsid w:val="0059649D"/>
    <w:rsid w:val="00596FEE"/>
    <w:rsid w:val="00597836"/>
    <w:rsid w:val="00597906"/>
    <w:rsid w:val="00597DB3"/>
    <w:rsid w:val="00597FED"/>
    <w:rsid w:val="005A005B"/>
    <w:rsid w:val="005A0800"/>
    <w:rsid w:val="005A1409"/>
    <w:rsid w:val="005A1743"/>
    <w:rsid w:val="005A1920"/>
    <w:rsid w:val="005A1DEE"/>
    <w:rsid w:val="005A1FBE"/>
    <w:rsid w:val="005A20DF"/>
    <w:rsid w:val="005A2BE6"/>
    <w:rsid w:val="005A3BDB"/>
    <w:rsid w:val="005A5201"/>
    <w:rsid w:val="005A5785"/>
    <w:rsid w:val="005A5897"/>
    <w:rsid w:val="005A5AC0"/>
    <w:rsid w:val="005A66B5"/>
    <w:rsid w:val="005A7441"/>
    <w:rsid w:val="005A758D"/>
    <w:rsid w:val="005A794F"/>
    <w:rsid w:val="005A796A"/>
    <w:rsid w:val="005B00DB"/>
    <w:rsid w:val="005B1419"/>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5A8E"/>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612A"/>
    <w:rsid w:val="005D6514"/>
    <w:rsid w:val="005D69A8"/>
    <w:rsid w:val="005D6FC8"/>
    <w:rsid w:val="005D7531"/>
    <w:rsid w:val="005D7792"/>
    <w:rsid w:val="005D78F3"/>
    <w:rsid w:val="005E00F9"/>
    <w:rsid w:val="005E04E3"/>
    <w:rsid w:val="005E0FBB"/>
    <w:rsid w:val="005E1686"/>
    <w:rsid w:val="005E2041"/>
    <w:rsid w:val="005E208B"/>
    <w:rsid w:val="005E21C0"/>
    <w:rsid w:val="005E22EC"/>
    <w:rsid w:val="005E230F"/>
    <w:rsid w:val="005E3B2F"/>
    <w:rsid w:val="005E4038"/>
    <w:rsid w:val="005E4481"/>
    <w:rsid w:val="005E4BA4"/>
    <w:rsid w:val="005E4D78"/>
    <w:rsid w:val="005E58D7"/>
    <w:rsid w:val="005E5AB7"/>
    <w:rsid w:val="005E5ED2"/>
    <w:rsid w:val="005E6873"/>
    <w:rsid w:val="005E69A9"/>
    <w:rsid w:val="005E6E3E"/>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2F84"/>
    <w:rsid w:val="00603052"/>
    <w:rsid w:val="006032C7"/>
    <w:rsid w:val="00603457"/>
    <w:rsid w:val="00603921"/>
    <w:rsid w:val="006039AB"/>
    <w:rsid w:val="00603A07"/>
    <w:rsid w:val="00603B1B"/>
    <w:rsid w:val="00603BBF"/>
    <w:rsid w:val="00603CB4"/>
    <w:rsid w:val="00603D7C"/>
    <w:rsid w:val="00604379"/>
    <w:rsid w:val="00604478"/>
    <w:rsid w:val="006048C7"/>
    <w:rsid w:val="0060495D"/>
    <w:rsid w:val="006055BA"/>
    <w:rsid w:val="00605F9D"/>
    <w:rsid w:val="0060656C"/>
    <w:rsid w:val="0060667E"/>
    <w:rsid w:val="00606BC2"/>
    <w:rsid w:val="00606BCA"/>
    <w:rsid w:val="00607AB0"/>
    <w:rsid w:val="00607F4B"/>
    <w:rsid w:val="00610812"/>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C4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5C4A"/>
    <w:rsid w:val="00646911"/>
    <w:rsid w:val="0064693A"/>
    <w:rsid w:val="00647626"/>
    <w:rsid w:val="00650CA0"/>
    <w:rsid w:val="0065185B"/>
    <w:rsid w:val="00651FDA"/>
    <w:rsid w:val="00652588"/>
    <w:rsid w:val="00654A6C"/>
    <w:rsid w:val="006559B4"/>
    <w:rsid w:val="00655D0D"/>
    <w:rsid w:val="00655E5E"/>
    <w:rsid w:val="00656328"/>
    <w:rsid w:val="00656A49"/>
    <w:rsid w:val="0065704C"/>
    <w:rsid w:val="00657451"/>
    <w:rsid w:val="0065748F"/>
    <w:rsid w:val="006576DD"/>
    <w:rsid w:val="00657762"/>
    <w:rsid w:val="00657D54"/>
    <w:rsid w:val="0066110C"/>
    <w:rsid w:val="006616FC"/>
    <w:rsid w:val="00661AE5"/>
    <w:rsid w:val="00661EFB"/>
    <w:rsid w:val="00661F63"/>
    <w:rsid w:val="00662010"/>
    <w:rsid w:val="006620E3"/>
    <w:rsid w:val="006622FF"/>
    <w:rsid w:val="006625D5"/>
    <w:rsid w:val="006628D0"/>
    <w:rsid w:val="0066365A"/>
    <w:rsid w:val="00663DA9"/>
    <w:rsid w:val="00664068"/>
    <w:rsid w:val="006640CB"/>
    <w:rsid w:val="00664168"/>
    <w:rsid w:val="00664373"/>
    <w:rsid w:val="0066443A"/>
    <w:rsid w:val="00664CB5"/>
    <w:rsid w:val="006662DC"/>
    <w:rsid w:val="00666741"/>
    <w:rsid w:val="0066721C"/>
    <w:rsid w:val="00667291"/>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0D7C"/>
    <w:rsid w:val="0068163A"/>
    <w:rsid w:val="00681AA2"/>
    <w:rsid w:val="00681AB7"/>
    <w:rsid w:val="006824CA"/>
    <w:rsid w:val="0068256E"/>
    <w:rsid w:val="00682BB3"/>
    <w:rsid w:val="00683503"/>
    <w:rsid w:val="00683C63"/>
    <w:rsid w:val="006848B6"/>
    <w:rsid w:val="006848D2"/>
    <w:rsid w:val="00684B42"/>
    <w:rsid w:val="00685B27"/>
    <w:rsid w:val="00686330"/>
    <w:rsid w:val="0068736D"/>
    <w:rsid w:val="00687DE9"/>
    <w:rsid w:val="0069042B"/>
    <w:rsid w:val="00690CC9"/>
    <w:rsid w:val="00690E37"/>
    <w:rsid w:val="006924B5"/>
    <w:rsid w:val="00692E14"/>
    <w:rsid w:val="00692E80"/>
    <w:rsid w:val="006933A9"/>
    <w:rsid w:val="0069409A"/>
    <w:rsid w:val="00694123"/>
    <w:rsid w:val="00694137"/>
    <w:rsid w:val="006941EF"/>
    <w:rsid w:val="006954BC"/>
    <w:rsid w:val="00695556"/>
    <w:rsid w:val="006961C1"/>
    <w:rsid w:val="0069654F"/>
    <w:rsid w:val="0069676B"/>
    <w:rsid w:val="00697609"/>
    <w:rsid w:val="00697810"/>
    <w:rsid w:val="006A0322"/>
    <w:rsid w:val="006A073E"/>
    <w:rsid w:val="006A0FA7"/>
    <w:rsid w:val="006A1420"/>
    <w:rsid w:val="006A274E"/>
    <w:rsid w:val="006A27EB"/>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1F4"/>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3F0"/>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D737D"/>
    <w:rsid w:val="006D77EA"/>
    <w:rsid w:val="006E0203"/>
    <w:rsid w:val="006E0AC3"/>
    <w:rsid w:val="006E0D76"/>
    <w:rsid w:val="006E1411"/>
    <w:rsid w:val="006E1638"/>
    <w:rsid w:val="006E2221"/>
    <w:rsid w:val="006E2339"/>
    <w:rsid w:val="006E29D5"/>
    <w:rsid w:val="006E2BE2"/>
    <w:rsid w:val="006E3A3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297"/>
    <w:rsid w:val="006F070A"/>
    <w:rsid w:val="006F0714"/>
    <w:rsid w:val="006F072C"/>
    <w:rsid w:val="006F18F8"/>
    <w:rsid w:val="006F19FF"/>
    <w:rsid w:val="006F1E15"/>
    <w:rsid w:val="006F2C26"/>
    <w:rsid w:val="006F2F1C"/>
    <w:rsid w:val="006F3534"/>
    <w:rsid w:val="006F404E"/>
    <w:rsid w:val="006F4AFA"/>
    <w:rsid w:val="006F5C9A"/>
    <w:rsid w:val="006F60AF"/>
    <w:rsid w:val="006F7D41"/>
    <w:rsid w:val="007000D5"/>
    <w:rsid w:val="007016AA"/>
    <w:rsid w:val="00702681"/>
    <w:rsid w:val="0070375E"/>
    <w:rsid w:val="007038A4"/>
    <w:rsid w:val="007049B2"/>
    <w:rsid w:val="007053A7"/>
    <w:rsid w:val="00705D57"/>
    <w:rsid w:val="00705DCB"/>
    <w:rsid w:val="007062DD"/>
    <w:rsid w:val="007063CE"/>
    <w:rsid w:val="00706EC3"/>
    <w:rsid w:val="00707860"/>
    <w:rsid w:val="00707B14"/>
    <w:rsid w:val="00711126"/>
    <w:rsid w:val="00711A83"/>
    <w:rsid w:val="00711DAF"/>
    <w:rsid w:val="00712990"/>
    <w:rsid w:val="00712B3B"/>
    <w:rsid w:val="00712E64"/>
    <w:rsid w:val="00713141"/>
    <w:rsid w:val="00713233"/>
    <w:rsid w:val="0071480D"/>
    <w:rsid w:val="00714B77"/>
    <w:rsid w:val="007158C5"/>
    <w:rsid w:val="0071634D"/>
    <w:rsid w:val="00716BCC"/>
    <w:rsid w:val="00716C97"/>
    <w:rsid w:val="0071722B"/>
    <w:rsid w:val="00717404"/>
    <w:rsid w:val="00717766"/>
    <w:rsid w:val="00717C75"/>
    <w:rsid w:val="00717E97"/>
    <w:rsid w:val="007203B1"/>
    <w:rsid w:val="00721D40"/>
    <w:rsid w:val="00722326"/>
    <w:rsid w:val="0072265E"/>
    <w:rsid w:val="00722B77"/>
    <w:rsid w:val="0072370F"/>
    <w:rsid w:val="007243B4"/>
    <w:rsid w:val="00724869"/>
    <w:rsid w:val="00724EB6"/>
    <w:rsid w:val="00724F60"/>
    <w:rsid w:val="0072544B"/>
    <w:rsid w:val="00725669"/>
    <w:rsid w:val="007261A0"/>
    <w:rsid w:val="00726412"/>
    <w:rsid w:val="007271C5"/>
    <w:rsid w:val="00727638"/>
    <w:rsid w:val="00730397"/>
    <w:rsid w:val="00730DF2"/>
    <w:rsid w:val="00730FA4"/>
    <w:rsid w:val="00731010"/>
    <w:rsid w:val="007318A4"/>
    <w:rsid w:val="00732A96"/>
    <w:rsid w:val="007336F8"/>
    <w:rsid w:val="0073444A"/>
    <w:rsid w:val="0073446D"/>
    <w:rsid w:val="007344B1"/>
    <w:rsid w:val="00734596"/>
    <w:rsid w:val="00734898"/>
    <w:rsid w:val="00734E3F"/>
    <w:rsid w:val="00734E44"/>
    <w:rsid w:val="00735D9C"/>
    <w:rsid w:val="00736563"/>
    <w:rsid w:val="00736573"/>
    <w:rsid w:val="0073687B"/>
    <w:rsid w:val="00737182"/>
    <w:rsid w:val="00737342"/>
    <w:rsid w:val="0073762D"/>
    <w:rsid w:val="007377C5"/>
    <w:rsid w:val="00737AFB"/>
    <w:rsid w:val="007402EA"/>
    <w:rsid w:val="00740F14"/>
    <w:rsid w:val="007410EE"/>
    <w:rsid w:val="007412CC"/>
    <w:rsid w:val="00741E3D"/>
    <w:rsid w:val="007423F2"/>
    <w:rsid w:val="007440DE"/>
    <w:rsid w:val="00744CC3"/>
    <w:rsid w:val="00745040"/>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69C"/>
    <w:rsid w:val="00752C98"/>
    <w:rsid w:val="00753093"/>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1DCE"/>
    <w:rsid w:val="0076220F"/>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748"/>
    <w:rsid w:val="0076789F"/>
    <w:rsid w:val="00767C8B"/>
    <w:rsid w:val="00770A56"/>
    <w:rsid w:val="00770C3D"/>
    <w:rsid w:val="00770F0E"/>
    <w:rsid w:val="007713B7"/>
    <w:rsid w:val="007724AF"/>
    <w:rsid w:val="007734BB"/>
    <w:rsid w:val="00773D25"/>
    <w:rsid w:val="007743A0"/>
    <w:rsid w:val="007745F8"/>
    <w:rsid w:val="007748BA"/>
    <w:rsid w:val="007757C1"/>
    <w:rsid w:val="00775DDC"/>
    <w:rsid w:val="00775F05"/>
    <w:rsid w:val="00775FF0"/>
    <w:rsid w:val="007768DB"/>
    <w:rsid w:val="00776C23"/>
    <w:rsid w:val="007776F4"/>
    <w:rsid w:val="00780330"/>
    <w:rsid w:val="00781015"/>
    <w:rsid w:val="00781033"/>
    <w:rsid w:val="007823E3"/>
    <w:rsid w:val="00783002"/>
    <w:rsid w:val="007831B9"/>
    <w:rsid w:val="00784A35"/>
    <w:rsid w:val="00784D4D"/>
    <w:rsid w:val="00785446"/>
    <w:rsid w:val="0078547D"/>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0C5A"/>
    <w:rsid w:val="007A1078"/>
    <w:rsid w:val="007A11FB"/>
    <w:rsid w:val="007A1B56"/>
    <w:rsid w:val="007A1C4F"/>
    <w:rsid w:val="007A1D13"/>
    <w:rsid w:val="007A1D89"/>
    <w:rsid w:val="007A1F4C"/>
    <w:rsid w:val="007A227B"/>
    <w:rsid w:val="007A2D5F"/>
    <w:rsid w:val="007A3BF1"/>
    <w:rsid w:val="007A4661"/>
    <w:rsid w:val="007A46C0"/>
    <w:rsid w:val="007A4902"/>
    <w:rsid w:val="007A554D"/>
    <w:rsid w:val="007A5AF2"/>
    <w:rsid w:val="007A5CAA"/>
    <w:rsid w:val="007A625C"/>
    <w:rsid w:val="007A6C3D"/>
    <w:rsid w:val="007A6C54"/>
    <w:rsid w:val="007B0467"/>
    <w:rsid w:val="007B1604"/>
    <w:rsid w:val="007B1BC6"/>
    <w:rsid w:val="007B1CC3"/>
    <w:rsid w:val="007B2094"/>
    <w:rsid w:val="007B2311"/>
    <w:rsid w:val="007B2A38"/>
    <w:rsid w:val="007B2BBB"/>
    <w:rsid w:val="007B2C6E"/>
    <w:rsid w:val="007B2CE0"/>
    <w:rsid w:val="007B2FEF"/>
    <w:rsid w:val="007B3D2D"/>
    <w:rsid w:val="007B41D3"/>
    <w:rsid w:val="007B48AD"/>
    <w:rsid w:val="007B4B8E"/>
    <w:rsid w:val="007B558A"/>
    <w:rsid w:val="007B5640"/>
    <w:rsid w:val="007B6D16"/>
    <w:rsid w:val="007B725B"/>
    <w:rsid w:val="007B7CF0"/>
    <w:rsid w:val="007B7D85"/>
    <w:rsid w:val="007B7F80"/>
    <w:rsid w:val="007C1813"/>
    <w:rsid w:val="007C1E96"/>
    <w:rsid w:val="007C2017"/>
    <w:rsid w:val="007C2234"/>
    <w:rsid w:val="007C29BC"/>
    <w:rsid w:val="007C2FFC"/>
    <w:rsid w:val="007C32C8"/>
    <w:rsid w:val="007C462D"/>
    <w:rsid w:val="007C5119"/>
    <w:rsid w:val="007C5F93"/>
    <w:rsid w:val="007C5FC9"/>
    <w:rsid w:val="007C6942"/>
    <w:rsid w:val="007D034B"/>
    <w:rsid w:val="007D0856"/>
    <w:rsid w:val="007D2278"/>
    <w:rsid w:val="007D2483"/>
    <w:rsid w:val="007D2739"/>
    <w:rsid w:val="007D42C0"/>
    <w:rsid w:val="007D4308"/>
    <w:rsid w:val="007D4646"/>
    <w:rsid w:val="007D4816"/>
    <w:rsid w:val="007D4A3A"/>
    <w:rsid w:val="007D4CCB"/>
    <w:rsid w:val="007D5938"/>
    <w:rsid w:val="007D5BE1"/>
    <w:rsid w:val="007D6484"/>
    <w:rsid w:val="007D66F1"/>
    <w:rsid w:val="007D6BD6"/>
    <w:rsid w:val="007D6D57"/>
    <w:rsid w:val="007D6DB0"/>
    <w:rsid w:val="007D72C5"/>
    <w:rsid w:val="007D7754"/>
    <w:rsid w:val="007D7BDF"/>
    <w:rsid w:val="007D7FC3"/>
    <w:rsid w:val="007E1514"/>
    <w:rsid w:val="007E1ACE"/>
    <w:rsid w:val="007E1D7D"/>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011"/>
    <w:rsid w:val="007F7ED6"/>
    <w:rsid w:val="008001BF"/>
    <w:rsid w:val="0080118D"/>
    <w:rsid w:val="0080189C"/>
    <w:rsid w:val="0080338A"/>
    <w:rsid w:val="0080412F"/>
    <w:rsid w:val="008041C5"/>
    <w:rsid w:val="008042B1"/>
    <w:rsid w:val="00804680"/>
    <w:rsid w:val="00805894"/>
    <w:rsid w:val="00805A3F"/>
    <w:rsid w:val="00805A4C"/>
    <w:rsid w:val="00805B98"/>
    <w:rsid w:val="008067AD"/>
    <w:rsid w:val="00806E6D"/>
    <w:rsid w:val="008073E0"/>
    <w:rsid w:val="00807686"/>
    <w:rsid w:val="008076D5"/>
    <w:rsid w:val="00810710"/>
    <w:rsid w:val="00810A59"/>
    <w:rsid w:val="0081104D"/>
    <w:rsid w:val="008123E9"/>
    <w:rsid w:val="008129AC"/>
    <w:rsid w:val="00813299"/>
    <w:rsid w:val="00813B5D"/>
    <w:rsid w:val="00813E7E"/>
    <w:rsid w:val="00813F71"/>
    <w:rsid w:val="00814936"/>
    <w:rsid w:val="00814A50"/>
    <w:rsid w:val="00814E84"/>
    <w:rsid w:val="0081506C"/>
    <w:rsid w:val="008152BA"/>
    <w:rsid w:val="00815C1F"/>
    <w:rsid w:val="00815F9A"/>
    <w:rsid w:val="0081608A"/>
    <w:rsid w:val="0081674C"/>
    <w:rsid w:val="00816CA1"/>
    <w:rsid w:val="00817080"/>
    <w:rsid w:val="0081724A"/>
    <w:rsid w:val="008174EC"/>
    <w:rsid w:val="00821992"/>
    <w:rsid w:val="00823B84"/>
    <w:rsid w:val="00823C12"/>
    <w:rsid w:val="00824107"/>
    <w:rsid w:val="008241A3"/>
    <w:rsid w:val="00825D8B"/>
    <w:rsid w:val="00825DBF"/>
    <w:rsid w:val="0082628D"/>
    <w:rsid w:val="00826B15"/>
    <w:rsid w:val="00826F9B"/>
    <w:rsid w:val="00827163"/>
    <w:rsid w:val="008302D2"/>
    <w:rsid w:val="008315D2"/>
    <w:rsid w:val="00832637"/>
    <w:rsid w:val="00832680"/>
    <w:rsid w:val="00832836"/>
    <w:rsid w:val="00832845"/>
    <w:rsid w:val="00832C71"/>
    <w:rsid w:val="008330B5"/>
    <w:rsid w:val="0083326E"/>
    <w:rsid w:val="00833455"/>
    <w:rsid w:val="00833818"/>
    <w:rsid w:val="0083382E"/>
    <w:rsid w:val="008338B8"/>
    <w:rsid w:val="00833B32"/>
    <w:rsid w:val="00834037"/>
    <w:rsid w:val="008349DC"/>
    <w:rsid w:val="00834A27"/>
    <w:rsid w:val="00835572"/>
    <w:rsid w:val="00835589"/>
    <w:rsid w:val="00836352"/>
    <w:rsid w:val="008369B7"/>
    <w:rsid w:val="00837200"/>
    <w:rsid w:val="008377EF"/>
    <w:rsid w:val="00840B98"/>
    <w:rsid w:val="008410AE"/>
    <w:rsid w:val="00841845"/>
    <w:rsid w:val="008418FC"/>
    <w:rsid w:val="008419F4"/>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6D8"/>
    <w:rsid w:val="00850828"/>
    <w:rsid w:val="00850BAE"/>
    <w:rsid w:val="00850E63"/>
    <w:rsid w:val="008512DA"/>
    <w:rsid w:val="008515B7"/>
    <w:rsid w:val="00851650"/>
    <w:rsid w:val="00851AC7"/>
    <w:rsid w:val="00852036"/>
    <w:rsid w:val="0085305E"/>
    <w:rsid w:val="008531DD"/>
    <w:rsid w:val="008532C4"/>
    <w:rsid w:val="00853957"/>
    <w:rsid w:val="0085496B"/>
    <w:rsid w:val="00854BF7"/>
    <w:rsid w:val="0085527D"/>
    <w:rsid w:val="00856803"/>
    <w:rsid w:val="00856A93"/>
    <w:rsid w:val="00856B60"/>
    <w:rsid w:val="00857293"/>
    <w:rsid w:val="008574C3"/>
    <w:rsid w:val="00857B35"/>
    <w:rsid w:val="008603C2"/>
    <w:rsid w:val="00860A1E"/>
    <w:rsid w:val="00861187"/>
    <w:rsid w:val="00861244"/>
    <w:rsid w:val="00861C19"/>
    <w:rsid w:val="00861D67"/>
    <w:rsid w:val="00861D7E"/>
    <w:rsid w:val="0086202D"/>
    <w:rsid w:val="008629C3"/>
    <w:rsid w:val="00862B51"/>
    <w:rsid w:val="00862C66"/>
    <w:rsid w:val="00862E7A"/>
    <w:rsid w:val="00863276"/>
    <w:rsid w:val="00864341"/>
    <w:rsid w:val="00864BDB"/>
    <w:rsid w:val="008655FC"/>
    <w:rsid w:val="00865AD2"/>
    <w:rsid w:val="00865BFB"/>
    <w:rsid w:val="00865D2F"/>
    <w:rsid w:val="00866359"/>
    <w:rsid w:val="00867B4E"/>
    <w:rsid w:val="00867F97"/>
    <w:rsid w:val="0087035A"/>
    <w:rsid w:val="0087082E"/>
    <w:rsid w:val="00871452"/>
    <w:rsid w:val="00871E41"/>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3A75"/>
    <w:rsid w:val="008848CE"/>
    <w:rsid w:val="00884FEE"/>
    <w:rsid w:val="00885634"/>
    <w:rsid w:val="00885C30"/>
    <w:rsid w:val="00886581"/>
    <w:rsid w:val="00886EC6"/>
    <w:rsid w:val="0088742A"/>
    <w:rsid w:val="0088750F"/>
    <w:rsid w:val="00887A04"/>
    <w:rsid w:val="008900BF"/>
    <w:rsid w:val="00890BBF"/>
    <w:rsid w:val="00890E85"/>
    <w:rsid w:val="0089100B"/>
    <w:rsid w:val="008911C5"/>
    <w:rsid w:val="008919BA"/>
    <w:rsid w:val="00891A37"/>
    <w:rsid w:val="00891CCC"/>
    <w:rsid w:val="00892562"/>
    <w:rsid w:val="00893165"/>
    <w:rsid w:val="00893C94"/>
    <w:rsid w:val="00893CF8"/>
    <w:rsid w:val="00893FBC"/>
    <w:rsid w:val="0089403C"/>
    <w:rsid w:val="0089429C"/>
    <w:rsid w:val="008945D4"/>
    <w:rsid w:val="008948C2"/>
    <w:rsid w:val="0089492C"/>
    <w:rsid w:val="00894F28"/>
    <w:rsid w:val="00895396"/>
    <w:rsid w:val="00895C48"/>
    <w:rsid w:val="00896A31"/>
    <w:rsid w:val="00896C99"/>
    <w:rsid w:val="00896D49"/>
    <w:rsid w:val="0089704C"/>
    <w:rsid w:val="00897695"/>
    <w:rsid w:val="008978FC"/>
    <w:rsid w:val="00897B7A"/>
    <w:rsid w:val="00897BF5"/>
    <w:rsid w:val="008A036A"/>
    <w:rsid w:val="008A043C"/>
    <w:rsid w:val="008A0613"/>
    <w:rsid w:val="008A1EF8"/>
    <w:rsid w:val="008A2894"/>
    <w:rsid w:val="008A2D6B"/>
    <w:rsid w:val="008A3355"/>
    <w:rsid w:val="008A377A"/>
    <w:rsid w:val="008A3FFC"/>
    <w:rsid w:val="008A5765"/>
    <w:rsid w:val="008A6756"/>
    <w:rsid w:val="008A70F9"/>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46D"/>
    <w:rsid w:val="008B5707"/>
    <w:rsid w:val="008B5D76"/>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4DB"/>
    <w:rsid w:val="008C7556"/>
    <w:rsid w:val="008C78FD"/>
    <w:rsid w:val="008C7D4A"/>
    <w:rsid w:val="008D02E1"/>
    <w:rsid w:val="008D11BA"/>
    <w:rsid w:val="008D2529"/>
    <w:rsid w:val="008D2815"/>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3B4"/>
    <w:rsid w:val="008E3647"/>
    <w:rsid w:val="008E3708"/>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8F70A0"/>
    <w:rsid w:val="00900167"/>
    <w:rsid w:val="00900756"/>
    <w:rsid w:val="00900BDE"/>
    <w:rsid w:val="00900DE2"/>
    <w:rsid w:val="00901742"/>
    <w:rsid w:val="00902F77"/>
    <w:rsid w:val="009032C0"/>
    <w:rsid w:val="00903555"/>
    <w:rsid w:val="00904B55"/>
    <w:rsid w:val="00904E91"/>
    <w:rsid w:val="00905504"/>
    <w:rsid w:val="00905DE3"/>
    <w:rsid w:val="00905F61"/>
    <w:rsid w:val="0090679F"/>
    <w:rsid w:val="00906DFF"/>
    <w:rsid w:val="0090718B"/>
    <w:rsid w:val="00907523"/>
    <w:rsid w:val="00907A31"/>
    <w:rsid w:val="00907CD1"/>
    <w:rsid w:val="00910838"/>
    <w:rsid w:val="00910B11"/>
    <w:rsid w:val="00910CC8"/>
    <w:rsid w:val="00911B45"/>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165B9"/>
    <w:rsid w:val="00917600"/>
    <w:rsid w:val="009205FC"/>
    <w:rsid w:val="00920D7F"/>
    <w:rsid w:val="00920EB2"/>
    <w:rsid w:val="00920EDB"/>
    <w:rsid w:val="00920EE8"/>
    <w:rsid w:val="00921CCD"/>
    <w:rsid w:val="00921DAE"/>
    <w:rsid w:val="00922704"/>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D80"/>
    <w:rsid w:val="00934F6F"/>
    <w:rsid w:val="00935563"/>
    <w:rsid w:val="00935757"/>
    <w:rsid w:val="00936186"/>
    <w:rsid w:val="00936BB5"/>
    <w:rsid w:val="00936CD1"/>
    <w:rsid w:val="009378CC"/>
    <w:rsid w:val="00940804"/>
    <w:rsid w:val="0094085C"/>
    <w:rsid w:val="00940E8E"/>
    <w:rsid w:val="00941454"/>
    <w:rsid w:val="00941E7F"/>
    <w:rsid w:val="0094298A"/>
    <w:rsid w:val="00942DCE"/>
    <w:rsid w:val="00943FB8"/>
    <w:rsid w:val="0094400E"/>
    <w:rsid w:val="00945279"/>
    <w:rsid w:val="0094548F"/>
    <w:rsid w:val="00945BD9"/>
    <w:rsid w:val="009464B7"/>
    <w:rsid w:val="00946806"/>
    <w:rsid w:val="00946D6C"/>
    <w:rsid w:val="00946FC6"/>
    <w:rsid w:val="0094760C"/>
    <w:rsid w:val="0095045F"/>
    <w:rsid w:val="0095069D"/>
    <w:rsid w:val="009506AE"/>
    <w:rsid w:val="009510CB"/>
    <w:rsid w:val="00951B50"/>
    <w:rsid w:val="009523BF"/>
    <w:rsid w:val="00952CA6"/>
    <w:rsid w:val="00953CA0"/>
    <w:rsid w:val="00953E18"/>
    <w:rsid w:val="00954882"/>
    <w:rsid w:val="00954987"/>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562"/>
    <w:rsid w:val="00965619"/>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150"/>
    <w:rsid w:val="009743A4"/>
    <w:rsid w:val="00974B16"/>
    <w:rsid w:val="0097563E"/>
    <w:rsid w:val="00975B41"/>
    <w:rsid w:val="00975FDD"/>
    <w:rsid w:val="00976179"/>
    <w:rsid w:val="009765B8"/>
    <w:rsid w:val="00976C61"/>
    <w:rsid w:val="00976C6E"/>
    <w:rsid w:val="009773CE"/>
    <w:rsid w:val="009776A9"/>
    <w:rsid w:val="00977B13"/>
    <w:rsid w:val="009803D1"/>
    <w:rsid w:val="00981022"/>
    <w:rsid w:val="009813E7"/>
    <w:rsid w:val="00981712"/>
    <w:rsid w:val="00981A9F"/>
    <w:rsid w:val="00981E27"/>
    <w:rsid w:val="00982007"/>
    <w:rsid w:val="00982581"/>
    <w:rsid w:val="00982EE5"/>
    <w:rsid w:val="009834F6"/>
    <w:rsid w:val="00984348"/>
    <w:rsid w:val="0098572C"/>
    <w:rsid w:val="00985DFD"/>
    <w:rsid w:val="0098659F"/>
    <w:rsid w:val="00986B49"/>
    <w:rsid w:val="009870F1"/>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97EF9"/>
    <w:rsid w:val="009A0085"/>
    <w:rsid w:val="009A00BC"/>
    <w:rsid w:val="009A1257"/>
    <w:rsid w:val="009A159D"/>
    <w:rsid w:val="009A21A2"/>
    <w:rsid w:val="009A3267"/>
    <w:rsid w:val="009A3524"/>
    <w:rsid w:val="009A3FF1"/>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485"/>
    <w:rsid w:val="009B3B3E"/>
    <w:rsid w:val="009B3ED7"/>
    <w:rsid w:val="009B4779"/>
    <w:rsid w:val="009B59C9"/>
    <w:rsid w:val="009B630C"/>
    <w:rsid w:val="009B6BD3"/>
    <w:rsid w:val="009B7112"/>
    <w:rsid w:val="009C125C"/>
    <w:rsid w:val="009C2325"/>
    <w:rsid w:val="009C2960"/>
    <w:rsid w:val="009C365D"/>
    <w:rsid w:val="009C3BC4"/>
    <w:rsid w:val="009C3EBA"/>
    <w:rsid w:val="009C3F85"/>
    <w:rsid w:val="009C4650"/>
    <w:rsid w:val="009C4CE8"/>
    <w:rsid w:val="009C5B43"/>
    <w:rsid w:val="009C6065"/>
    <w:rsid w:val="009C62C6"/>
    <w:rsid w:val="009C7195"/>
    <w:rsid w:val="009C73EB"/>
    <w:rsid w:val="009D0045"/>
    <w:rsid w:val="009D02F4"/>
    <w:rsid w:val="009D0622"/>
    <w:rsid w:val="009D0841"/>
    <w:rsid w:val="009D0972"/>
    <w:rsid w:val="009D1031"/>
    <w:rsid w:val="009D1183"/>
    <w:rsid w:val="009D174B"/>
    <w:rsid w:val="009D19F6"/>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2969"/>
    <w:rsid w:val="009E31DC"/>
    <w:rsid w:val="009E3C1C"/>
    <w:rsid w:val="009E47A7"/>
    <w:rsid w:val="009E4A6D"/>
    <w:rsid w:val="009E510E"/>
    <w:rsid w:val="009E568E"/>
    <w:rsid w:val="009E5B09"/>
    <w:rsid w:val="009E6AA6"/>
    <w:rsid w:val="009F0823"/>
    <w:rsid w:val="009F090D"/>
    <w:rsid w:val="009F1282"/>
    <w:rsid w:val="009F15EE"/>
    <w:rsid w:val="009F222F"/>
    <w:rsid w:val="009F287C"/>
    <w:rsid w:val="009F2B8D"/>
    <w:rsid w:val="009F2D77"/>
    <w:rsid w:val="009F3353"/>
    <w:rsid w:val="009F4A0E"/>
    <w:rsid w:val="009F4D65"/>
    <w:rsid w:val="009F535C"/>
    <w:rsid w:val="009F539A"/>
    <w:rsid w:val="009F544E"/>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A6"/>
    <w:rsid w:val="00A072F4"/>
    <w:rsid w:val="00A07842"/>
    <w:rsid w:val="00A078E4"/>
    <w:rsid w:val="00A102B9"/>
    <w:rsid w:val="00A1051E"/>
    <w:rsid w:val="00A105D2"/>
    <w:rsid w:val="00A10843"/>
    <w:rsid w:val="00A10E44"/>
    <w:rsid w:val="00A11929"/>
    <w:rsid w:val="00A11B90"/>
    <w:rsid w:val="00A11CC7"/>
    <w:rsid w:val="00A1212A"/>
    <w:rsid w:val="00A127AA"/>
    <w:rsid w:val="00A129F2"/>
    <w:rsid w:val="00A12BE1"/>
    <w:rsid w:val="00A138B8"/>
    <w:rsid w:val="00A14230"/>
    <w:rsid w:val="00A14900"/>
    <w:rsid w:val="00A1551E"/>
    <w:rsid w:val="00A159B4"/>
    <w:rsid w:val="00A15BD2"/>
    <w:rsid w:val="00A1664E"/>
    <w:rsid w:val="00A17061"/>
    <w:rsid w:val="00A17444"/>
    <w:rsid w:val="00A177CF"/>
    <w:rsid w:val="00A209AA"/>
    <w:rsid w:val="00A20DC2"/>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27898"/>
    <w:rsid w:val="00A30AC9"/>
    <w:rsid w:val="00A30E09"/>
    <w:rsid w:val="00A30EC0"/>
    <w:rsid w:val="00A33D64"/>
    <w:rsid w:val="00A362AF"/>
    <w:rsid w:val="00A36798"/>
    <w:rsid w:val="00A367C3"/>
    <w:rsid w:val="00A36C6F"/>
    <w:rsid w:val="00A36E07"/>
    <w:rsid w:val="00A37B7F"/>
    <w:rsid w:val="00A37BE8"/>
    <w:rsid w:val="00A4014F"/>
    <w:rsid w:val="00A40B18"/>
    <w:rsid w:val="00A40BA3"/>
    <w:rsid w:val="00A40F5C"/>
    <w:rsid w:val="00A41CAC"/>
    <w:rsid w:val="00A41E14"/>
    <w:rsid w:val="00A4219C"/>
    <w:rsid w:val="00A421BB"/>
    <w:rsid w:val="00A4354F"/>
    <w:rsid w:val="00A43631"/>
    <w:rsid w:val="00A443E8"/>
    <w:rsid w:val="00A45D78"/>
    <w:rsid w:val="00A45E42"/>
    <w:rsid w:val="00A4739D"/>
    <w:rsid w:val="00A47E71"/>
    <w:rsid w:val="00A50131"/>
    <w:rsid w:val="00A50C56"/>
    <w:rsid w:val="00A50D85"/>
    <w:rsid w:val="00A5176A"/>
    <w:rsid w:val="00A51B1D"/>
    <w:rsid w:val="00A51C07"/>
    <w:rsid w:val="00A52026"/>
    <w:rsid w:val="00A52150"/>
    <w:rsid w:val="00A525F8"/>
    <w:rsid w:val="00A52B3F"/>
    <w:rsid w:val="00A5300C"/>
    <w:rsid w:val="00A534BB"/>
    <w:rsid w:val="00A53B18"/>
    <w:rsid w:val="00A551EF"/>
    <w:rsid w:val="00A552C6"/>
    <w:rsid w:val="00A552E0"/>
    <w:rsid w:val="00A552EB"/>
    <w:rsid w:val="00A55AED"/>
    <w:rsid w:val="00A55FDF"/>
    <w:rsid w:val="00A5607A"/>
    <w:rsid w:val="00A561C5"/>
    <w:rsid w:val="00A5696D"/>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4DC4"/>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29"/>
    <w:rsid w:val="00A7537B"/>
    <w:rsid w:val="00A7557E"/>
    <w:rsid w:val="00A768F3"/>
    <w:rsid w:val="00A76DD8"/>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1E4"/>
    <w:rsid w:val="00A91233"/>
    <w:rsid w:val="00A91526"/>
    <w:rsid w:val="00A91E72"/>
    <w:rsid w:val="00A926D4"/>
    <w:rsid w:val="00A92FC6"/>
    <w:rsid w:val="00A92FD8"/>
    <w:rsid w:val="00A932F7"/>
    <w:rsid w:val="00A93A6D"/>
    <w:rsid w:val="00A93E6F"/>
    <w:rsid w:val="00A942A8"/>
    <w:rsid w:val="00A94391"/>
    <w:rsid w:val="00A9540E"/>
    <w:rsid w:val="00A956A3"/>
    <w:rsid w:val="00A95F6A"/>
    <w:rsid w:val="00A964FF"/>
    <w:rsid w:val="00A965CD"/>
    <w:rsid w:val="00A96B54"/>
    <w:rsid w:val="00A96B8F"/>
    <w:rsid w:val="00A96F10"/>
    <w:rsid w:val="00AA0144"/>
    <w:rsid w:val="00AA0B83"/>
    <w:rsid w:val="00AA13D3"/>
    <w:rsid w:val="00AA19F5"/>
    <w:rsid w:val="00AA2627"/>
    <w:rsid w:val="00AA28EC"/>
    <w:rsid w:val="00AA33DC"/>
    <w:rsid w:val="00AA38B1"/>
    <w:rsid w:val="00AA3D06"/>
    <w:rsid w:val="00AA494B"/>
    <w:rsid w:val="00AA55BE"/>
    <w:rsid w:val="00AA57E6"/>
    <w:rsid w:val="00AA5D48"/>
    <w:rsid w:val="00AA6902"/>
    <w:rsid w:val="00AA7284"/>
    <w:rsid w:val="00AB0256"/>
    <w:rsid w:val="00AB0846"/>
    <w:rsid w:val="00AB12DD"/>
    <w:rsid w:val="00AB1A4E"/>
    <w:rsid w:val="00AB2123"/>
    <w:rsid w:val="00AB2567"/>
    <w:rsid w:val="00AB284A"/>
    <w:rsid w:val="00AB2B95"/>
    <w:rsid w:val="00AB2E30"/>
    <w:rsid w:val="00AB3039"/>
    <w:rsid w:val="00AB3053"/>
    <w:rsid w:val="00AB35AC"/>
    <w:rsid w:val="00AB3C7F"/>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A3"/>
    <w:rsid w:val="00AC40EF"/>
    <w:rsid w:val="00AC45D6"/>
    <w:rsid w:val="00AC46AF"/>
    <w:rsid w:val="00AC5252"/>
    <w:rsid w:val="00AC5944"/>
    <w:rsid w:val="00AC5EBD"/>
    <w:rsid w:val="00AC5EC5"/>
    <w:rsid w:val="00AC6152"/>
    <w:rsid w:val="00AC6222"/>
    <w:rsid w:val="00AC75A7"/>
    <w:rsid w:val="00AC765D"/>
    <w:rsid w:val="00AC7D05"/>
    <w:rsid w:val="00AC7F69"/>
    <w:rsid w:val="00AD0704"/>
    <w:rsid w:val="00AD1B89"/>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4F47"/>
    <w:rsid w:val="00AE5CC2"/>
    <w:rsid w:val="00AE6445"/>
    <w:rsid w:val="00AE6F17"/>
    <w:rsid w:val="00AE72F7"/>
    <w:rsid w:val="00AE7BEB"/>
    <w:rsid w:val="00AF0D28"/>
    <w:rsid w:val="00AF1914"/>
    <w:rsid w:val="00AF1C06"/>
    <w:rsid w:val="00AF22AA"/>
    <w:rsid w:val="00AF230A"/>
    <w:rsid w:val="00AF25B4"/>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18D9"/>
    <w:rsid w:val="00B021B3"/>
    <w:rsid w:val="00B02DBA"/>
    <w:rsid w:val="00B030A6"/>
    <w:rsid w:val="00B04194"/>
    <w:rsid w:val="00B04AD4"/>
    <w:rsid w:val="00B05552"/>
    <w:rsid w:val="00B06AA6"/>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6AD"/>
    <w:rsid w:val="00B17A2C"/>
    <w:rsid w:val="00B216D6"/>
    <w:rsid w:val="00B21C0E"/>
    <w:rsid w:val="00B21FB9"/>
    <w:rsid w:val="00B22508"/>
    <w:rsid w:val="00B235A2"/>
    <w:rsid w:val="00B238F6"/>
    <w:rsid w:val="00B23E8A"/>
    <w:rsid w:val="00B2430E"/>
    <w:rsid w:val="00B244B2"/>
    <w:rsid w:val="00B25163"/>
    <w:rsid w:val="00B26475"/>
    <w:rsid w:val="00B27048"/>
    <w:rsid w:val="00B27051"/>
    <w:rsid w:val="00B270E6"/>
    <w:rsid w:val="00B27119"/>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3C5A"/>
    <w:rsid w:val="00B445B5"/>
    <w:rsid w:val="00B44B56"/>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7EE"/>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077D"/>
    <w:rsid w:val="00B60F91"/>
    <w:rsid w:val="00B61354"/>
    <w:rsid w:val="00B61CD2"/>
    <w:rsid w:val="00B62776"/>
    <w:rsid w:val="00B627F0"/>
    <w:rsid w:val="00B62B2B"/>
    <w:rsid w:val="00B62B91"/>
    <w:rsid w:val="00B62C6B"/>
    <w:rsid w:val="00B636EE"/>
    <w:rsid w:val="00B63B0F"/>
    <w:rsid w:val="00B64350"/>
    <w:rsid w:val="00B64A70"/>
    <w:rsid w:val="00B655E3"/>
    <w:rsid w:val="00B6668B"/>
    <w:rsid w:val="00B66D97"/>
    <w:rsid w:val="00B66E85"/>
    <w:rsid w:val="00B67861"/>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2C0"/>
    <w:rsid w:val="00B763C0"/>
    <w:rsid w:val="00B76601"/>
    <w:rsid w:val="00B76635"/>
    <w:rsid w:val="00B77D10"/>
    <w:rsid w:val="00B80E12"/>
    <w:rsid w:val="00B8161E"/>
    <w:rsid w:val="00B82CC6"/>
    <w:rsid w:val="00B834D5"/>
    <w:rsid w:val="00B83DC3"/>
    <w:rsid w:val="00B8406B"/>
    <w:rsid w:val="00B84A74"/>
    <w:rsid w:val="00B84D77"/>
    <w:rsid w:val="00B84DC0"/>
    <w:rsid w:val="00B85232"/>
    <w:rsid w:val="00B856E8"/>
    <w:rsid w:val="00B85ECA"/>
    <w:rsid w:val="00B86925"/>
    <w:rsid w:val="00B8706C"/>
    <w:rsid w:val="00B90BE6"/>
    <w:rsid w:val="00B90C33"/>
    <w:rsid w:val="00B90CDB"/>
    <w:rsid w:val="00B90DE0"/>
    <w:rsid w:val="00B9112D"/>
    <w:rsid w:val="00B9118A"/>
    <w:rsid w:val="00B9120C"/>
    <w:rsid w:val="00B91339"/>
    <w:rsid w:val="00B91A70"/>
    <w:rsid w:val="00B9239B"/>
    <w:rsid w:val="00B92E00"/>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96C"/>
    <w:rsid w:val="00BA1CE3"/>
    <w:rsid w:val="00BA1F15"/>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4F1"/>
    <w:rsid w:val="00BA6A8C"/>
    <w:rsid w:val="00BA6D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364A"/>
    <w:rsid w:val="00BC472C"/>
    <w:rsid w:val="00BC477B"/>
    <w:rsid w:val="00BC47EA"/>
    <w:rsid w:val="00BC481B"/>
    <w:rsid w:val="00BC48D7"/>
    <w:rsid w:val="00BC539E"/>
    <w:rsid w:val="00BC56A0"/>
    <w:rsid w:val="00BC579C"/>
    <w:rsid w:val="00BC583B"/>
    <w:rsid w:val="00BC6CAB"/>
    <w:rsid w:val="00BC705B"/>
    <w:rsid w:val="00BC71D1"/>
    <w:rsid w:val="00BC7B33"/>
    <w:rsid w:val="00BD0358"/>
    <w:rsid w:val="00BD059F"/>
    <w:rsid w:val="00BD0BDC"/>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6E70"/>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3EC"/>
    <w:rsid w:val="00BE54A8"/>
    <w:rsid w:val="00BE5B4C"/>
    <w:rsid w:val="00BE5E83"/>
    <w:rsid w:val="00BE5EF4"/>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07F"/>
    <w:rsid w:val="00C07536"/>
    <w:rsid w:val="00C07820"/>
    <w:rsid w:val="00C07887"/>
    <w:rsid w:val="00C07B38"/>
    <w:rsid w:val="00C104C6"/>
    <w:rsid w:val="00C105FB"/>
    <w:rsid w:val="00C1080E"/>
    <w:rsid w:val="00C109E3"/>
    <w:rsid w:val="00C11403"/>
    <w:rsid w:val="00C114A2"/>
    <w:rsid w:val="00C11B47"/>
    <w:rsid w:val="00C12084"/>
    <w:rsid w:val="00C12A7A"/>
    <w:rsid w:val="00C13D74"/>
    <w:rsid w:val="00C13F0A"/>
    <w:rsid w:val="00C163A7"/>
    <w:rsid w:val="00C16FDC"/>
    <w:rsid w:val="00C170D5"/>
    <w:rsid w:val="00C17398"/>
    <w:rsid w:val="00C17752"/>
    <w:rsid w:val="00C17EF2"/>
    <w:rsid w:val="00C21206"/>
    <w:rsid w:val="00C212C2"/>
    <w:rsid w:val="00C21324"/>
    <w:rsid w:val="00C214CD"/>
    <w:rsid w:val="00C21AFF"/>
    <w:rsid w:val="00C22984"/>
    <w:rsid w:val="00C22AB1"/>
    <w:rsid w:val="00C22F42"/>
    <w:rsid w:val="00C2310A"/>
    <w:rsid w:val="00C23195"/>
    <w:rsid w:val="00C2377A"/>
    <w:rsid w:val="00C244E5"/>
    <w:rsid w:val="00C249C2"/>
    <w:rsid w:val="00C24D62"/>
    <w:rsid w:val="00C24EEB"/>
    <w:rsid w:val="00C25567"/>
    <w:rsid w:val="00C25A9E"/>
    <w:rsid w:val="00C25D7A"/>
    <w:rsid w:val="00C26289"/>
    <w:rsid w:val="00C26599"/>
    <w:rsid w:val="00C2791D"/>
    <w:rsid w:val="00C27B39"/>
    <w:rsid w:val="00C30410"/>
    <w:rsid w:val="00C307B5"/>
    <w:rsid w:val="00C315BA"/>
    <w:rsid w:val="00C31723"/>
    <w:rsid w:val="00C32109"/>
    <w:rsid w:val="00C3218D"/>
    <w:rsid w:val="00C32521"/>
    <w:rsid w:val="00C33ED3"/>
    <w:rsid w:val="00C3400F"/>
    <w:rsid w:val="00C34491"/>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1C7"/>
    <w:rsid w:val="00C54513"/>
    <w:rsid w:val="00C5456B"/>
    <w:rsid w:val="00C548A1"/>
    <w:rsid w:val="00C5495F"/>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7AC"/>
    <w:rsid w:val="00C57AB5"/>
    <w:rsid w:val="00C57CB9"/>
    <w:rsid w:val="00C60BFB"/>
    <w:rsid w:val="00C60C06"/>
    <w:rsid w:val="00C60C0F"/>
    <w:rsid w:val="00C60DF6"/>
    <w:rsid w:val="00C612F7"/>
    <w:rsid w:val="00C6137D"/>
    <w:rsid w:val="00C61702"/>
    <w:rsid w:val="00C61D14"/>
    <w:rsid w:val="00C62229"/>
    <w:rsid w:val="00C626FF"/>
    <w:rsid w:val="00C629C6"/>
    <w:rsid w:val="00C63325"/>
    <w:rsid w:val="00C63994"/>
    <w:rsid w:val="00C63BFF"/>
    <w:rsid w:val="00C63F5B"/>
    <w:rsid w:val="00C64BAD"/>
    <w:rsid w:val="00C64E6D"/>
    <w:rsid w:val="00C64F5E"/>
    <w:rsid w:val="00C654A7"/>
    <w:rsid w:val="00C65F74"/>
    <w:rsid w:val="00C66363"/>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6540"/>
    <w:rsid w:val="00C77414"/>
    <w:rsid w:val="00C776C1"/>
    <w:rsid w:val="00C77B3C"/>
    <w:rsid w:val="00C807D5"/>
    <w:rsid w:val="00C80887"/>
    <w:rsid w:val="00C80941"/>
    <w:rsid w:val="00C8135E"/>
    <w:rsid w:val="00C825A6"/>
    <w:rsid w:val="00C82D1B"/>
    <w:rsid w:val="00C82F0A"/>
    <w:rsid w:val="00C82F7F"/>
    <w:rsid w:val="00C83023"/>
    <w:rsid w:val="00C835F4"/>
    <w:rsid w:val="00C838A4"/>
    <w:rsid w:val="00C83D07"/>
    <w:rsid w:val="00C845F6"/>
    <w:rsid w:val="00C8678D"/>
    <w:rsid w:val="00C86B54"/>
    <w:rsid w:val="00C86FD0"/>
    <w:rsid w:val="00C87018"/>
    <w:rsid w:val="00C871F1"/>
    <w:rsid w:val="00C87C94"/>
    <w:rsid w:val="00C901AE"/>
    <w:rsid w:val="00C9061A"/>
    <w:rsid w:val="00C9124F"/>
    <w:rsid w:val="00C923D4"/>
    <w:rsid w:val="00C926CD"/>
    <w:rsid w:val="00C92EA3"/>
    <w:rsid w:val="00C937DB"/>
    <w:rsid w:val="00C94017"/>
    <w:rsid w:val="00C947F0"/>
    <w:rsid w:val="00C94C76"/>
    <w:rsid w:val="00C952F1"/>
    <w:rsid w:val="00C953EC"/>
    <w:rsid w:val="00C95774"/>
    <w:rsid w:val="00C9606C"/>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4FD6"/>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A31"/>
    <w:rsid w:val="00CC7E05"/>
    <w:rsid w:val="00CC7FFD"/>
    <w:rsid w:val="00CD08B0"/>
    <w:rsid w:val="00CD1107"/>
    <w:rsid w:val="00CD14C6"/>
    <w:rsid w:val="00CD1562"/>
    <w:rsid w:val="00CD277E"/>
    <w:rsid w:val="00CD2E34"/>
    <w:rsid w:val="00CD38E8"/>
    <w:rsid w:val="00CD523E"/>
    <w:rsid w:val="00CD5454"/>
    <w:rsid w:val="00CD6206"/>
    <w:rsid w:val="00CD69A1"/>
    <w:rsid w:val="00CD6C70"/>
    <w:rsid w:val="00CD6E9F"/>
    <w:rsid w:val="00CD7387"/>
    <w:rsid w:val="00CD7929"/>
    <w:rsid w:val="00CD7DE7"/>
    <w:rsid w:val="00CE0B56"/>
    <w:rsid w:val="00CE10F1"/>
    <w:rsid w:val="00CE151D"/>
    <w:rsid w:val="00CE2072"/>
    <w:rsid w:val="00CE2109"/>
    <w:rsid w:val="00CE287A"/>
    <w:rsid w:val="00CE2909"/>
    <w:rsid w:val="00CE3130"/>
    <w:rsid w:val="00CE3390"/>
    <w:rsid w:val="00CE3F56"/>
    <w:rsid w:val="00CE4D1A"/>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845"/>
    <w:rsid w:val="00CE7D8E"/>
    <w:rsid w:val="00CE7E7A"/>
    <w:rsid w:val="00CF02D2"/>
    <w:rsid w:val="00CF0898"/>
    <w:rsid w:val="00CF0A62"/>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5D26"/>
    <w:rsid w:val="00CF6631"/>
    <w:rsid w:val="00CF6B92"/>
    <w:rsid w:val="00CF6C38"/>
    <w:rsid w:val="00CF6FFE"/>
    <w:rsid w:val="00CF7070"/>
    <w:rsid w:val="00CF749D"/>
    <w:rsid w:val="00CF792A"/>
    <w:rsid w:val="00CF7947"/>
    <w:rsid w:val="00CF7B6A"/>
    <w:rsid w:val="00CF7E15"/>
    <w:rsid w:val="00D0008E"/>
    <w:rsid w:val="00D0034F"/>
    <w:rsid w:val="00D00906"/>
    <w:rsid w:val="00D00F79"/>
    <w:rsid w:val="00D00FE2"/>
    <w:rsid w:val="00D022D5"/>
    <w:rsid w:val="00D0242A"/>
    <w:rsid w:val="00D02873"/>
    <w:rsid w:val="00D02B32"/>
    <w:rsid w:val="00D02C09"/>
    <w:rsid w:val="00D02CCC"/>
    <w:rsid w:val="00D02FE7"/>
    <w:rsid w:val="00D03151"/>
    <w:rsid w:val="00D03635"/>
    <w:rsid w:val="00D03768"/>
    <w:rsid w:val="00D0387E"/>
    <w:rsid w:val="00D03A0B"/>
    <w:rsid w:val="00D03E04"/>
    <w:rsid w:val="00D04485"/>
    <w:rsid w:val="00D04A7F"/>
    <w:rsid w:val="00D04D4C"/>
    <w:rsid w:val="00D04F4A"/>
    <w:rsid w:val="00D06F33"/>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000"/>
    <w:rsid w:val="00D20776"/>
    <w:rsid w:val="00D20D2A"/>
    <w:rsid w:val="00D20E2A"/>
    <w:rsid w:val="00D218BD"/>
    <w:rsid w:val="00D21B4F"/>
    <w:rsid w:val="00D22772"/>
    <w:rsid w:val="00D22E5A"/>
    <w:rsid w:val="00D23D1F"/>
    <w:rsid w:val="00D23F25"/>
    <w:rsid w:val="00D23F39"/>
    <w:rsid w:val="00D2421C"/>
    <w:rsid w:val="00D2564E"/>
    <w:rsid w:val="00D256CB"/>
    <w:rsid w:val="00D26761"/>
    <w:rsid w:val="00D268EF"/>
    <w:rsid w:val="00D26906"/>
    <w:rsid w:val="00D26B15"/>
    <w:rsid w:val="00D26BB9"/>
    <w:rsid w:val="00D26DD3"/>
    <w:rsid w:val="00D275F6"/>
    <w:rsid w:val="00D27797"/>
    <w:rsid w:val="00D27817"/>
    <w:rsid w:val="00D27C23"/>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27CE"/>
    <w:rsid w:val="00D427E7"/>
    <w:rsid w:val="00D43C27"/>
    <w:rsid w:val="00D43E8B"/>
    <w:rsid w:val="00D444D3"/>
    <w:rsid w:val="00D445DC"/>
    <w:rsid w:val="00D44873"/>
    <w:rsid w:val="00D44BA0"/>
    <w:rsid w:val="00D45098"/>
    <w:rsid w:val="00D45119"/>
    <w:rsid w:val="00D4609D"/>
    <w:rsid w:val="00D463D2"/>
    <w:rsid w:val="00D463F8"/>
    <w:rsid w:val="00D46BA0"/>
    <w:rsid w:val="00D46C5A"/>
    <w:rsid w:val="00D47322"/>
    <w:rsid w:val="00D47967"/>
    <w:rsid w:val="00D47EE6"/>
    <w:rsid w:val="00D50458"/>
    <w:rsid w:val="00D51754"/>
    <w:rsid w:val="00D51C32"/>
    <w:rsid w:val="00D52622"/>
    <w:rsid w:val="00D5282B"/>
    <w:rsid w:val="00D52A87"/>
    <w:rsid w:val="00D52C86"/>
    <w:rsid w:val="00D53394"/>
    <w:rsid w:val="00D53AA5"/>
    <w:rsid w:val="00D5420F"/>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67624"/>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990"/>
    <w:rsid w:val="00D77A7B"/>
    <w:rsid w:val="00D77BC2"/>
    <w:rsid w:val="00D80348"/>
    <w:rsid w:val="00D80C52"/>
    <w:rsid w:val="00D811D0"/>
    <w:rsid w:val="00D816A1"/>
    <w:rsid w:val="00D81733"/>
    <w:rsid w:val="00D82234"/>
    <w:rsid w:val="00D823E2"/>
    <w:rsid w:val="00D825BF"/>
    <w:rsid w:val="00D82965"/>
    <w:rsid w:val="00D8309A"/>
    <w:rsid w:val="00D8391C"/>
    <w:rsid w:val="00D83C4C"/>
    <w:rsid w:val="00D851CA"/>
    <w:rsid w:val="00D85602"/>
    <w:rsid w:val="00D858DF"/>
    <w:rsid w:val="00D85940"/>
    <w:rsid w:val="00D85AF6"/>
    <w:rsid w:val="00D85CB6"/>
    <w:rsid w:val="00D85FE5"/>
    <w:rsid w:val="00D86123"/>
    <w:rsid w:val="00D86468"/>
    <w:rsid w:val="00D8674C"/>
    <w:rsid w:val="00D86E1D"/>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303"/>
    <w:rsid w:val="00D95555"/>
    <w:rsid w:val="00D9574D"/>
    <w:rsid w:val="00D9615C"/>
    <w:rsid w:val="00D9616B"/>
    <w:rsid w:val="00D961EF"/>
    <w:rsid w:val="00D9660D"/>
    <w:rsid w:val="00D96C5E"/>
    <w:rsid w:val="00D96F98"/>
    <w:rsid w:val="00D971EA"/>
    <w:rsid w:val="00DA0144"/>
    <w:rsid w:val="00DA16FB"/>
    <w:rsid w:val="00DA20FE"/>
    <w:rsid w:val="00DA2132"/>
    <w:rsid w:val="00DA260A"/>
    <w:rsid w:val="00DA266D"/>
    <w:rsid w:val="00DA26BF"/>
    <w:rsid w:val="00DA3205"/>
    <w:rsid w:val="00DA38F4"/>
    <w:rsid w:val="00DA3C1D"/>
    <w:rsid w:val="00DA3F95"/>
    <w:rsid w:val="00DA42E0"/>
    <w:rsid w:val="00DA447A"/>
    <w:rsid w:val="00DA47E3"/>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54B"/>
    <w:rsid w:val="00DC1EB4"/>
    <w:rsid w:val="00DC2269"/>
    <w:rsid w:val="00DC236A"/>
    <w:rsid w:val="00DC295A"/>
    <w:rsid w:val="00DC2CEF"/>
    <w:rsid w:val="00DC30FE"/>
    <w:rsid w:val="00DC33C7"/>
    <w:rsid w:val="00DC35D6"/>
    <w:rsid w:val="00DC4264"/>
    <w:rsid w:val="00DC5438"/>
    <w:rsid w:val="00DC5DEA"/>
    <w:rsid w:val="00DC63F2"/>
    <w:rsid w:val="00DC74B4"/>
    <w:rsid w:val="00DC7656"/>
    <w:rsid w:val="00DC7A67"/>
    <w:rsid w:val="00DC7D8E"/>
    <w:rsid w:val="00DC7FAB"/>
    <w:rsid w:val="00DC7FEE"/>
    <w:rsid w:val="00DD0504"/>
    <w:rsid w:val="00DD072F"/>
    <w:rsid w:val="00DD111A"/>
    <w:rsid w:val="00DD16E6"/>
    <w:rsid w:val="00DD1A60"/>
    <w:rsid w:val="00DD1C83"/>
    <w:rsid w:val="00DD1C92"/>
    <w:rsid w:val="00DD2416"/>
    <w:rsid w:val="00DD2546"/>
    <w:rsid w:val="00DD2879"/>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1791"/>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2EBB"/>
    <w:rsid w:val="00E035F9"/>
    <w:rsid w:val="00E0438C"/>
    <w:rsid w:val="00E04D32"/>
    <w:rsid w:val="00E04DBE"/>
    <w:rsid w:val="00E0541B"/>
    <w:rsid w:val="00E07080"/>
    <w:rsid w:val="00E129E5"/>
    <w:rsid w:val="00E1450D"/>
    <w:rsid w:val="00E149E8"/>
    <w:rsid w:val="00E14D25"/>
    <w:rsid w:val="00E14DCF"/>
    <w:rsid w:val="00E14F80"/>
    <w:rsid w:val="00E15707"/>
    <w:rsid w:val="00E16182"/>
    <w:rsid w:val="00E17124"/>
    <w:rsid w:val="00E1769F"/>
    <w:rsid w:val="00E17E5B"/>
    <w:rsid w:val="00E201C8"/>
    <w:rsid w:val="00E2096E"/>
    <w:rsid w:val="00E20CD0"/>
    <w:rsid w:val="00E21352"/>
    <w:rsid w:val="00E21713"/>
    <w:rsid w:val="00E217A2"/>
    <w:rsid w:val="00E21B72"/>
    <w:rsid w:val="00E22F01"/>
    <w:rsid w:val="00E23783"/>
    <w:rsid w:val="00E23F83"/>
    <w:rsid w:val="00E2443A"/>
    <w:rsid w:val="00E24636"/>
    <w:rsid w:val="00E24A8D"/>
    <w:rsid w:val="00E24C3F"/>
    <w:rsid w:val="00E252A8"/>
    <w:rsid w:val="00E258A8"/>
    <w:rsid w:val="00E265F6"/>
    <w:rsid w:val="00E269C3"/>
    <w:rsid w:val="00E26E48"/>
    <w:rsid w:val="00E276A6"/>
    <w:rsid w:val="00E30742"/>
    <w:rsid w:val="00E30EF3"/>
    <w:rsid w:val="00E31166"/>
    <w:rsid w:val="00E312A4"/>
    <w:rsid w:val="00E31551"/>
    <w:rsid w:val="00E3195D"/>
    <w:rsid w:val="00E31BBE"/>
    <w:rsid w:val="00E321A5"/>
    <w:rsid w:val="00E321C4"/>
    <w:rsid w:val="00E32609"/>
    <w:rsid w:val="00E33A9B"/>
    <w:rsid w:val="00E343F1"/>
    <w:rsid w:val="00E3495E"/>
    <w:rsid w:val="00E34A3B"/>
    <w:rsid w:val="00E352A8"/>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29CA"/>
    <w:rsid w:val="00E53030"/>
    <w:rsid w:val="00E5332D"/>
    <w:rsid w:val="00E5337B"/>
    <w:rsid w:val="00E5398C"/>
    <w:rsid w:val="00E5432A"/>
    <w:rsid w:val="00E547A0"/>
    <w:rsid w:val="00E54C35"/>
    <w:rsid w:val="00E54C6B"/>
    <w:rsid w:val="00E54DD2"/>
    <w:rsid w:val="00E54F50"/>
    <w:rsid w:val="00E55EF8"/>
    <w:rsid w:val="00E562F6"/>
    <w:rsid w:val="00E56F79"/>
    <w:rsid w:val="00E57E82"/>
    <w:rsid w:val="00E6047D"/>
    <w:rsid w:val="00E60869"/>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4F5"/>
    <w:rsid w:val="00E825DD"/>
    <w:rsid w:val="00E82AD7"/>
    <w:rsid w:val="00E8396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AFB"/>
    <w:rsid w:val="00E93B9B"/>
    <w:rsid w:val="00E93F3D"/>
    <w:rsid w:val="00E942C3"/>
    <w:rsid w:val="00E94AC2"/>
    <w:rsid w:val="00E9560E"/>
    <w:rsid w:val="00E95F27"/>
    <w:rsid w:val="00E96A01"/>
    <w:rsid w:val="00E97296"/>
    <w:rsid w:val="00EA0067"/>
    <w:rsid w:val="00EA0254"/>
    <w:rsid w:val="00EA0EA6"/>
    <w:rsid w:val="00EA10B3"/>
    <w:rsid w:val="00EA134F"/>
    <w:rsid w:val="00EA1C93"/>
    <w:rsid w:val="00EA1D59"/>
    <w:rsid w:val="00EA29BC"/>
    <w:rsid w:val="00EA2C72"/>
    <w:rsid w:val="00EA2E77"/>
    <w:rsid w:val="00EA3198"/>
    <w:rsid w:val="00EA465D"/>
    <w:rsid w:val="00EA4F97"/>
    <w:rsid w:val="00EA53B5"/>
    <w:rsid w:val="00EA5A26"/>
    <w:rsid w:val="00EA6B83"/>
    <w:rsid w:val="00EA6FC4"/>
    <w:rsid w:val="00EA70E8"/>
    <w:rsid w:val="00EA7CC5"/>
    <w:rsid w:val="00EB0554"/>
    <w:rsid w:val="00EB0F37"/>
    <w:rsid w:val="00EB13D3"/>
    <w:rsid w:val="00EB18D1"/>
    <w:rsid w:val="00EB1D19"/>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24"/>
    <w:rsid w:val="00ED0247"/>
    <w:rsid w:val="00ED0701"/>
    <w:rsid w:val="00ED0964"/>
    <w:rsid w:val="00ED0B3D"/>
    <w:rsid w:val="00ED0CDD"/>
    <w:rsid w:val="00ED3950"/>
    <w:rsid w:val="00ED3D6F"/>
    <w:rsid w:val="00ED3F2D"/>
    <w:rsid w:val="00ED417E"/>
    <w:rsid w:val="00ED453C"/>
    <w:rsid w:val="00ED5F3B"/>
    <w:rsid w:val="00ED619F"/>
    <w:rsid w:val="00ED6A7F"/>
    <w:rsid w:val="00ED6BD7"/>
    <w:rsid w:val="00ED725A"/>
    <w:rsid w:val="00ED76EC"/>
    <w:rsid w:val="00ED771F"/>
    <w:rsid w:val="00ED776A"/>
    <w:rsid w:val="00ED79B1"/>
    <w:rsid w:val="00EE0288"/>
    <w:rsid w:val="00EE07EF"/>
    <w:rsid w:val="00EE094B"/>
    <w:rsid w:val="00EE1AEC"/>
    <w:rsid w:val="00EE1D2A"/>
    <w:rsid w:val="00EE27E1"/>
    <w:rsid w:val="00EE2C50"/>
    <w:rsid w:val="00EE35B7"/>
    <w:rsid w:val="00EE3E3C"/>
    <w:rsid w:val="00EE4180"/>
    <w:rsid w:val="00EE4BEB"/>
    <w:rsid w:val="00EE4ED2"/>
    <w:rsid w:val="00EE60C0"/>
    <w:rsid w:val="00EE69E4"/>
    <w:rsid w:val="00EE6B6E"/>
    <w:rsid w:val="00EE6CAB"/>
    <w:rsid w:val="00EE6DC2"/>
    <w:rsid w:val="00EE7E20"/>
    <w:rsid w:val="00EE7EB8"/>
    <w:rsid w:val="00EF07B1"/>
    <w:rsid w:val="00EF0D67"/>
    <w:rsid w:val="00EF1099"/>
    <w:rsid w:val="00EF2962"/>
    <w:rsid w:val="00EF3214"/>
    <w:rsid w:val="00EF3275"/>
    <w:rsid w:val="00EF398F"/>
    <w:rsid w:val="00EF5336"/>
    <w:rsid w:val="00EF569B"/>
    <w:rsid w:val="00EF5A20"/>
    <w:rsid w:val="00EF5F31"/>
    <w:rsid w:val="00EF6DBC"/>
    <w:rsid w:val="00EF6F21"/>
    <w:rsid w:val="00EF7ABA"/>
    <w:rsid w:val="00EF7D7E"/>
    <w:rsid w:val="00EF7EFD"/>
    <w:rsid w:val="00F00B05"/>
    <w:rsid w:val="00F00CF6"/>
    <w:rsid w:val="00F00E27"/>
    <w:rsid w:val="00F00E9F"/>
    <w:rsid w:val="00F01664"/>
    <w:rsid w:val="00F01985"/>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6E1"/>
    <w:rsid w:val="00F107DA"/>
    <w:rsid w:val="00F1187E"/>
    <w:rsid w:val="00F11932"/>
    <w:rsid w:val="00F126AC"/>
    <w:rsid w:val="00F13149"/>
    <w:rsid w:val="00F13494"/>
    <w:rsid w:val="00F1358B"/>
    <w:rsid w:val="00F135CA"/>
    <w:rsid w:val="00F136DD"/>
    <w:rsid w:val="00F14371"/>
    <w:rsid w:val="00F14EE0"/>
    <w:rsid w:val="00F151F4"/>
    <w:rsid w:val="00F1659A"/>
    <w:rsid w:val="00F165FB"/>
    <w:rsid w:val="00F16770"/>
    <w:rsid w:val="00F20EC7"/>
    <w:rsid w:val="00F21F1A"/>
    <w:rsid w:val="00F2289B"/>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1A97"/>
    <w:rsid w:val="00F3248C"/>
    <w:rsid w:val="00F32552"/>
    <w:rsid w:val="00F32688"/>
    <w:rsid w:val="00F3360D"/>
    <w:rsid w:val="00F33C35"/>
    <w:rsid w:val="00F34149"/>
    <w:rsid w:val="00F342BC"/>
    <w:rsid w:val="00F34917"/>
    <w:rsid w:val="00F351FE"/>
    <w:rsid w:val="00F35347"/>
    <w:rsid w:val="00F365E2"/>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37AD"/>
    <w:rsid w:val="00F43BCD"/>
    <w:rsid w:val="00F44180"/>
    <w:rsid w:val="00F447A3"/>
    <w:rsid w:val="00F448E4"/>
    <w:rsid w:val="00F44A3F"/>
    <w:rsid w:val="00F450E1"/>
    <w:rsid w:val="00F45A27"/>
    <w:rsid w:val="00F46161"/>
    <w:rsid w:val="00F4664A"/>
    <w:rsid w:val="00F469A0"/>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184"/>
    <w:rsid w:val="00F5530F"/>
    <w:rsid w:val="00F5580C"/>
    <w:rsid w:val="00F577FF"/>
    <w:rsid w:val="00F5797C"/>
    <w:rsid w:val="00F57F5D"/>
    <w:rsid w:val="00F60197"/>
    <w:rsid w:val="00F60350"/>
    <w:rsid w:val="00F609FD"/>
    <w:rsid w:val="00F61CAB"/>
    <w:rsid w:val="00F61D7A"/>
    <w:rsid w:val="00F61F70"/>
    <w:rsid w:val="00F62622"/>
    <w:rsid w:val="00F62866"/>
    <w:rsid w:val="00F636DB"/>
    <w:rsid w:val="00F637D3"/>
    <w:rsid w:val="00F63AD4"/>
    <w:rsid w:val="00F6432F"/>
    <w:rsid w:val="00F64750"/>
    <w:rsid w:val="00F6487C"/>
    <w:rsid w:val="00F64AD4"/>
    <w:rsid w:val="00F64C44"/>
    <w:rsid w:val="00F64CBA"/>
    <w:rsid w:val="00F65581"/>
    <w:rsid w:val="00F6565E"/>
    <w:rsid w:val="00F65D4F"/>
    <w:rsid w:val="00F65EE9"/>
    <w:rsid w:val="00F66A4C"/>
    <w:rsid w:val="00F66E68"/>
    <w:rsid w:val="00F6742C"/>
    <w:rsid w:val="00F70303"/>
    <w:rsid w:val="00F70944"/>
    <w:rsid w:val="00F70C53"/>
    <w:rsid w:val="00F70FC3"/>
    <w:rsid w:val="00F715F1"/>
    <w:rsid w:val="00F72C2E"/>
    <w:rsid w:val="00F733FB"/>
    <w:rsid w:val="00F73C6F"/>
    <w:rsid w:val="00F73CB8"/>
    <w:rsid w:val="00F74300"/>
    <w:rsid w:val="00F743DD"/>
    <w:rsid w:val="00F7542D"/>
    <w:rsid w:val="00F755B4"/>
    <w:rsid w:val="00F75757"/>
    <w:rsid w:val="00F75E68"/>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9F"/>
    <w:rsid w:val="00F842EF"/>
    <w:rsid w:val="00F850EE"/>
    <w:rsid w:val="00F86145"/>
    <w:rsid w:val="00F866DE"/>
    <w:rsid w:val="00F86A26"/>
    <w:rsid w:val="00F86EAD"/>
    <w:rsid w:val="00F8741D"/>
    <w:rsid w:val="00F902DD"/>
    <w:rsid w:val="00F904A3"/>
    <w:rsid w:val="00F90761"/>
    <w:rsid w:val="00F90C1F"/>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719"/>
    <w:rsid w:val="00FA5AA2"/>
    <w:rsid w:val="00FA5BE5"/>
    <w:rsid w:val="00FA5D17"/>
    <w:rsid w:val="00FA610E"/>
    <w:rsid w:val="00FA6C28"/>
    <w:rsid w:val="00FA6E2F"/>
    <w:rsid w:val="00FA7248"/>
    <w:rsid w:val="00FA74C1"/>
    <w:rsid w:val="00FB0144"/>
    <w:rsid w:val="00FB0210"/>
    <w:rsid w:val="00FB0406"/>
    <w:rsid w:val="00FB047D"/>
    <w:rsid w:val="00FB0C0E"/>
    <w:rsid w:val="00FB0ED3"/>
    <w:rsid w:val="00FB0F0F"/>
    <w:rsid w:val="00FB0F73"/>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0A77"/>
    <w:rsid w:val="00FD1892"/>
    <w:rsid w:val="00FD1CDD"/>
    <w:rsid w:val="00FD1EC0"/>
    <w:rsid w:val="00FD226F"/>
    <w:rsid w:val="00FD2502"/>
    <w:rsid w:val="00FD27A8"/>
    <w:rsid w:val="00FD2DD5"/>
    <w:rsid w:val="00FD2EE9"/>
    <w:rsid w:val="00FD34D9"/>
    <w:rsid w:val="00FD3588"/>
    <w:rsid w:val="00FD3AD1"/>
    <w:rsid w:val="00FD3E1C"/>
    <w:rsid w:val="00FD40F9"/>
    <w:rsid w:val="00FD49AF"/>
    <w:rsid w:val="00FD4FCE"/>
    <w:rsid w:val="00FD5A81"/>
    <w:rsid w:val="00FD69AA"/>
    <w:rsid w:val="00FD69E5"/>
    <w:rsid w:val="00FD6D35"/>
    <w:rsid w:val="00FD76B7"/>
    <w:rsid w:val="00FD79A7"/>
    <w:rsid w:val="00FD7AE1"/>
    <w:rsid w:val="00FD7C4E"/>
    <w:rsid w:val="00FE026F"/>
    <w:rsid w:val="00FE134D"/>
    <w:rsid w:val="00FE1367"/>
    <w:rsid w:val="00FE1479"/>
    <w:rsid w:val="00FE18B6"/>
    <w:rsid w:val="00FE1F4B"/>
    <w:rsid w:val="00FE456A"/>
    <w:rsid w:val="00FE4F62"/>
    <w:rsid w:val="00FE5601"/>
    <w:rsid w:val="00FE5E4A"/>
    <w:rsid w:val="00FE602D"/>
    <w:rsid w:val="00FE6D6A"/>
    <w:rsid w:val="00FE6D9D"/>
    <w:rsid w:val="00FE76DA"/>
    <w:rsid w:val="00FE7725"/>
    <w:rsid w:val="00FE7A37"/>
    <w:rsid w:val="00FE7DC2"/>
    <w:rsid w:val="00FF120A"/>
    <w:rsid w:val="00FF1988"/>
    <w:rsid w:val="00FF1F38"/>
    <w:rsid w:val="00FF2277"/>
    <w:rsid w:val="00FF2C5A"/>
    <w:rsid w:val="00FF2DC6"/>
    <w:rsid w:val="00FF3467"/>
    <w:rsid w:val="00FF370D"/>
    <w:rsid w:val="00FF3CBB"/>
    <w:rsid w:val="00FF46A8"/>
    <w:rsid w:val="00FF5F02"/>
    <w:rsid w:val="00FF60F7"/>
    <w:rsid w:val="00FF6494"/>
    <w:rsid w:val="00FF6595"/>
    <w:rsid w:val="00FF6F13"/>
    <w:rsid w:val="00FF75C2"/>
    <w:rsid w:val="00FF7B86"/>
    <w:rsid w:val="0B75D742"/>
    <w:rsid w:val="0F259298"/>
    <w:rsid w:val="1027CDDB"/>
    <w:rsid w:val="187D9268"/>
    <w:rsid w:val="18B70C22"/>
    <w:rsid w:val="195DF729"/>
    <w:rsid w:val="1D6E7E80"/>
    <w:rsid w:val="23B29CCB"/>
    <w:rsid w:val="28CB9C55"/>
    <w:rsid w:val="29187FCF"/>
    <w:rsid w:val="2FE9A9DD"/>
    <w:rsid w:val="32341371"/>
    <w:rsid w:val="35ED4FE4"/>
    <w:rsid w:val="367F93C9"/>
    <w:rsid w:val="3C6252E4"/>
    <w:rsid w:val="3E619783"/>
    <w:rsid w:val="3F3D12B7"/>
    <w:rsid w:val="41A9B1B1"/>
    <w:rsid w:val="4418C69A"/>
    <w:rsid w:val="4576C349"/>
    <w:rsid w:val="49146FE2"/>
    <w:rsid w:val="4931617D"/>
    <w:rsid w:val="4A5B3D6D"/>
    <w:rsid w:val="4BAD479A"/>
    <w:rsid w:val="4F89410C"/>
    <w:rsid w:val="5E74CD3E"/>
    <w:rsid w:val="5ED7A346"/>
    <w:rsid w:val="5FF9FB2C"/>
    <w:rsid w:val="6017E50C"/>
    <w:rsid w:val="60B86A96"/>
    <w:rsid w:val="645225B8"/>
    <w:rsid w:val="6B3B70FA"/>
    <w:rsid w:val="6F3F8E7E"/>
    <w:rsid w:val="7EC51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AC7D0B1C-6021-4FFC-9D37-F1A5F6D7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275"/>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 w:type="paragraph" w:styleId="CommentSubject">
    <w:name w:val="annotation subject"/>
    <w:basedOn w:val="CommentText"/>
    <w:next w:val="CommentText"/>
    <w:link w:val="CommentSubjectChar"/>
    <w:uiPriority w:val="99"/>
    <w:semiHidden/>
    <w:unhideWhenUsed/>
    <w:rsid w:val="0019252C"/>
    <w:rPr>
      <w:b/>
      <w:bCs/>
    </w:rPr>
  </w:style>
  <w:style w:type="character" w:customStyle="1" w:styleId="CommentSubjectChar">
    <w:name w:val="Comment Subject Char"/>
    <w:basedOn w:val="CommentTextChar"/>
    <w:link w:val="CommentSubject"/>
    <w:uiPriority w:val="99"/>
    <w:semiHidden/>
    <w:rsid w:val="0019252C"/>
    <w:rPr>
      <w:b/>
      <w:bCs/>
      <w:sz w:val="20"/>
      <w:szCs w:val="20"/>
    </w:rPr>
  </w:style>
  <w:style w:type="character" w:customStyle="1" w:styleId="eop">
    <w:name w:val="eop"/>
    <w:basedOn w:val="DefaultParagraphFont"/>
    <w:rsid w:val="00D46C5A"/>
  </w:style>
  <w:style w:type="character" w:customStyle="1" w:styleId="normaltextrun">
    <w:name w:val="normaltextrun"/>
    <w:basedOn w:val="DefaultParagraphFont"/>
    <w:rsid w:val="00D46C5A"/>
  </w:style>
  <w:style w:type="paragraph" w:customStyle="1" w:styleId="paragraph">
    <w:name w:val="paragraph"/>
    <w:basedOn w:val="Normal"/>
    <w:rsid w:val="00D46C5A"/>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TotalTime>
  <Pages>25</Pages>
  <Words>82217</Words>
  <Characters>468639</Characters>
  <Application>Microsoft Office Word</Application>
  <DocSecurity>0</DocSecurity>
  <Lines>3905</Lines>
  <Paragraphs>1099</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54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28</cp:revision>
  <cp:lastPrinted>2023-12-12T07:17:00Z</cp:lastPrinted>
  <dcterms:created xsi:type="dcterms:W3CDTF">2023-12-10T23:42:00Z</dcterms:created>
  <dcterms:modified xsi:type="dcterms:W3CDTF">2023-12-12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